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A114F" w14:textId="0C754A4A" w:rsidR="004C3D5B" w:rsidRPr="00661411" w:rsidRDefault="004C3D5B" w:rsidP="004C3D5B">
      <w:pPr>
        <w:spacing w:line="480" w:lineRule="auto"/>
        <w:jc w:val="center"/>
        <w:rPr>
          <w:b/>
        </w:rPr>
      </w:pPr>
      <w:bookmarkStart w:id="0" w:name="_Hlk81986514"/>
      <w:r w:rsidRPr="00661411">
        <w:rPr>
          <w:b/>
        </w:rPr>
        <w:t xml:space="preserve">Nonstandard </w:t>
      </w:r>
      <w:r w:rsidR="007E3DC9">
        <w:rPr>
          <w:b/>
        </w:rPr>
        <w:t>w</w:t>
      </w:r>
      <w:r w:rsidRPr="00661411">
        <w:rPr>
          <w:b/>
        </w:rPr>
        <w:t xml:space="preserve">ork </w:t>
      </w:r>
      <w:r w:rsidR="007E3DC9">
        <w:rPr>
          <w:b/>
        </w:rPr>
        <w:t>s</w:t>
      </w:r>
      <w:r w:rsidRPr="00661411">
        <w:rPr>
          <w:b/>
        </w:rPr>
        <w:t xml:space="preserve">chedules </w:t>
      </w:r>
      <w:r w:rsidR="00607C3B">
        <w:rPr>
          <w:b/>
        </w:rPr>
        <w:t xml:space="preserve">in the UK: What are the implications for </w:t>
      </w:r>
      <w:r w:rsidR="007E3DC9">
        <w:rPr>
          <w:b/>
        </w:rPr>
        <w:t>p</w:t>
      </w:r>
      <w:r w:rsidRPr="00661411">
        <w:rPr>
          <w:b/>
        </w:rPr>
        <w:t xml:space="preserve">arental </w:t>
      </w:r>
      <w:r w:rsidR="007E3DC9">
        <w:rPr>
          <w:b/>
        </w:rPr>
        <w:t>m</w:t>
      </w:r>
      <w:r w:rsidRPr="00661411">
        <w:rPr>
          <w:b/>
        </w:rPr>
        <w:t xml:space="preserve">ental </w:t>
      </w:r>
      <w:r w:rsidR="007E3DC9">
        <w:rPr>
          <w:b/>
        </w:rPr>
        <w:t>h</w:t>
      </w:r>
      <w:r w:rsidRPr="00661411">
        <w:rPr>
          <w:b/>
        </w:rPr>
        <w:t xml:space="preserve">ealth and </w:t>
      </w:r>
      <w:r w:rsidR="007E3DC9">
        <w:rPr>
          <w:b/>
        </w:rPr>
        <w:t>r</w:t>
      </w:r>
      <w:r w:rsidRPr="00661411">
        <w:rPr>
          <w:b/>
        </w:rPr>
        <w:t xml:space="preserve">elationship </w:t>
      </w:r>
      <w:r w:rsidR="007E3DC9">
        <w:rPr>
          <w:b/>
        </w:rPr>
        <w:t>h</w:t>
      </w:r>
      <w:r>
        <w:rPr>
          <w:b/>
        </w:rPr>
        <w:t>appiness</w:t>
      </w:r>
      <w:r w:rsidR="00607C3B">
        <w:rPr>
          <w:b/>
        </w:rPr>
        <w:t>?</w:t>
      </w:r>
      <w:bookmarkEnd w:id="0"/>
    </w:p>
    <w:p w14:paraId="5C76F849" w14:textId="77777777" w:rsidR="004C3D5B" w:rsidRDefault="004C3D5B" w:rsidP="004C3D5B">
      <w:pPr>
        <w:jc w:val="center"/>
      </w:pPr>
    </w:p>
    <w:p w14:paraId="015AE40B" w14:textId="1F8572C5" w:rsidR="004C3D5B" w:rsidRDefault="004C3D5B" w:rsidP="004C3D5B">
      <w:pPr>
        <w:rPr>
          <w:b/>
        </w:rPr>
      </w:pPr>
      <w:r>
        <w:t xml:space="preserve"> </w:t>
      </w:r>
    </w:p>
    <w:p w14:paraId="180AD9B0" w14:textId="77777777" w:rsidR="004C3D5B" w:rsidRDefault="004C3D5B">
      <w:pPr>
        <w:rPr>
          <w:b/>
        </w:rPr>
      </w:pPr>
      <w:r>
        <w:rPr>
          <w:b/>
        </w:rPr>
        <w:br w:type="page"/>
      </w:r>
    </w:p>
    <w:p w14:paraId="41B24FDA" w14:textId="1ADFD569" w:rsidR="00216050" w:rsidRPr="007F08D9" w:rsidRDefault="002F1096" w:rsidP="007F08D9">
      <w:pPr>
        <w:jc w:val="center"/>
        <w:rPr>
          <w:b/>
        </w:rPr>
      </w:pPr>
      <w:r w:rsidRPr="007F08D9">
        <w:rPr>
          <w:b/>
        </w:rPr>
        <w:lastRenderedPageBreak/>
        <w:t>Abstract</w:t>
      </w:r>
      <w:r w:rsidR="00DB0AD4">
        <w:rPr>
          <w:b/>
        </w:rPr>
        <w:t xml:space="preserve"> </w:t>
      </w:r>
    </w:p>
    <w:p w14:paraId="4D8695E5" w14:textId="77777777" w:rsidR="00F468DE" w:rsidRDefault="00F468DE" w:rsidP="005E09ED">
      <w:pPr>
        <w:spacing w:line="480" w:lineRule="auto"/>
        <w:ind w:firstLine="720"/>
      </w:pPr>
    </w:p>
    <w:p w14:paraId="2CFBC0A6" w14:textId="6EB0471D" w:rsidR="001803E6" w:rsidRDefault="001803E6" w:rsidP="00767C1B">
      <w:pPr>
        <w:spacing w:line="480" w:lineRule="auto"/>
        <w:ind w:firstLine="720"/>
      </w:pPr>
      <w:r>
        <w:t xml:space="preserve">This article </w:t>
      </w:r>
      <w:r w:rsidR="00090E0F">
        <w:t>investigates the</w:t>
      </w:r>
      <w:r>
        <w:t xml:space="preserve"> associations between nonstandard work schedules, parents’ mental health, and couple relationship </w:t>
      </w:r>
      <w:r w:rsidR="00BA137E">
        <w:t xml:space="preserve">happiness </w:t>
      </w:r>
      <w:r w:rsidR="00E01BC3">
        <w:t xml:space="preserve">across childhood </w:t>
      </w:r>
      <w:r>
        <w:t>using the Millennium Cohort Study</w:t>
      </w:r>
      <w:r w:rsidR="004E0823">
        <w:t>, a longitudinal, population-based data set of births in the UK</w:t>
      </w:r>
      <w:r>
        <w:t xml:space="preserve">. </w:t>
      </w:r>
      <w:r w:rsidR="0085219E">
        <w:t>Using individual fixed effects models, we investigated</w:t>
      </w:r>
      <w:r w:rsidR="00767C1B">
        <w:t xml:space="preserve"> </w:t>
      </w:r>
      <w:r w:rsidR="00767C1B" w:rsidRPr="00767C1B">
        <w:t xml:space="preserve">the </w:t>
      </w:r>
      <w:r w:rsidR="00A34B39">
        <w:t>relationship between</w:t>
      </w:r>
      <w:r w:rsidR="00767C1B" w:rsidRPr="00767C1B">
        <w:t xml:space="preserve"> maternal and paternal nonstandard work schedules, examining both separate and joint work schedules</w:t>
      </w:r>
      <w:r w:rsidR="00767C1B">
        <w:t xml:space="preserve">, </w:t>
      </w:r>
      <w:r w:rsidR="00A34B39">
        <w:t>and</w:t>
      </w:r>
      <w:r w:rsidR="00A34B39" w:rsidRPr="00767C1B">
        <w:t xml:space="preserve"> </w:t>
      </w:r>
      <w:r w:rsidR="00767C1B" w:rsidRPr="00767C1B">
        <w:t>mental health and relationship happiness.</w:t>
      </w:r>
      <w:r w:rsidR="00767C1B">
        <w:t xml:space="preserve"> Although we did not observe any associations between mothers’ nonstandard work schedules and their mental health, we did find regularly working night schedules was associated with lower relationship happiness</w:t>
      </w:r>
      <w:r w:rsidR="00BD3760">
        <w:t>, and particularly so during the school-age period</w:t>
      </w:r>
      <w:r w:rsidR="00767C1B">
        <w:t xml:space="preserve">. Fathers’ evening and weekend work schedules were associated with worse mental health. The joint work schedule in which mothers worked a standard schedule and fathers worked nonstandard schedules was </w:t>
      </w:r>
      <w:r w:rsidR="00A34B39">
        <w:t>associated with</w:t>
      </w:r>
      <w:r w:rsidR="00767C1B">
        <w:t xml:space="preserve"> lower relationship happiness for mothers and worse mental health for fathers. </w:t>
      </w:r>
      <w:r w:rsidR="00A34B39">
        <w:t xml:space="preserve">These results demonstrate the salience of incorporating fathers’ work schedules to understand the challenges and benefits to families of nonstandard work schedules. </w:t>
      </w:r>
      <w:r w:rsidR="00090E0F">
        <w:t xml:space="preserve">Our study </w:t>
      </w:r>
      <w:r w:rsidR="00A34B39">
        <w:t xml:space="preserve">also </w:t>
      </w:r>
      <w:r w:rsidR="00090E0F">
        <w:t xml:space="preserve">emphasizes the significance of </w:t>
      </w:r>
      <w:r w:rsidR="00A34B39">
        <w:t>investigating the family consequences of nonstandard work schedules in different country contexts</w:t>
      </w:r>
      <w:r w:rsidR="00090E0F">
        <w:t xml:space="preserve">. </w:t>
      </w:r>
    </w:p>
    <w:p w14:paraId="00A68440" w14:textId="2D06F630" w:rsidR="00216050" w:rsidRDefault="00F778DD">
      <w:r>
        <w:t xml:space="preserve">Keywords: </w:t>
      </w:r>
      <w:r w:rsidR="005B06B5">
        <w:t>parental</w:t>
      </w:r>
      <w:r>
        <w:t xml:space="preserve"> </w:t>
      </w:r>
      <w:r w:rsidR="0081358D">
        <w:t>n</w:t>
      </w:r>
      <w:r>
        <w:t xml:space="preserve">onstandard </w:t>
      </w:r>
      <w:r w:rsidR="0081358D">
        <w:t>w</w:t>
      </w:r>
      <w:r>
        <w:t xml:space="preserve">ork </w:t>
      </w:r>
      <w:r w:rsidR="0081358D">
        <w:t>s</w:t>
      </w:r>
      <w:r>
        <w:t xml:space="preserve">chedules, </w:t>
      </w:r>
      <w:r w:rsidR="0081358D">
        <w:t>m</w:t>
      </w:r>
      <w:r>
        <w:t xml:space="preserve">ental </w:t>
      </w:r>
      <w:r w:rsidR="0081358D">
        <w:t>h</w:t>
      </w:r>
      <w:r>
        <w:t xml:space="preserve">ealth, </w:t>
      </w:r>
      <w:r w:rsidR="0081358D">
        <w:t>r</w:t>
      </w:r>
      <w:r>
        <w:t xml:space="preserve">elationship </w:t>
      </w:r>
      <w:r w:rsidR="0081358D">
        <w:t>h</w:t>
      </w:r>
      <w:r>
        <w:t>appiness</w:t>
      </w:r>
      <w:r w:rsidR="005B06B5">
        <w:t xml:space="preserve">, </w:t>
      </w:r>
      <w:r w:rsidR="0007457D">
        <w:t>United Kingdom</w:t>
      </w:r>
      <w:r w:rsidR="005B06B5">
        <w:t xml:space="preserve"> </w:t>
      </w:r>
      <w:r w:rsidR="00216050">
        <w:br w:type="page"/>
      </w:r>
    </w:p>
    <w:p w14:paraId="62DCA97B" w14:textId="3F7150B5" w:rsidR="00C4410C" w:rsidRPr="00E341F1" w:rsidRDefault="00C4410C" w:rsidP="00E341F1">
      <w:pPr>
        <w:spacing w:line="480" w:lineRule="auto"/>
        <w:jc w:val="center"/>
        <w:rPr>
          <w:b/>
        </w:rPr>
      </w:pPr>
      <w:r w:rsidRPr="00E341F1">
        <w:rPr>
          <w:b/>
        </w:rPr>
        <w:lastRenderedPageBreak/>
        <w:t>Introduction</w:t>
      </w:r>
    </w:p>
    <w:p w14:paraId="3C7C5E9E" w14:textId="7BA50A7C" w:rsidR="009F6182" w:rsidRDefault="002A3497" w:rsidP="00216050">
      <w:pPr>
        <w:spacing w:line="480" w:lineRule="auto"/>
        <w:ind w:firstLine="720"/>
      </w:pPr>
      <w:r>
        <w:t>In the last half century, global economies have faced remarkable trans</w:t>
      </w:r>
      <w:r w:rsidR="0050601D">
        <w:t>formations</w:t>
      </w:r>
      <w:r>
        <w:t xml:space="preserve"> to their labor markets. In particular, the growth of the service sector, technological changes </w:t>
      </w:r>
      <w:r w:rsidR="0050601D">
        <w:t xml:space="preserve">and globalized labor markets </w:t>
      </w:r>
      <w:r>
        <w:t xml:space="preserve">reducing the cost of labor, and access to global </w:t>
      </w:r>
      <w:r w:rsidR="0050601D">
        <w:t xml:space="preserve">consumer </w:t>
      </w:r>
      <w:r>
        <w:t xml:space="preserve">markets </w:t>
      </w:r>
      <w:r w:rsidR="00975C64">
        <w:t>have</w:t>
      </w:r>
      <w:r>
        <w:t xml:space="preserve"> increased the demand for services during non</w:t>
      </w:r>
      <w:r w:rsidR="009F6182">
        <w:t>standard hours, that is, work schedules in evenings, nights</w:t>
      </w:r>
      <w:r w:rsidR="00FB6A05">
        <w:t>,</w:t>
      </w:r>
      <w:r w:rsidR="009F6182">
        <w:t xml:space="preserve"> and weekends </w:t>
      </w:r>
      <w:r w:rsidR="009F6182">
        <w:fldChar w:fldCharType="begin"/>
      </w:r>
      <w:r w:rsidR="00437FB2">
        <w:instrText xml:space="preserve"> ADDIN EN.CITE &lt;EndNote&gt;&lt;Cite&gt;&lt;Author&gt;Presser&lt;/Author&gt;&lt;Year&gt;2003&lt;/Year&gt;&lt;RecNum&gt;8&lt;/RecNum&gt;&lt;DisplayText&gt;(Presser, 2003)&lt;/DisplayText&gt;&lt;record&gt;&lt;rec-number&gt;8&lt;/rec-number&gt;&lt;foreign-keys&gt;&lt;key app="EN" db-id="rff2epx0rvpa5he2avovrvwif9rf5atddt2z" timestamp="1572707212"&gt;8&lt;/key&gt;&lt;/foreign-keys&gt;&lt;ref-type name="Book"&gt;6&lt;/ref-type&gt;&lt;contributors&gt;&lt;authors&gt;&lt;author&gt;Presser, H.B.&lt;/author&gt;&lt;/authors&gt;&lt;/contributors&gt;&lt;titles&gt;&lt;title&gt;Working in a 24/7 economy: Challenges for American families&lt;/title&gt;&lt;/titles&gt;&lt;dates&gt;&lt;year&gt;2003&lt;/year&gt;&lt;/dates&gt;&lt;pub-location&gt;New York&lt;/pub-location&gt;&lt;publisher&gt;Russell Sage Foundation&lt;/publisher&gt;&lt;isbn&gt;0871546701&lt;/isbn&gt;&lt;urls&gt;&lt;/urls&gt;&lt;/record&gt;&lt;/Cite&gt;&lt;/EndNote&gt;</w:instrText>
      </w:r>
      <w:r w:rsidR="009F6182">
        <w:fldChar w:fldCharType="separate"/>
      </w:r>
      <w:r w:rsidR="00437FB2">
        <w:rPr>
          <w:noProof/>
        </w:rPr>
        <w:t>(Presser, 2003)</w:t>
      </w:r>
      <w:r w:rsidR="009F6182">
        <w:fldChar w:fldCharType="end"/>
      </w:r>
      <w:r w:rsidR="009F6182">
        <w:t xml:space="preserve">. </w:t>
      </w:r>
      <w:r w:rsidR="002F08E9">
        <w:t xml:space="preserve">The advent of around-the-clock services, in part due to the deregulation of the labor market in the last two decades, </w:t>
      </w:r>
      <w:r w:rsidR="009216BF">
        <w:t xml:space="preserve">and a shift from the male-breadwinner to the dual-earner model </w:t>
      </w:r>
      <w:r w:rsidR="002F08E9">
        <w:t xml:space="preserve">has meant </w:t>
      </w:r>
      <w:r w:rsidR="009216BF">
        <w:t xml:space="preserve">a considerable proportion of employees work outside traditional 9-to-5 hours </w:t>
      </w:r>
      <w:r w:rsidR="00386A15">
        <w:t>in developed economies</w:t>
      </w:r>
      <w:r w:rsidR="009216BF">
        <w:t xml:space="preserve"> </w:t>
      </w:r>
      <w:r w:rsidR="002956E6">
        <w:fldChar w:fldCharType="begin"/>
      </w:r>
      <w:r w:rsidR="00437FB2">
        <w:instrText xml:space="preserve"> ADDIN EN.CITE &lt;EndNote&gt;&lt;Cite&gt;&lt;Author&gt;Tammelin&lt;/Author&gt;&lt;Year&gt;2017&lt;/Year&gt;&lt;RecNum&gt;276&lt;/RecNum&gt;&lt;DisplayText&gt;(Tammelin et al., 2017)&lt;/DisplayText&gt;&lt;record&gt;&lt;rec-number&gt;276&lt;/rec-number&gt;&lt;foreign-keys&gt;&lt;key app="EN" db-id="rff2epx0rvpa5he2avovrvwif9rf5atddt2z" timestamp="1582044799"&gt;276&lt;/key&gt;&lt;/foreign-keys&gt;&lt;ref-type name="Journal Article"&gt;17&lt;/ref-type&gt;&lt;contributors&gt;&lt;authors&gt;&lt;author&gt;Tammelin, Mia&lt;/author&gt;&lt;author&gt;Malinen, Kaisa&lt;/author&gt;&lt;author&gt;Rönkä, Anna&lt;/author&gt;&lt;author&gt;Verhoef, Melissa&lt;/author&gt;&lt;/authors&gt;&lt;/contributors&gt;&lt;titles&gt;&lt;title&gt;Work Schedules and Work–Family Conflict Among Dual Earners in Finland, the Netherlands, and the United Kingdom&lt;/title&gt;&lt;secondary-title&gt;Journal of Family Issues&lt;/secondary-title&gt;&lt;/titles&gt;&lt;periodical&gt;&lt;full-title&gt;Journal of Family Issues&lt;/full-title&gt;&lt;/periodical&gt;&lt;pages&gt;3-24&lt;/pages&gt;&lt;volume&gt;38&lt;/volume&gt;&lt;number&gt;1&lt;/number&gt;&lt;keywords&gt;&lt;keyword&gt;working time pattern&lt;/keyword&gt;&lt;keyword&gt;work-family conflict&lt;/keyword&gt;&lt;keyword&gt;dual earners&lt;/keyword&gt;&lt;keyword&gt;comparative&lt;/keyword&gt;&lt;keyword&gt;job quality&lt;/keyword&gt;&lt;keyword&gt;gender&lt;/keyword&gt;&lt;keyword&gt;life&lt;/keyword&gt;&lt;keyword&gt;balance&lt;/keyword&gt;&lt;keyword&gt;time&lt;/keyword&gt;&lt;keyword&gt;outcomes&lt;/keyword&gt;&lt;keyword&gt;germany&lt;/keyword&gt;&lt;keyword&gt;trends&lt;/keyword&gt;&lt;keyword&gt;women&lt;/keyword&gt;&lt;keyword&gt;men&lt;/keyword&gt;&lt;/keywords&gt;&lt;dates&gt;&lt;year&gt;2017&lt;/year&gt;&lt;pub-dates&gt;&lt;date&gt;Jan&lt;/date&gt;&lt;/pub-dates&gt;&lt;/dates&gt;&lt;isbn&gt;0192-513X&amp;#xD;1552-5481&lt;/isbn&gt;&lt;accession-num&gt;WOS:000389709900001&lt;/accession-num&gt;&lt;urls&gt;&lt;related-urls&gt;&lt;url&gt;&lt;style face="underline" font="default" size="100%"&gt;&amp;lt;Go to ISI&amp;gt;://WOS:000389709900001&lt;/style&gt;&lt;/url&gt;&lt;/related-urls&gt;&lt;/urls&gt;&lt;electronic-resource-num&gt;10.1177/0192513x15585810&lt;/electronic-resource-num&gt;&lt;language&gt;English&lt;/language&gt;&lt;/record&gt;&lt;/Cite&gt;&lt;/EndNote&gt;</w:instrText>
      </w:r>
      <w:r w:rsidR="002956E6">
        <w:fldChar w:fldCharType="separate"/>
      </w:r>
      <w:r w:rsidR="00437FB2">
        <w:rPr>
          <w:noProof/>
        </w:rPr>
        <w:t>(Tammelin et al., 2017)</w:t>
      </w:r>
      <w:r w:rsidR="002956E6">
        <w:fldChar w:fldCharType="end"/>
      </w:r>
      <w:r w:rsidR="00386A15">
        <w:t xml:space="preserve">. For example, </w:t>
      </w:r>
      <w:r w:rsidR="00EE26A4">
        <w:t xml:space="preserve">the prevalence of </w:t>
      </w:r>
      <w:r w:rsidR="00386A15">
        <w:t xml:space="preserve">such </w:t>
      </w:r>
      <w:r w:rsidR="00225C41">
        <w:t>work schedules</w:t>
      </w:r>
      <w:r w:rsidR="00EE26A4">
        <w:t xml:space="preserve"> </w:t>
      </w:r>
      <w:r w:rsidR="00386A15">
        <w:t xml:space="preserve">is nearly </w:t>
      </w:r>
      <w:r w:rsidR="00EE26A4">
        <w:t xml:space="preserve">20-28% in North America </w:t>
      </w:r>
      <w:r w:rsidR="006F1F78">
        <w:fldChar w:fldCharType="begin"/>
      </w:r>
      <w:r w:rsidR="00D349FA">
        <w:instrText xml:space="preserve"> ADDIN EN.CITE &lt;EndNote&gt;&lt;Cite&gt;&lt;Author&gt;McMenamin&lt;/Author&gt;&lt;Year&gt;2007&lt;/Year&gt;&lt;RecNum&gt;44&lt;/RecNum&gt;&lt;DisplayText&gt;(McMenamin, 2007)&lt;/DisplayText&gt;&lt;record&gt;&lt;rec-number&gt;44&lt;/rec-number&gt;&lt;foreign-keys&gt;&lt;key app="EN" db-id="rff2epx0rvpa5he2avovrvwif9rf5atddt2z" timestamp="1572707212"&gt;44&lt;/key&gt;&lt;/foreign-keys&gt;&lt;ref-type name="Journal Article"&gt;17&lt;/ref-type&gt;&lt;contributors&gt;&lt;authors&gt;&lt;author&gt;McMenamin, T. M.&lt;/author&gt;&lt;/authors&gt;&lt;/contributors&gt;&lt;titles&gt;&lt;title&gt;A time to work: recent trends in shift work and flexible schedules&lt;/title&gt;&lt;secondary-title&gt;Monthly Labor Review&lt;/secondary-title&gt;&lt;alt-title&gt;Mon Labor Rev&lt;/alt-title&gt;&lt;/titles&gt;&lt;periodical&gt;&lt;full-title&gt;Monthly Labor Review&lt;/full-title&gt;&lt;/periodical&gt;&lt;pages&gt;3-15&lt;/pages&gt;&lt;volume&gt;130&lt;/volume&gt;&lt;number&gt;12&lt;/number&gt;&lt;dates&gt;&lt;year&gt;2007&lt;/year&gt;&lt;pub-dates&gt;&lt;date&gt;Dec&lt;/date&gt;&lt;/pub-dates&gt;&lt;/dates&gt;&lt;isbn&gt;0098-1818&lt;/isbn&gt;&lt;accession-num&gt;WOS:000207624200001&lt;/accession-num&gt;&lt;urls&gt;&lt;/urls&gt;&lt;language&gt;English&lt;/language&gt;&lt;/record&gt;&lt;/Cite&gt;&lt;/EndNote&gt;</w:instrText>
      </w:r>
      <w:r w:rsidR="006F1F78">
        <w:fldChar w:fldCharType="separate"/>
      </w:r>
      <w:r w:rsidR="00DA2F53">
        <w:rPr>
          <w:noProof/>
        </w:rPr>
        <w:t>(McMenamin, 2007)</w:t>
      </w:r>
      <w:r w:rsidR="006F1F78">
        <w:fldChar w:fldCharType="end"/>
      </w:r>
      <w:r w:rsidR="002F1096">
        <w:t xml:space="preserve">, </w:t>
      </w:r>
      <w:r w:rsidR="00386A15">
        <w:t>about</w:t>
      </w:r>
      <w:r w:rsidR="002F1096">
        <w:t xml:space="preserve"> 40% of Australian workers</w:t>
      </w:r>
      <w:r w:rsidR="002F08E9">
        <w:t xml:space="preserve">, and </w:t>
      </w:r>
      <w:r w:rsidR="00386A15">
        <w:t xml:space="preserve">ranges from 15-30% within Europe </w:t>
      </w:r>
      <w:r w:rsidR="00731471">
        <w:fldChar w:fldCharType="begin">
          <w:fldData xml:space="preserve">PEVuZE5vdGU+PENpdGU+PEF1dGhvcj5UYW1tZWxpbjwvQXV0aG9yPjxZZWFyPjIwMTc8L1llYXI+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</w:fldData>
        </w:fldChar>
      </w:r>
      <w:r w:rsidR="00E758F8">
        <w:instrText xml:space="preserve"> ADDIN EN.CITE </w:instrText>
      </w:r>
      <w:r w:rsidR="00E758F8">
        <w:fldChar w:fldCharType="begin">
          <w:fldData xml:space="preserve">PEVuZE5vdGU+PENpdGU+PEF1dGhvcj5UYW1tZWxpbjwvQXV0aG9yPjxZZWFyPjIwMTc8L1llYXI+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</w:fldData>
        </w:fldChar>
      </w:r>
      <w:r w:rsidR="00E758F8">
        <w:instrText xml:space="preserve"> ADDIN EN.CITE.DATA </w:instrText>
      </w:r>
      <w:r w:rsidR="00E758F8">
        <w:fldChar w:fldCharType="end"/>
      </w:r>
      <w:r w:rsidR="00731471">
        <w:fldChar w:fldCharType="separate"/>
      </w:r>
      <w:r w:rsidR="00E758F8">
        <w:rPr>
          <w:noProof/>
        </w:rPr>
        <w:t>(Eurostat, 2021; Tammelin et al., 2017; Zilanawala, 2017)</w:t>
      </w:r>
      <w:r w:rsidR="00731471">
        <w:fldChar w:fldCharType="end"/>
      </w:r>
      <w:r w:rsidR="00EE26A4">
        <w:t xml:space="preserve">. </w:t>
      </w:r>
      <w:r w:rsidR="009216BF">
        <w:t xml:space="preserve">This revolution in </w:t>
      </w:r>
      <w:r w:rsidR="00225C41">
        <w:t>working outside of standard hours</w:t>
      </w:r>
      <w:r w:rsidR="009216BF">
        <w:t xml:space="preserve"> </w:t>
      </w:r>
      <w:r w:rsidR="00EE26A4">
        <w:t xml:space="preserve">has transformed family life and </w:t>
      </w:r>
      <w:r w:rsidR="00AE41AC">
        <w:t>considerable</w:t>
      </w:r>
      <w:r w:rsidR="00EE26A4">
        <w:t xml:space="preserve"> evidence </w:t>
      </w:r>
      <w:r w:rsidR="0050601D">
        <w:t xml:space="preserve">has been generated </w:t>
      </w:r>
      <w:r w:rsidR="00EE26A4">
        <w:t xml:space="preserve">on the </w:t>
      </w:r>
      <w:r w:rsidR="00AE41AC">
        <w:t xml:space="preserve">adverse </w:t>
      </w:r>
      <w:r w:rsidR="00EE26A4">
        <w:t xml:space="preserve">implications </w:t>
      </w:r>
      <w:r w:rsidR="0050601D">
        <w:t xml:space="preserve">of nonstandard </w:t>
      </w:r>
      <w:r w:rsidR="00225C41">
        <w:t>work schedules</w:t>
      </w:r>
      <w:r w:rsidR="0050601D">
        <w:t xml:space="preserve"> </w:t>
      </w:r>
      <w:r w:rsidR="00EE26A4">
        <w:t xml:space="preserve">for children’s </w:t>
      </w:r>
      <w:r w:rsidR="00AE41AC">
        <w:t>wellbeing, family dynamics</w:t>
      </w:r>
      <w:r w:rsidR="00471E9D">
        <w:t>,</w:t>
      </w:r>
      <w:r w:rsidR="00AE41AC">
        <w:t xml:space="preserve"> and </w:t>
      </w:r>
      <w:r w:rsidR="00EE26A4">
        <w:t>parents’ wellbeing</w:t>
      </w:r>
      <w:r w:rsidR="00AE41AC">
        <w:t xml:space="preserve"> </w:t>
      </w:r>
      <w:r w:rsidR="00AE41AC">
        <w:fldChar w:fldCharType="begin"/>
      </w:r>
      <w:r w:rsidR="00437FB2">
        <w:instrText xml:space="preserve"> ADDIN EN.CITE &lt;EndNote&gt;&lt;Cite&gt;&lt;Author&gt;Li&lt;/Author&gt;&lt;Year&gt;2014&lt;/Year&gt;&lt;RecNum&gt;242&lt;/RecNum&gt;&lt;DisplayText&gt;(Li et al., 2014)&lt;/DisplayText&gt;&lt;record&gt;&lt;rec-number&gt;242&lt;/rec-number&gt;&lt;foreign-keys&gt;&lt;key app="EN" db-id="rff2epx0rvpa5he2avovrvwif9rf5atddt2z" timestamp="1580728349"&gt;242&lt;/key&gt;&lt;/foreign-keys&gt;&lt;ref-type name="Journal Article"&gt;17&lt;/ref-type&gt;&lt;contributors&gt;&lt;authors&gt;&lt;author&gt;Li, J.&lt;/author&gt;&lt;author&gt;Johnson, S. E.&lt;/author&gt;&lt;author&gt;Han, W. J.&lt;/author&gt;&lt;author&gt;Andrews, S.&lt;/author&gt;&lt;author&gt;Kendall, G.&lt;/author&gt;&lt;author&gt;Strazdins, L.&lt;/author&gt;&lt;author&gt;Dockery, A.&lt;/author&gt;&lt;/authors&gt;&lt;/contributors&gt;&lt;auth-address&gt;Centre for Population Health Research, Faculty of Health Sciences, Curtin University, GPO Box U1987, Perth, WA, 6845, Australia, Jianghong.Li@curtin.edu.au.&lt;/auth-address&gt;&lt;titles&gt;&lt;title&gt;Parents&amp;apos; nonstandard work schedules and child well-being: a critical review of the literature&lt;/title&gt;&lt;secondary-title&gt;The Journal of Primary Prevention&lt;/secondary-title&gt;&lt;/titles&gt;&lt;periodical&gt;&lt;full-title&gt;The Journal of Primary Prevention&lt;/full-title&gt;&lt;/periodical&gt;&lt;pages&gt;53-73&lt;/pages&gt;&lt;volume&gt;35&lt;/volume&gt;&lt;number&gt;1&lt;/number&gt;&lt;edition&gt;2013/09/10&lt;/edition&gt;&lt;keywords&gt;&lt;keyword&gt;Adolescent&lt;/keyword&gt;&lt;keyword&gt;Body Mass Index&lt;/keyword&gt;&lt;keyword&gt;Child&lt;/keyword&gt;&lt;keyword&gt;Child Behavior Disorders/etiology&lt;/keyword&gt;&lt;keyword&gt;Child Care&lt;/keyword&gt;&lt;keyword&gt;*Child Development&lt;/keyword&gt;&lt;keyword&gt;*Employment&lt;/keyword&gt;&lt;keyword&gt;Female&lt;/keyword&gt;&lt;keyword&gt;Humans&lt;/keyword&gt;&lt;keyword&gt;Male&lt;/keyword&gt;&lt;keyword&gt;*Parent-Child Relations&lt;/keyword&gt;&lt;keyword&gt;Parents/psychology&lt;/keyword&gt;&lt;keyword&gt;*Personnel Staffing and Scheduling&lt;/keyword&gt;&lt;/keywords&gt;&lt;dates&gt;&lt;year&gt;2014&lt;/year&gt;&lt;pub-dates&gt;&lt;date&gt;Feb&lt;/date&gt;&lt;/pub-dates&gt;&lt;/dates&gt;&lt;isbn&gt;1573-6547 (Electronic)&amp;#xD;0278-095X (Linking)&lt;/isbn&gt;&lt;accession-num&gt;24014309&lt;/accession-num&gt;&lt;urls&gt;&lt;related-urls&gt;&lt;url&gt;https://www.ncbi.nlm.nih.gov/pubmed/24014309&lt;/url&gt;&lt;/related-urls&gt;&lt;/urls&gt;&lt;electronic-resource-num&gt;10.1007/s10935-013-0318-z&lt;/electronic-resource-num&gt;&lt;/record&gt;&lt;/Cite&gt;&lt;/EndNote&gt;</w:instrText>
      </w:r>
      <w:r w:rsidR="00AE41AC">
        <w:fldChar w:fldCharType="separate"/>
      </w:r>
      <w:r w:rsidR="00437FB2">
        <w:rPr>
          <w:noProof/>
        </w:rPr>
        <w:t>(Li et al., 2014)</w:t>
      </w:r>
      <w:r w:rsidR="00AE41AC">
        <w:fldChar w:fldCharType="end"/>
      </w:r>
      <w:r w:rsidR="00EE26A4">
        <w:t>.</w:t>
      </w:r>
    </w:p>
    <w:p w14:paraId="394F5BEF" w14:textId="04BB304E" w:rsidR="004A0C4C" w:rsidRDefault="00AE41AC" w:rsidP="00B02562">
      <w:pPr>
        <w:spacing w:line="480" w:lineRule="auto"/>
      </w:pPr>
      <w:r>
        <w:tab/>
      </w:r>
      <w:r w:rsidR="009B6365">
        <w:t xml:space="preserve">A </w:t>
      </w:r>
      <w:r w:rsidR="001C2738">
        <w:t>hypothesized mechanism between parents</w:t>
      </w:r>
      <w:r w:rsidR="00471E9D">
        <w:t>’</w:t>
      </w:r>
      <w:r w:rsidR="001C2738">
        <w:t xml:space="preserve"> nonstandard </w:t>
      </w:r>
      <w:r w:rsidR="00225C41">
        <w:t xml:space="preserve">work schedules </w:t>
      </w:r>
      <w:r w:rsidR="001C2738">
        <w:t xml:space="preserve">and child health and development is through parental mental health and relationship </w:t>
      </w:r>
      <w:r w:rsidR="00CE4DCA">
        <w:t>happiness</w:t>
      </w:r>
      <w:r w:rsidR="001C2738">
        <w:t xml:space="preserve">. </w:t>
      </w:r>
      <w:r w:rsidR="001B5F35">
        <w:t xml:space="preserve">Current evidence on the associations between nonstandard work schedules, parental mental health, and relationship quality is decidedly mixed, owing to </w:t>
      </w:r>
      <w:r w:rsidR="00B02562">
        <w:t xml:space="preserve">differences in data examined, such as </w:t>
      </w:r>
      <w:r w:rsidR="001B5F35">
        <w:t>industry specific samples, broad age ranges</w:t>
      </w:r>
      <w:r w:rsidR="00B02562">
        <w:t xml:space="preserve">, and nongeneralizable cohorts </w:t>
      </w:r>
      <w:r w:rsidR="0017688D">
        <w:fldChar w:fldCharType="begin">
          <w:fldData xml:space="preserve">PEVuZE5vdGU+PENpdGU+PEF1dGhvcj5NaWxsczwvQXV0aG9yPjxZZWFyPjIwMTA8L1llYXI+PFJl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</w:fldData>
        </w:fldChar>
      </w:r>
      <w:r w:rsidR="00642516">
        <w:instrText xml:space="preserve"> ADDIN EN.CITE </w:instrText>
      </w:r>
      <w:r w:rsidR="00642516">
        <w:fldChar w:fldCharType="begin">
          <w:fldData xml:space="preserve">PEVuZE5vdGU+PENpdGU+PEF1dGhvcj5NaWxsczwvQXV0aG9yPjxZZWFyPjIwMTA8L1llYXI+PFJl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</w:fldData>
        </w:fldChar>
      </w:r>
      <w:r w:rsidR="00642516">
        <w:instrText xml:space="preserve"> ADDIN EN.CITE.DATA </w:instrText>
      </w:r>
      <w:r w:rsidR="00642516">
        <w:fldChar w:fldCharType="end"/>
      </w:r>
      <w:r w:rsidR="0017688D">
        <w:fldChar w:fldCharType="separate"/>
      </w:r>
      <w:r w:rsidR="00642516">
        <w:rPr>
          <w:noProof/>
        </w:rPr>
        <w:t>(Maume &amp; Sebastian, 2012; Mills &amp; Täht, 2010; Perry-Jenkins et al., 2007; Strazdins et al., 2006)</w:t>
      </w:r>
      <w:r w:rsidR="0017688D">
        <w:fldChar w:fldCharType="end"/>
      </w:r>
      <w:r w:rsidR="0017688D">
        <w:t xml:space="preserve">. </w:t>
      </w:r>
      <w:r w:rsidR="00664114" w:rsidRPr="001B7523">
        <w:t>Unexplored</w:t>
      </w:r>
      <w:r w:rsidR="00664114">
        <w:t xml:space="preserve"> questions remain regarding </w:t>
      </w:r>
      <w:r w:rsidR="00642516">
        <w:t>the</w:t>
      </w:r>
      <w:r w:rsidR="00DE6F56">
        <w:t xml:space="preserve"> exten</w:t>
      </w:r>
      <w:r w:rsidR="007C7839">
        <w:t>t</w:t>
      </w:r>
      <w:r w:rsidR="00DE6F56">
        <w:t xml:space="preserve"> fathers’ relationship </w:t>
      </w:r>
      <w:r w:rsidR="00CE4DCA">
        <w:t xml:space="preserve">happiness </w:t>
      </w:r>
      <w:r w:rsidR="00DE6F56">
        <w:t xml:space="preserve">and mental health are </w:t>
      </w:r>
      <w:r w:rsidR="005B73AE">
        <w:t>associated with</w:t>
      </w:r>
      <w:r w:rsidR="00DE6F56">
        <w:t xml:space="preserve"> </w:t>
      </w:r>
      <w:r w:rsidR="00B02562">
        <w:t>their</w:t>
      </w:r>
      <w:r w:rsidR="00DE6F56">
        <w:t xml:space="preserve"> nonstandard </w:t>
      </w:r>
      <w:r w:rsidR="00DD5CC1">
        <w:t>work schedules</w:t>
      </w:r>
      <w:r w:rsidR="00DE6F56">
        <w:t xml:space="preserve">. </w:t>
      </w:r>
      <w:r w:rsidR="00642516">
        <w:t>Lastly, t</w:t>
      </w:r>
      <w:r w:rsidR="00832524">
        <w:t xml:space="preserve">he majority of the current evidence is from the United </w:t>
      </w:r>
      <w:r w:rsidR="00832524">
        <w:lastRenderedPageBreak/>
        <w:t xml:space="preserve">States (US), </w:t>
      </w:r>
      <w:r w:rsidR="0071352B">
        <w:t xml:space="preserve">which </w:t>
      </w:r>
      <w:r w:rsidR="00832524">
        <w:t>arguably</w:t>
      </w:r>
      <w:r w:rsidR="0071352B">
        <w:t xml:space="preserve"> has</w:t>
      </w:r>
      <w:r w:rsidR="00832524">
        <w:t xml:space="preserve"> </w:t>
      </w:r>
      <w:r w:rsidR="0071352B">
        <w:t xml:space="preserve">limited work-family and safety net policies for children and their parents relative to </w:t>
      </w:r>
      <w:r w:rsidR="00E6266C">
        <w:t xml:space="preserve">Canada and </w:t>
      </w:r>
      <w:r w:rsidR="0071352B">
        <w:t>Western</w:t>
      </w:r>
      <w:r w:rsidR="00E6266C">
        <w:t xml:space="preserve"> European</w:t>
      </w:r>
      <w:r w:rsidR="0071352B">
        <w:t xml:space="preserve"> countries</w:t>
      </w:r>
      <w:r w:rsidR="00832524">
        <w:t xml:space="preserve">. </w:t>
      </w:r>
      <w:r w:rsidR="00B02562">
        <w:t xml:space="preserve">Implications of parental </w:t>
      </w:r>
      <w:r w:rsidR="00471E9D">
        <w:t>work schedules</w:t>
      </w:r>
      <w:r w:rsidR="00B02562">
        <w:t xml:space="preserve"> depend on social, economic and political context, such as work and family policies, childcare, and cultural orientation to work. T</w:t>
      </w:r>
      <w:r w:rsidR="00832524">
        <w:t xml:space="preserve">he attendant question </w:t>
      </w:r>
      <w:r w:rsidR="004A0C4C">
        <w:t xml:space="preserve">is </w:t>
      </w:r>
      <w:r w:rsidR="00B02562">
        <w:t xml:space="preserve">if the findings from the US on </w:t>
      </w:r>
      <w:r w:rsidR="00832524">
        <w:t xml:space="preserve">the relationship between parents’ nonstandard </w:t>
      </w:r>
      <w:r w:rsidR="00225C41">
        <w:t>work schedules</w:t>
      </w:r>
      <w:r w:rsidR="00832524">
        <w:t xml:space="preserve"> and their </w:t>
      </w:r>
      <w:r w:rsidR="00B36FFA">
        <w:t>wellbeing</w:t>
      </w:r>
      <w:r w:rsidR="00832524">
        <w:t xml:space="preserve"> is universal</w:t>
      </w:r>
      <w:r w:rsidR="00B02562">
        <w:t>.</w:t>
      </w:r>
    </w:p>
    <w:p w14:paraId="13055778" w14:textId="424775CB" w:rsidR="006361CC" w:rsidRDefault="00431BED" w:rsidP="00216050">
      <w:pPr>
        <w:spacing w:line="480" w:lineRule="auto"/>
      </w:pPr>
      <w:r>
        <w:tab/>
        <w:t xml:space="preserve">This study is guided by </w:t>
      </w:r>
      <w:r w:rsidR="0077112D">
        <w:t xml:space="preserve">ecological theory, which recognizes the interrelationships of family and workplace </w:t>
      </w:r>
      <w:r w:rsidR="0077112D">
        <w:fldChar w:fldCharType="begin"/>
      </w:r>
      <w:r w:rsidR="0077112D">
        <w:instrText xml:space="preserve"> ADDIN EN.CITE &lt;EndNote&gt;&lt;Cite&gt;&lt;Author&gt;Bronfenbrenner&lt;/Author&gt;&lt;Year&gt;1986&lt;/Year&gt;&lt;RecNum&gt;177&lt;/RecNum&gt;&lt;DisplayText&gt;(Bronfenbrenner, 1986)&lt;/DisplayText&gt;&lt;record&gt;&lt;rec-number&gt;177&lt;/rec-number&gt;&lt;foreign-keys&gt;&lt;key app="EN" db-id="rff2epx0rvpa5he2avovrvwif9rf5atddt2z" timestamp="1572707212"&gt;177&lt;/key&gt;&lt;/foreign-keys&gt;&lt;ref-type name="Journal Article"&gt;17&lt;/ref-type&gt;&lt;contributors&gt;&lt;authors&gt;&lt;author&gt;Bronfenbrenner, Urie&lt;/author&gt;&lt;/authors&gt;&lt;/contributors&gt;&lt;titles&gt;&lt;title&gt;Ecology of the family as a context for human development: Research perspectives&lt;/title&gt;&lt;secondary-title&gt;Developmental Psychology&lt;/secondary-title&gt;&lt;alt-title&gt;Dev Psychol&lt;/alt-title&gt;&lt;/titles&gt;&lt;periodical&gt;&lt;full-title&gt;Developmental psychology&lt;/full-title&gt;&lt;/periodical&gt;&lt;alt-periodical&gt;&lt;full-title&gt;Dev Psychol&lt;/full-title&gt;&lt;/alt-periodical&gt;&lt;pages&gt;723-742&lt;/pages&gt;&lt;volume&gt;22&lt;/volume&gt;&lt;number&gt;6&lt;/number&gt;&lt;section&gt;723&lt;/section&gt;&lt;dates&gt;&lt;year&gt;1986&lt;/year&gt;&lt;pub-dates&gt;&lt;date&gt;Nov&lt;/date&gt;&lt;/pub-dates&gt;&lt;/dates&gt;&lt;isbn&gt;1939-0599&amp;#xD;0012-1649&lt;/isbn&gt;&lt;accession-num&gt;WOS:A1986E882900001&lt;/accession-num&gt;&lt;urls&gt;&lt;related-urls&gt;&lt;url&gt;&amp;lt;Go to ISI&amp;gt;://WOS:A1986E882900001&lt;/url&gt;&lt;/related-urls&gt;&lt;/urls&gt;&lt;electronic-resource-num&gt;10.1037/0012-1649.22.6.723&lt;/electronic-resource-num&gt;&lt;language&gt;English&lt;/language&gt;&lt;/record&gt;&lt;/Cite&gt;&lt;/EndNote&gt;</w:instrText>
      </w:r>
      <w:r w:rsidR="0077112D">
        <w:fldChar w:fldCharType="separate"/>
      </w:r>
      <w:r w:rsidR="0077112D">
        <w:rPr>
          <w:noProof/>
        </w:rPr>
        <w:t>(Bronfenbrenner, 1986)</w:t>
      </w:r>
      <w:r w:rsidR="0077112D">
        <w:fldChar w:fldCharType="end"/>
      </w:r>
      <w:r w:rsidR="0077112D">
        <w:t xml:space="preserve">, </w:t>
      </w:r>
      <w:r>
        <w:t>the family systems perspective, which emphasizes the interconnectedness among family members</w:t>
      </w:r>
      <w:r w:rsidR="0069486A">
        <w:t xml:space="preserve"> </w:t>
      </w:r>
      <w:r w:rsidR="0069486A">
        <w:fldChar w:fldCharType="begin"/>
      </w:r>
      <w:r w:rsidR="00606714">
        <w:instrText xml:space="preserve"> ADDIN EN.CITE &lt;EndNote&gt;&lt;Cite&gt;&lt;Author&gt;Cox&lt;/Author&gt;&lt;Year&gt;1997&lt;/Year&gt;&lt;RecNum&gt;178&lt;/RecNum&gt;&lt;DisplayText&gt;(Cox &amp;amp; Paley, 1997)&lt;/DisplayText&gt;&lt;record&gt;&lt;rec-number&gt;178&lt;/rec-number&gt;&lt;foreign-keys&gt;&lt;key app="EN" db-id="rff2epx0rvpa5he2avovrvwif9rf5atddt2z" timestamp="1572707212"&gt;178&lt;/key&gt;&lt;/foreign-keys&gt;&lt;ref-type name="Journal Article"&gt;17&lt;/ref-type&gt;&lt;contributors&gt;&lt;authors&gt;&lt;author&gt;Cox, M. J.&lt;/author&gt;&lt;author&gt;Paley, B.&lt;/author&gt;&lt;/authors&gt;&lt;/contributors&gt;&lt;auth-address&gt;Frank Porter Graham Child Development Center, University of North Carolina at Chapel Hill 27599-8180, USA.&lt;/auth-address&gt;&lt;titles&gt;&lt;title&gt;Families as systems&lt;/title&gt;&lt;secondary-title&gt;Annu Rev Psychol&lt;/secondary-title&gt;&lt;alt-title&gt;Annu Rev Psychol&lt;/alt-title&gt;&lt;/titles&gt;&lt;periodical&gt;&lt;full-title&gt;Annu Rev Psychol&lt;/full-title&gt;&lt;abbr-1&gt;Annu Rev Psychol&lt;/abbr-1&gt;&lt;/periodical&gt;&lt;alt-periodical&gt;&lt;full-title&gt;Annu Rev Psychol&lt;/full-title&gt;&lt;abbr-1&gt;Annu Rev Psychol&lt;/abbr-1&gt;&lt;/alt-periodical&gt;&lt;pages&gt;243-67&lt;/pages&gt;&lt;volume&gt;48&lt;/volume&gt;&lt;number&gt;1&lt;/number&gt;&lt;edition&gt;1997/01/01&lt;/edition&gt;&lt;keywords&gt;&lt;keyword&gt;Adult&lt;/keyword&gt;&lt;keyword&gt;Child&lt;/keyword&gt;&lt;keyword&gt;Child Development&lt;/keyword&gt;&lt;keyword&gt;Family/*psychology&lt;/keyword&gt;&lt;keyword&gt;Family Therapy&lt;/keyword&gt;&lt;keyword&gt;Female&lt;/keyword&gt;&lt;keyword&gt;Humans&lt;/keyword&gt;&lt;keyword&gt;Male&lt;/keyword&gt;&lt;keyword&gt;Object Attachment&lt;/keyword&gt;&lt;keyword&gt;*Systems Theory&lt;/keyword&gt;&lt;/keywords&gt;&lt;dates&gt;&lt;year&gt;1997&lt;/year&gt;&lt;/dates&gt;&lt;isbn&gt;0066-4308 (Print)&amp;#xD;0066-4308 (Linking)&lt;/isbn&gt;&lt;accession-num&gt;9046561&lt;/accession-num&gt;&lt;urls&gt;&lt;related-urls&gt;&lt;url&gt;https://www.ncbi.nlm.nih.gov/pubmed/9046561&lt;/url&gt;&lt;/related-urls&gt;&lt;/urls&gt;&lt;electronic-resource-num&gt;10.1146/annurev.psych.48.1.243&lt;/electronic-resource-num&gt;&lt;language&gt;English&lt;/language&gt;&lt;/record&gt;&lt;/Cite&gt;&lt;/EndNote&gt;</w:instrText>
      </w:r>
      <w:r w:rsidR="0069486A">
        <w:fldChar w:fldCharType="separate"/>
      </w:r>
      <w:r w:rsidR="0069486A">
        <w:rPr>
          <w:noProof/>
        </w:rPr>
        <w:t>(Cox &amp; Paley, 1997)</w:t>
      </w:r>
      <w:r w:rsidR="0069486A">
        <w:fldChar w:fldCharType="end"/>
      </w:r>
      <w:r>
        <w:t xml:space="preserve">, </w:t>
      </w:r>
      <w:r w:rsidR="00CB1E44">
        <w:t>and work-family conflict theory, which considers the conflict with both work- and family-related demands and resources</w:t>
      </w:r>
      <w:r w:rsidR="00D349FA">
        <w:t xml:space="preserve"> </w:t>
      </w:r>
      <w:r w:rsidR="00D349FA">
        <w:fldChar w:fldCharType="begin"/>
      </w:r>
      <w:r w:rsidR="00D349FA">
        <w:instrText xml:space="preserve"> ADDIN EN.CITE &lt;EndNote&gt;&lt;Cite&gt;&lt;Author&gt;Greenhaus&lt;/Author&gt;&lt;Year&gt;1985&lt;/Year&gt;&lt;RecNum&gt;372&lt;/RecNum&gt;&lt;DisplayText&gt;(Greenhaus &amp;amp; Beutell, 1985)&lt;/DisplayText&gt;&lt;record&gt;&lt;rec-number&gt;372&lt;/rec-number&gt;&lt;foreign-keys&gt;&lt;key app="EN" db-id="rff2epx0rvpa5he2avovrvwif9rf5atddt2z" timestamp="1628615505"&gt;372&lt;/key&gt;&lt;/foreign-keys&gt;&lt;ref-type name="Journal Article"&gt;17&lt;/ref-type&gt;&lt;contributors&gt;&lt;authors&gt;&lt;author&gt;Greenhaus, Jeffrey H&lt;/author&gt;&lt;author&gt;Beutell, Nicholas J&lt;/author&gt;&lt;/authors&gt;&lt;/contributors&gt;&lt;titles&gt;&lt;title&gt;Sources of conflict between work and family roles&lt;/title&gt;&lt;secondary-title&gt;Academy of management review&lt;/secondary-title&gt;&lt;/titles&gt;&lt;periodical&gt;&lt;full-title&gt;Academy of management review&lt;/full-title&gt;&lt;/periodical&gt;&lt;pages&gt;76-88&lt;/pages&gt;&lt;volume&gt;10&lt;/volume&gt;&lt;number&gt;1&lt;/number&gt;&lt;dates&gt;&lt;year&gt;1985&lt;/year&gt;&lt;/dates&gt;&lt;isbn&gt;0363-7425&lt;/isbn&gt;&lt;urls&gt;&lt;/urls&gt;&lt;/record&gt;&lt;/Cite&gt;&lt;/EndNote&gt;</w:instrText>
      </w:r>
      <w:r w:rsidR="00D349FA">
        <w:fldChar w:fldCharType="separate"/>
      </w:r>
      <w:r w:rsidR="00D349FA">
        <w:rPr>
          <w:noProof/>
        </w:rPr>
        <w:t>(Greenhaus &amp; Beutell, 1985)</w:t>
      </w:r>
      <w:r w:rsidR="00D349FA">
        <w:fldChar w:fldCharType="end"/>
      </w:r>
      <w:r w:rsidR="00D349FA">
        <w:t>,</w:t>
      </w:r>
      <w:r w:rsidR="001A4336">
        <w:t xml:space="preserve"> </w:t>
      </w:r>
      <w:r>
        <w:t xml:space="preserve">to examine </w:t>
      </w:r>
      <w:r w:rsidR="00471E9D">
        <w:t>whether</w:t>
      </w:r>
      <w:r w:rsidR="00C307D0">
        <w:t xml:space="preserve"> </w:t>
      </w:r>
      <w:r w:rsidR="006361CC">
        <w:t xml:space="preserve">parents’ mental health and relationship </w:t>
      </w:r>
      <w:r w:rsidR="00CE4DCA">
        <w:t xml:space="preserve">happiness </w:t>
      </w:r>
      <w:r w:rsidR="00776658">
        <w:t>are</w:t>
      </w:r>
      <w:r w:rsidR="006361CC">
        <w:t xml:space="preserve"> associated with their experiences </w:t>
      </w:r>
      <w:r w:rsidR="009F1172">
        <w:t xml:space="preserve">of </w:t>
      </w:r>
      <w:r w:rsidR="006361CC">
        <w:t xml:space="preserve">working evenings, nights, and weekends as well as their partners’ experiences of working nonstandard schedules. </w:t>
      </w:r>
      <w:r w:rsidR="00776658">
        <w:t xml:space="preserve">The goal of this research is to provide new evidence on the implications of parents’ nonstandard </w:t>
      </w:r>
      <w:r w:rsidR="00330B3A">
        <w:t xml:space="preserve">work schedules </w:t>
      </w:r>
      <w:r w:rsidR="00776658">
        <w:t>in a context that is akin to the US in terms of economic structure</w:t>
      </w:r>
      <w:r w:rsidR="002B61E1">
        <w:t>,</w:t>
      </w:r>
      <w:r w:rsidR="00776658">
        <w:t xml:space="preserve"> but different in policy environment</w:t>
      </w:r>
      <w:r w:rsidR="002B61E1">
        <w:t>,</w:t>
      </w:r>
      <w:r w:rsidR="00776658">
        <w:t xml:space="preserve"> to bring fresh understanding to the role of the 24/7 economy in </w:t>
      </w:r>
      <w:r w:rsidR="002B61E1">
        <w:t xml:space="preserve">the </w:t>
      </w:r>
      <w:r w:rsidR="00776658">
        <w:t xml:space="preserve">lives of working families. </w:t>
      </w:r>
      <w:r w:rsidR="00446B7D">
        <w:t xml:space="preserve">We leverage longitudinal data to estimate the </w:t>
      </w:r>
      <w:r w:rsidR="006361CC">
        <w:t>relationship between</w:t>
      </w:r>
      <w:r w:rsidR="00F473D7">
        <w:t xml:space="preserve"> work experiences and</w:t>
      </w:r>
      <w:r w:rsidR="006361CC">
        <w:t xml:space="preserve"> </w:t>
      </w:r>
      <w:r w:rsidR="00BE7471">
        <w:t>parental wellbeing</w:t>
      </w:r>
      <w:r w:rsidR="00776658">
        <w:t xml:space="preserve">, as measured by mental health and relationship </w:t>
      </w:r>
      <w:r w:rsidR="00446B7D">
        <w:t xml:space="preserve">happiness </w:t>
      </w:r>
      <w:r w:rsidR="00776658">
        <w:t>in this study</w:t>
      </w:r>
      <w:r w:rsidR="00F473D7">
        <w:t>. Further,</w:t>
      </w:r>
      <w:r w:rsidR="00642516">
        <w:t xml:space="preserve"> we explore associations between work schedules and wellbeing across early childhood and school-age periods, which has been less emphasized in the mental health literature. </w:t>
      </w:r>
      <w:r w:rsidR="00D349FA">
        <w:t xml:space="preserve">Increasingly more studies incorporate both mothers’ and fathers’ nonstandard work schedules and evidence suggests fathers’ work schedules also matter for child wellbeing </w:t>
      </w:r>
      <w:r w:rsidR="00D349FA">
        <w:fldChar w:fldCharType="begin">
          <w:fldData xml:space="preserve">PEVuZE5vdGU+PENpdGU+PEF1dGhvcj5NaWxsZXI8L0F1dGhvcj48WWVhcj4yMDE1PC9ZZWFyPjxS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</w:fldData>
        </w:fldChar>
      </w:r>
      <w:r w:rsidR="00437FB2">
        <w:instrText xml:space="preserve"> ADDIN EN.CITE </w:instrText>
      </w:r>
      <w:r w:rsidR="00437FB2">
        <w:fldChar w:fldCharType="begin">
          <w:fldData xml:space="preserve">PEVuZE5vdGU+PENpdGU+PEF1dGhvcj5NaWxsZXI8L0F1dGhvcj48WWVhcj4yMDE1PC9ZZWFyPjxS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</w:fldData>
        </w:fldChar>
      </w:r>
      <w:r w:rsidR="00437FB2">
        <w:instrText xml:space="preserve"> ADDIN EN.CITE.DATA </w:instrText>
      </w:r>
      <w:r w:rsidR="00437FB2">
        <w:fldChar w:fldCharType="end"/>
      </w:r>
      <w:r w:rsidR="00D349FA">
        <w:fldChar w:fldCharType="separate"/>
      </w:r>
      <w:r w:rsidR="00437FB2">
        <w:rPr>
          <w:noProof/>
        </w:rPr>
        <w:t>(Li et al., 2020; Miller &amp; Chang, 2015; Zilanawala et al., 2017)</w:t>
      </w:r>
      <w:r w:rsidR="00D349FA">
        <w:fldChar w:fldCharType="end"/>
      </w:r>
      <w:r w:rsidR="00D349FA">
        <w:t xml:space="preserve">. </w:t>
      </w:r>
      <w:r w:rsidR="00776658">
        <w:t>We</w:t>
      </w:r>
      <w:r w:rsidR="00BE7471">
        <w:t xml:space="preserve"> extend </w:t>
      </w:r>
      <w:r w:rsidR="00330B3A">
        <w:t>the emerging</w:t>
      </w:r>
      <w:r w:rsidR="00D349FA">
        <w:t xml:space="preserve"> </w:t>
      </w:r>
      <w:r w:rsidR="00BE7471">
        <w:t xml:space="preserve">literature </w:t>
      </w:r>
      <w:r w:rsidR="00330B3A">
        <w:t xml:space="preserve">on </w:t>
      </w:r>
      <w:r w:rsidR="00330B3A">
        <w:lastRenderedPageBreak/>
        <w:t xml:space="preserve">fathers’ work schedules and child wellbeing </w:t>
      </w:r>
      <w:r w:rsidR="00BE7471">
        <w:t xml:space="preserve">by </w:t>
      </w:r>
      <w:r w:rsidR="00D349FA">
        <w:t xml:space="preserve">shifting the attention to the implications of work schedules on parental wellbeing. </w:t>
      </w:r>
      <w:r w:rsidR="00946E95">
        <w:t xml:space="preserve">Thus, we examine fathers’ nonstandard work schedules as a separate predictor but also </w:t>
      </w:r>
      <w:r w:rsidR="006459D1">
        <w:t>interacted</w:t>
      </w:r>
      <w:r w:rsidR="00946E95">
        <w:t xml:space="preserve"> with mothers’ work schedules. C</w:t>
      </w:r>
      <w:r w:rsidR="00776658">
        <w:t xml:space="preserve">ouple-level joint work schedules </w:t>
      </w:r>
      <w:r w:rsidR="006459D1">
        <w:t xml:space="preserve">are important because the degree to which they overlap has important implications on not only parental wellbeing, but household division of labor, parenting activities, and the challenges posed by the work-family nexus. </w:t>
      </w:r>
      <w:r w:rsidR="00C571DF">
        <w:t xml:space="preserve">Our research questions will be </w:t>
      </w:r>
      <w:r w:rsidR="00993529">
        <w:t xml:space="preserve">pursued by applying individual fixed-effects models to the </w:t>
      </w:r>
      <w:r w:rsidR="00C571DF">
        <w:t xml:space="preserve">Millennium Cohort Study—a nationally representative </w:t>
      </w:r>
      <w:r w:rsidR="009F1172">
        <w:t>prospective study</w:t>
      </w:r>
      <w:r w:rsidR="00C571DF">
        <w:t xml:space="preserve"> of children born in the United Kingdom</w:t>
      </w:r>
      <w:r w:rsidR="00F676E1">
        <w:t xml:space="preserve"> (UK)</w:t>
      </w:r>
      <w:r w:rsidR="00C571DF">
        <w:t xml:space="preserve"> between 2000-</w:t>
      </w:r>
      <w:r w:rsidR="00D452FD">
        <w:t>20</w:t>
      </w:r>
      <w:r w:rsidR="00C571DF">
        <w:t xml:space="preserve">02. </w:t>
      </w:r>
    </w:p>
    <w:p w14:paraId="1D1051CC" w14:textId="0F59829C" w:rsidR="00133CAC" w:rsidRPr="00E341F1" w:rsidRDefault="00216050" w:rsidP="00E341F1">
      <w:pPr>
        <w:spacing w:line="480" w:lineRule="auto"/>
        <w:jc w:val="center"/>
        <w:rPr>
          <w:b/>
        </w:rPr>
      </w:pPr>
      <w:r w:rsidRPr="00E341F1">
        <w:rPr>
          <w:b/>
        </w:rPr>
        <w:t xml:space="preserve">Nonstandard </w:t>
      </w:r>
      <w:r w:rsidR="004E0331">
        <w:rPr>
          <w:b/>
        </w:rPr>
        <w:t xml:space="preserve">Work </w:t>
      </w:r>
      <w:r w:rsidRPr="00E341F1">
        <w:rPr>
          <w:b/>
        </w:rPr>
        <w:t>Schedules in the UK</w:t>
      </w:r>
    </w:p>
    <w:p w14:paraId="101861BE" w14:textId="283EF664" w:rsidR="009C1791" w:rsidRDefault="00661411" w:rsidP="00251DAB">
      <w:pPr>
        <w:spacing w:line="480" w:lineRule="auto"/>
      </w:pPr>
      <w:r>
        <w:tab/>
      </w:r>
      <w:r w:rsidR="009C1791">
        <w:t xml:space="preserve">Cross-national studies examining the </w:t>
      </w:r>
      <w:r w:rsidR="00642516">
        <w:t xml:space="preserve">consequences of nonstandard work schedules </w:t>
      </w:r>
      <w:r w:rsidR="007E1E4C">
        <w:t xml:space="preserve">on the family environment </w:t>
      </w:r>
      <w:r w:rsidR="00642516">
        <w:t xml:space="preserve">highlight the importance </w:t>
      </w:r>
      <w:r w:rsidR="007E1E4C">
        <w:t xml:space="preserve">of country context in moderating any observed associations </w:t>
      </w:r>
      <w:r w:rsidR="007E1E4C">
        <w:fldChar w:fldCharType="begin">
          <w:fldData xml:space="preserve">PEVuZE5vdGU+PENpdGU+PEF1dGhvcj5BbnR0aWxhPC9BdXRob3I+PFllYXI+MjAxNTwvWWVhcj48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</w:fldData>
        </w:fldChar>
      </w:r>
      <w:r w:rsidR="007E1E4C">
        <w:instrText xml:space="preserve"> ADDIN EN.CITE </w:instrText>
      </w:r>
      <w:r w:rsidR="007E1E4C">
        <w:fldChar w:fldCharType="begin">
          <w:fldData xml:space="preserve">PEVuZE5vdGU+PENpdGU+PEF1dGhvcj5BbnR0aWxhPC9BdXRob3I+PFllYXI+MjAxNTwvWWVhcj48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</w:fldData>
        </w:fldChar>
      </w:r>
      <w:r w:rsidR="007E1E4C">
        <w:instrText xml:space="preserve"> ADDIN EN.CITE.DATA </w:instrText>
      </w:r>
      <w:r w:rsidR="007E1E4C">
        <w:fldChar w:fldCharType="end"/>
      </w:r>
      <w:r w:rsidR="007E1E4C">
        <w:fldChar w:fldCharType="separate"/>
      </w:r>
      <w:r w:rsidR="007E1E4C">
        <w:rPr>
          <w:noProof/>
        </w:rPr>
        <w:t>(Anttila et al., 2015; Hook &amp; Wolfe, 2013; Mills &amp; Täht, 2010; Tammelin et al., 2017)</w:t>
      </w:r>
      <w:r w:rsidR="007E1E4C">
        <w:fldChar w:fldCharType="end"/>
      </w:r>
      <w:r w:rsidR="007E1E4C">
        <w:t xml:space="preserve">. For example, Anttila et al. found </w:t>
      </w:r>
      <w:r w:rsidR="00576C14">
        <w:t xml:space="preserve">the adverse </w:t>
      </w:r>
      <w:r w:rsidR="00BF6672">
        <w:t xml:space="preserve">relationship between </w:t>
      </w:r>
      <w:r w:rsidR="00576C14">
        <w:t xml:space="preserve">nonstandard work schedules </w:t>
      </w:r>
      <w:r w:rsidR="00BF6672">
        <w:t>and</w:t>
      </w:r>
      <w:r w:rsidR="00576C14">
        <w:t xml:space="preserve"> work-life balance were largest in European countries in which such schedules were the least common. Evidence also suggests strain- and time-based work-family conflict resulting from nonstandard schedules varies across countries </w:t>
      </w:r>
      <w:r w:rsidR="00576C14">
        <w:fldChar w:fldCharType="begin"/>
      </w:r>
      <w:r w:rsidR="00576C14">
        <w:instrText xml:space="preserve"> ADDIN EN.CITE &lt;EndNote&gt;&lt;Cite&gt;&lt;Author&gt;Tammelin&lt;/Author&gt;&lt;Year&gt;2017&lt;/Year&gt;&lt;RecNum&gt;276&lt;/RecNum&gt;&lt;DisplayText&gt;(Tammelin et al., 2017)&lt;/DisplayText&gt;&lt;record&gt;&lt;rec-number&gt;276&lt;/rec-number&gt;&lt;foreign-keys&gt;&lt;key app="EN" db-id="rff2epx0rvpa5he2avovrvwif9rf5atddt2z" timestamp="1582044799"&gt;276&lt;/key&gt;&lt;/foreign-keys&gt;&lt;ref-type name="Journal Article"&gt;17&lt;/ref-type&gt;&lt;contributors&gt;&lt;authors&gt;&lt;author&gt;Tammelin, Mia&lt;/author&gt;&lt;author&gt;Malinen, Kaisa&lt;/author&gt;&lt;author&gt;Rönkä, Anna&lt;/author&gt;&lt;author&gt;Verhoef, Melissa&lt;/author&gt;&lt;/authors&gt;&lt;/contributors&gt;&lt;titles&gt;&lt;title&gt;Work Schedules and Work–Family Conflict Among Dual Earners in Finland, the Netherlands, and the United Kingdom&lt;/title&gt;&lt;secondary-title&gt;Journal of Family Issues&lt;/secondary-title&gt;&lt;/titles&gt;&lt;periodical&gt;&lt;full-title&gt;Journal of Family Issues&lt;/full-title&gt;&lt;/periodical&gt;&lt;pages&gt;3-24&lt;/pages&gt;&lt;volume&gt;38&lt;/volume&gt;&lt;number&gt;1&lt;/number&gt;&lt;keywords&gt;&lt;keyword&gt;working time pattern&lt;/keyword&gt;&lt;keyword&gt;work-family conflict&lt;/keyword&gt;&lt;keyword&gt;dual earners&lt;/keyword&gt;&lt;keyword&gt;comparative&lt;/keyword&gt;&lt;keyword&gt;job quality&lt;/keyword&gt;&lt;keyword&gt;gender&lt;/keyword&gt;&lt;keyword&gt;life&lt;/keyword&gt;&lt;keyword&gt;balance&lt;/keyword&gt;&lt;keyword&gt;time&lt;/keyword&gt;&lt;keyword&gt;outcomes&lt;/keyword&gt;&lt;keyword&gt;germany&lt;/keyword&gt;&lt;keyword&gt;trends&lt;/keyword&gt;&lt;keyword&gt;women&lt;/keyword&gt;&lt;keyword&gt;men&lt;/keyword&gt;&lt;/keywords&gt;&lt;dates&gt;&lt;year&gt;2017&lt;/year&gt;&lt;pub-dates&gt;&lt;date&gt;Jan&lt;/date&gt;&lt;/pub-dates&gt;&lt;/dates&gt;&lt;isbn&gt;0192-513X&amp;#xD;1552-5481&lt;/isbn&gt;&lt;accession-num&gt;WOS:000389709900001&lt;/accession-num&gt;&lt;urls&gt;&lt;related-urls&gt;&lt;url&gt;&lt;style face="underline" font="default" size="100%"&gt;&amp;lt;Go to ISI&amp;gt;://WOS:000389709900001&lt;/style&gt;&lt;/url&gt;&lt;/related-urls&gt;&lt;/urls&gt;&lt;electronic-resource-num&gt;10.1177/0192513x15585810&lt;/electronic-resource-num&gt;&lt;language&gt;English&lt;/language&gt;&lt;/record&gt;&lt;/Cite&gt;&lt;/EndNote&gt;</w:instrText>
      </w:r>
      <w:r w:rsidR="00576C14">
        <w:fldChar w:fldCharType="separate"/>
      </w:r>
      <w:r w:rsidR="00576C14">
        <w:rPr>
          <w:noProof/>
        </w:rPr>
        <w:t>(Tammelin et al., 2017)</w:t>
      </w:r>
      <w:r w:rsidR="00576C14">
        <w:fldChar w:fldCharType="end"/>
      </w:r>
      <w:r w:rsidR="00576C14">
        <w:t xml:space="preserve">, and similar heterogeneity in work schedule </w:t>
      </w:r>
      <w:r w:rsidR="005B73AE">
        <w:t>assoc</w:t>
      </w:r>
      <w:r w:rsidR="00BF6672">
        <w:t>i</w:t>
      </w:r>
      <w:r w:rsidR="005B73AE">
        <w:t>ations</w:t>
      </w:r>
      <w:r w:rsidR="00576C14">
        <w:t xml:space="preserve"> </w:t>
      </w:r>
      <w:r w:rsidR="00873643">
        <w:t xml:space="preserve">were found for children’s wellbeing </w:t>
      </w:r>
      <w:r w:rsidR="00873643">
        <w:fldChar w:fldCharType="begin"/>
      </w:r>
      <w:r w:rsidR="00873643">
        <w:instrText xml:space="preserve"> ADDIN EN.CITE &lt;EndNote&gt;&lt;Cite&gt;&lt;Author&gt;Rönkä&lt;/Author&gt;&lt;Year&gt;2017&lt;/Year&gt;&lt;RecNum&gt;156&lt;/RecNum&gt;&lt;DisplayText&gt;(Rönkä et al., 2017)&lt;/DisplayText&gt;&lt;record&gt;&lt;rec-number&gt;156&lt;/rec-number&gt;&lt;foreign-keys&gt;&lt;key app="EN" db-id="rff2epx0rvpa5he2avovrvwif9rf5atddt2z" timestamp="1572707212"&gt;156&lt;/key&gt;&lt;/foreign-keys&gt;&lt;ref-type name="Journal Article"&gt;17&lt;/ref-type&gt;&lt;contributors&gt;&lt;authors&gt;&lt;author&gt;Rönkä, Anna&lt;/author&gt;&lt;author&gt;Malinen, Kaisa&lt;/author&gt;&lt;author&gt;Metsäpelto, Riitta-Leena&lt;/author&gt;&lt;author&gt;Laakso, Marja-Leena&lt;/author&gt;&lt;author&gt;Sevón, Eija&lt;/author&gt;&lt;author&gt;Verhoef-van Dorp, Melissa&lt;/author&gt;&lt;/authors&gt;&lt;/contributors&gt;&lt;titles&gt;&lt;title&gt;Parental working time patterns and children&amp;apos;s socioemotional wellbeing: Comparing working parents in Finland, the United Kingdom, and the Netherlands&lt;/title&gt;&lt;secondary-title&gt;Children and Youth Services Review&lt;/secondary-title&gt;&lt;/titles&gt;&lt;periodical&gt;&lt;full-title&gt;Children and Youth Services Review&lt;/full-title&gt;&lt;/periodical&gt;&lt;pages&gt;133-141&lt;/pages&gt;&lt;volume&gt;76&lt;/volume&gt;&lt;dates&gt;&lt;year&gt;2017&lt;/year&gt;&lt;/dates&gt;&lt;isbn&gt;0190-7409&lt;/isbn&gt;&lt;urls&gt;&lt;/urls&gt;&lt;/record&gt;&lt;/Cite&gt;&lt;/EndNote&gt;</w:instrText>
      </w:r>
      <w:r w:rsidR="00873643">
        <w:fldChar w:fldCharType="separate"/>
      </w:r>
      <w:r w:rsidR="00873643">
        <w:rPr>
          <w:noProof/>
        </w:rPr>
        <w:t>(Rönkä et al., 2017)</w:t>
      </w:r>
      <w:r w:rsidR="00873643">
        <w:fldChar w:fldCharType="end"/>
      </w:r>
      <w:r w:rsidR="00702949">
        <w:t xml:space="preserve">, fathers’ parenting </w:t>
      </w:r>
      <w:r w:rsidR="00702949">
        <w:fldChar w:fldCharType="begin"/>
      </w:r>
      <w:r w:rsidR="00702949">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rsidR="00702949">
        <w:fldChar w:fldCharType="separate"/>
      </w:r>
      <w:r w:rsidR="00702949">
        <w:rPr>
          <w:noProof/>
        </w:rPr>
        <w:t>(Hook &amp; Wolfe, 2013)</w:t>
      </w:r>
      <w:r w:rsidR="00702949">
        <w:fldChar w:fldCharType="end"/>
      </w:r>
      <w:r w:rsidR="00702949">
        <w:t>,</w:t>
      </w:r>
      <w:r w:rsidR="00873643">
        <w:t xml:space="preserve"> and childcare </w:t>
      </w:r>
      <w:r w:rsidR="00873643">
        <w:fldChar w:fldCharType="begin"/>
      </w:r>
      <w:r w:rsidR="00873643">
        <w:instrText xml:space="preserve"> ADDIN EN.CITE &lt;EndNote&gt;&lt;Cite&gt;&lt;Author&gt;Verhoef&lt;/Author&gt;&lt;Year&gt;2016&lt;/Year&gt;&lt;RecNum&gt;414&lt;/RecNum&gt;&lt;DisplayText&gt;(Verhoef et al., 2016)&lt;/DisplayText&gt;&lt;record&gt;&lt;rec-number&gt;414&lt;/rec-number&gt;&lt;foreign-keys&gt;&lt;key app="EN" db-id="rff2epx0rvpa5he2avovrvwif9rf5atddt2z" timestamp="1641401335"&gt;414&lt;/key&gt;&lt;/foreign-keys&gt;&lt;ref-type name="Journal Article"&gt;17&lt;/ref-type&gt;&lt;contributors&gt;&lt;authors&gt;&lt;author&gt;Verhoef, Melissa&lt;/author&gt;&lt;author&gt;Tammelin, Mia&lt;/author&gt;&lt;author&gt;May, Vanessa&lt;/author&gt;&lt;author&gt;Rönkä, Anna&lt;/author&gt;&lt;author&gt;Roeters, Anne&lt;/author&gt;&lt;/authors&gt;&lt;/contributors&gt;&lt;titles&gt;&lt;title&gt;Childcare and parental work schedules: a comparison of childcare arrangements among Finnish, British and Dutch dual-earner families&lt;/title&gt;&lt;secondary-title&gt;Community, work &amp;amp; family&lt;/secondary-title&gt;&lt;/titles&gt;&lt;periodical&gt;&lt;full-title&gt;Community, Work &amp;amp; Family&lt;/full-title&gt;&lt;/periodical&gt;&lt;pages&gt;261-280&lt;/pages&gt;&lt;volume&gt;19&lt;/volume&gt;&lt;number&gt;3&lt;/number&gt;&lt;dates&gt;&lt;year&gt;2016&lt;/year&gt;&lt;/dates&gt;&lt;isbn&gt;1366-8803&lt;/isbn&gt;&lt;urls&gt;&lt;/urls&gt;&lt;/record&gt;&lt;/Cite&gt;&lt;/EndNote&gt;</w:instrText>
      </w:r>
      <w:r w:rsidR="00873643">
        <w:fldChar w:fldCharType="separate"/>
      </w:r>
      <w:r w:rsidR="00873643">
        <w:rPr>
          <w:noProof/>
        </w:rPr>
        <w:t>(Verhoef et al., 2016)</w:t>
      </w:r>
      <w:r w:rsidR="00873643">
        <w:fldChar w:fldCharType="end"/>
      </w:r>
      <w:r w:rsidR="00702949">
        <w:t xml:space="preserve">. </w:t>
      </w:r>
    </w:p>
    <w:p w14:paraId="21DFAB42" w14:textId="2D3EF377" w:rsidR="00702949" w:rsidRDefault="00702949" w:rsidP="00251DAB">
      <w:pPr>
        <w:spacing w:line="480" w:lineRule="auto"/>
      </w:pPr>
      <w:r>
        <w:tab/>
        <w:t xml:space="preserve">Broadly it is unsurprising that the consequences of nonstandard work schedules on families are sensitive to social policy context given the substantial variation in welfare and labor institutions supporting work-family balance </w:t>
      </w:r>
      <w:r>
        <w:fldChar w:fldCharType="begin"/>
      </w:r>
      <w:r>
        <w:instrText xml:space="preserve"> ADDIN EN.CITE &lt;EndNote&gt;&lt;Cite&gt;&lt;Author&gt;Gornick&lt;/Author&gt;&lt;Year&gt;2006&lt;/Year&gt;&lt;RecNum&gt;415&lt;/RecNum&gt;&lt;DisplayText&gt;(Gornick &amp;amp; Heron, 2006)&lt;/DisplayText&gt;&lt;record&gt;&lt;rec-number&gt;415&lt;/rec-number&gt;&lt;foreign-keys&gt;&lt;key app="EN" db-id="rff2epx0rvpa5he2avovrvwif9rf5atddt2z" timestamp="1641402229"&gt;415&lt;/key&gt;&lt;/foreign-keys&gt;&lt;ref-type name="Journal Article"&gt;17&lt;/ref-type&gt;&lt;contributors&gt;&lt;authors&gt;&lt;author&gt;Gornick, Janet C&lt;/author&gt;&lt;author&gt;Heron, Alexandra&lt;/author&gt;&lt;/authors&gt;&lt;/contributors&gt;&lt;titles&gt;&lt;title&gt;The regulation of working time as work-family reconciliation policy: Comparing Europe, Japan, and the United States&lt;/title&gt;&lt;secondary-title&gt;Journal of Comparative Policy Analysis&lt;/secondary-title&gt;&lt;/titles&gt;&lt;periodical&gt;&lt;full-title&gt;Journal of Comparative Policy Analysis&lt;/full-title&gt;&lt;/periodical&gt;&lt;pages&gt;149-166&lt;/pages&gt;&lt;volume&gt;8&lt;/volume&gt;&lt;number&gt;2&lt;/number&gt;&lt;dates&gt;&lt;year&gt;2006&lt;/year&gt;&lt;/dates&gt;&lt;isbn&gt;1387-6988&lt;/isbn&gt;&lt;urls&gt;&lt;/urls&gt;&lt;/record&gt;&lt;/Cite&gt;&lt;/EndNote&gt;</w:instrText>
      </w:r>
      <w:r>
        <w:fldChar w:fldCharType="separate"/>
      </w:r>
      <w:r>
        <w:rPr>
          <w:noProof/>
        </w:rPr>
        <w:t>(Gornick &amp; Heron, 2006)</w:t>
      </w:r>
      <w:r>
        <w:fldChar w:fldCharType="end"/>
      </w:r>
      <w:r>
        <w:t>, as well as the he</w:t>
      </w:r>
      <w:bookmarkStart w:id="1" w:name="_GoBack"/>
      <w:bookmarkEnd w:id="1"/>
      <w:r>
        <w:t xml:space="preserve">terogeneity in how jobs are organized and regulated across countries </w:t>
      </w:r>
      <w:r>
        <w:fldChar w:fldCharType="begin"/>
      </w:r>
      <w:r>
        <w:instrText xml:space="preserve"> ADDIN EN.CITE &lt;EndNote&gt;&lt;Cite&gt;&lt;Author&gt;Gornick&lt;/Author&gt;&lt;Year&gt;2003&lt;/Year&gt;&lt;RecNum&gt;22&lt;/RecNum&gt;&lt;DisplayText&gt;(Gornick &amp;amp; Meyers, 2003)&lt;/DisplayText&gt;&lt;record&gt;&lt;rec-number&gt;22&lt;/rec-number&gt;&lt;foreign-keys&gt;&lt;key app="EN" db-id="rff2epx0rvpa5he2avovrvwif9rf5atddt2z" timestamp="1572707212"&gt;22&lt;/key&gt;&lt;/foreign-keys&gt;&lt;ref-type name="Book"&gt;6&lt;/ref-type&gt;&lt;contributors&gt;&lt;authors&gt;&lt;author&gt;Gornick, Janet C&lt;/author&gt;&lt;author&gt;Meyers, Marcia&lt;/author&gt;&lt;/authors&gt;&lt;/contributors&gt;&lt;titles&gt;&lt;title&gt;Families that work: Policies for reconciling parenthood and employment&lt;/title&gt;&lt;/titles&gt;&lt;dates&gt;&lt;year&gt;2003&lt;/year&gt;&lt;/dates&gt;&lt;pub-location&gt;New York&lt;/pub-location&gt;&lt;publisher&gt;Russell Sage Foundation&lt;/publisher&gt;&lt;isbn&gt;0871543591&lt;/isbn&gt;&lt;urls&gt;&lt;/urls&gt;&lt;/record&gt;&lt;/Cite&gt;&lt;/EndNote&gt;</w:instrText>
      </w:r>
      <w:r>
        <w:fldChar w:fldCharType="separate"/>
      </w:r>
      <w:r>
        <w:rPr>
          <w:noProof/>
        </w:rPr>
        <w:t>(Gornick &amp; Meyers, 2003)</w:t>
      </w:r>
      <w:r>
        <w:fldChar w:fldCharType="end"/>
      </w:r>
      <w:r>
        <w:t xml:space="preserve">. </w:t>
      </w:r>
      <w:r w:rsidR="00300F1B">
        <w:t xml:space="preserve">Liberal market economies like the UK have used </w:t>
      </w:r>
      <w:r w:rsidR="00300F1B" w:rsidRPr="00300F1B">
        <w:t xml:space="preserve">deregulation and flexibilization of their </w:t>
      </w:r>
      <w:r w:rsidR="00300F1B" w:rsidRPr="00300F1B">
        <w:lastRenderedPageBreak/>
        <w:t>labor markets to decrease unemployment</w:t>
      </w:r>
      <w:r w:rsidR="00300F1B">
        <w:t xml:space="preserve"> </w:t>
      </w:r>
      <w:r w:rsidR="00300F1B">
        <w:fldChar w:fldCharType="begin"/>
      </w:r>
      <w:r w:rsidR="00300F1B">
        <w:instrText xml:space="preserve"> ADDIN EN.CITE &lt;EndNote&gt;&lt;Cite&gt;&lt;Author&gt;Mosher&lt;/Author&gt;&lt;Year&gt;2003&lt;/Year&gt;&lt;RecNum&gt;416&lt;/RecNum&gt;&lt;DisplayText&gt;(Mosher &amp;amp; Trubek, 2003)&lt;/DisplayText&gt;&lt;record&gt;&lt;rec-number&gt;416&lt;/rec-number&gt;&lt;foreign-keys&gt;&lt;key app="EN" db-id="rff2epx0rvpa5he2avovrvwif9rf5atddt2z" timestamp="1641402579"&gt;416&lt;/key&gt;&lt;/foreign-keys&gt;&lt;ref-type name="Journal Article"&gt;17&lt;/ref-type&gt;&lt;contributors&gt;&lt;authors&gt;&lt;author&gt;Mosher, James S&lt;/author&gt;&lt;author&gt;Trubek, David M&lt;/author&gt;&lt;/authors&gt;&lt;/contributors&gt;&lt;titles&gt;&lt;title&gt;Alternative approaches to governance in the EU: EU social policy and the European employment strategy&lt;/title&gt;&lt;secondary-title&gt;JCMS: Journal of Common Market Studies&lt;/secondary-title&gt;&lt;/titles&gt;&lt;periodical&gt;&lt;full-title&gt;JCMS: Journal of Common Market Studies&lt;/full-title&gt;&lt;/periodical&gt;&lt;pages&gt;63-88&lt;/pages&gt;&lt;volume&gt;41&lt;/volume&gt;&lt;number&gt;1&lt;/number&gt;&lt;dates&gt;&lt;year&gt;2003&lt;/year&gt;&lt;/dates&gt;&lt;isbn&gt;0021-9886&lt;/isbn&gt;&lt;urls&gt;&lt;/urls&gt;&lt;/record&gt;&lt;/Cite&gt;&lt;/EndNote&gt;</w:instrText>
      </w:r>
      <w:r w:rsidR="00300F1B">
        <w:fldChar w:fldCharType="separate"/>
      </w:r>
      <w:r w:rsidR="00300F1B">
        <w:rPr>
          <w:noProof/>
        </w:rPr>
        <w:t>(Mosher &amp; Trubek, 2003)</w:t>
      </w:r>
      <w:r w:rsidR="00300F1B">
        <w:fldChar w:fldCharType="end"/>
      </w:r>
      <w:r w:rsidR="00300F1B">
        <w:t xml:space="preserve">. Importantly these policy changes are related to </w:t>
      </w:r>
      <w:r w:rsidR="00300F1B" w:rsidRPr="00300F1B">
        <w:t xml:space="preserve">lower levels of union and collective agreement coverage </w:t>
      </w:r>
      <w:r w:rsidR="00300F1B">
        <w:t xml:space="preserve">and a more </w:t>
      </w:r>
      <w:r w:rsidR="00300F1B" w:rsidRPr="00300F1B">
        <w:t>laissez-faire approach to the regulation of working times and working conditions</w:t>
      </w:r>
      <w:r w:rsidR="00300F1B">
        <w:t xml:space="preserve"> </w:t>
      </w:r>
      <w:r w:rsidR="00300F1B">
        <w:fldChar w:fldCharType="begin"/>
      </w:r>
      <w:r w:rsidR="00300F1B">
        <w:instrText xml:space="preserve"> ADDIN EN.CITE &lt;EndNote&gt;&lt;Cite&gt;&lt;Author&gt;Glassner&lt;/Author&gt;&lt;Year&gt;2011&lt;/Year&gt;&lt;RecNum&gt;417&lt;/RecNum&gt;&lt;DisplayText&gt;(Glassner et al., 2011)&lt;/DisplayText&gt;&lt;record&gt;&lt;rec-number&gt;417&lt;/rec-number&gt;&lt;foreign-keys&gt;&lt;key app="EN" db-id="rff2epx0rvpa5he2avovrvwif9rf5atddt2z" timestamp="1641402710"&gt;417&lt;/key&gt;&lt;/foreign-keys&gt;&lt;ref-type name="Journal Article"&gt;17&lt;/ref-type&gt;&lt;contributors&gt;&lt;authors&gt;&lt;author&gt;Glassner, Vera&lt;/author&gt;&lt;author&gt;Keune, Maarten&lt;/author&gt;&lt;author&gt;Marginson, Paul&lt;/author&gt;&lt;/authors&gt;&lt;/contributors&gt;&lt;titles&gt;&lt;title&gt;Collective bargaining in a time of crisis: developments in the private sector in Europe&lt;/title&gt;&lt;secondary-title&gt;Transfer: European Review of Labour and Research&lt;/secondary-title&gt;&lt;/titles&gt;&lt;periodical&gt;&lt;full-title&gt;Transfer: European Review of Labour and Research&lt;/full-title&gt;&lt;/periodical&gt;&lt;pages&gt;303-322&lt;/pages&gt;&lt;volume&gt;17&lt;/volume&gt;&lt;number&gt;3&lt;/number&gt;&lt;dates&gt;&lt;year&gt;2011&lt;/year&gt;&lt;/dates&gt;&lt;isbn&gt;1024-2589&lt;/isbn&gt;&lt;urls&gt;&lt;/urls&gt;&lt;/record&gt;&lt;/Cite&gt;&lt;/EndNote&gt;</w:instrText>
      </w:r>
      <w:r w:rsidR="00300F1B">
        <w:fldChar w:fldCharType="separate"/>
      </w:r>
      <w:r w:rsidR="00300F1B">
        <w:rPr>
          <w:noProof/>
        </w:rPr>
        <w:t>(Glassner et al., 2011)</w:t>
      </w:r>
      <w:r w:rsidR="00300F1B">
        <w:fldChar w:fldCharType="end"/>
      </w:r>
      <w:r w:rsidR="00300F1B">
        <w:t xml:space="preserve">. Arguably a </w:t>
      </w:r>
      <w:bookmarkStart w:id="2" w:name="_Hlk92875534"/>
      <w:r w:rsidR="00300F1B">
        <w:t xml:space="preserve">country like the UK with more modest union presence and coverage under collective agreements </w:t>
      </w:r>
      <w:r w:rsidR="00CB1EB9">
        <w:t>is likely to</w:t>
      </w:r>
      <w:r w:rsidR="00300F1B">
        <w:t xml:space="preserve"> have less favorable regulations on working times and conditions for employment that involves nonstandard work schedules</w:t>
      </w:r>
      <w:bookmarkEnd w:id="2"/>
      <w:r w:rsidR="00300F1B">
        <w:t xml:space="preserve">. </w:t>
      </w:r>
      <w:r w:rsidR="007D2B98">
        <w:t xml:space="preserve">In contrast, stronger workers’ rights and good working conditions in coordinated economies, such as the Nordic countries and the Netherlands, may be in a better position to mitigate the potential negative effects of nonstandard work schedules on family wellbeing </w:t>
      </w:r>
      <w:r w:rsidR="007D2B98">
        <w:fldChar w:fldCharType="begin"/>
      </w:r>
      <w:r w:rsidR="007D2B98">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rsidR="007D2B98">
        <w:fldChar w:fldCharType="separate"/>
      </w:r>
      <w:r w:rsidR="007D2B98">
        <w:rPr>
          <w:noProof/>
        </w:rPr>
        <w:t>(Mills &amp; Täht, 2010)</w:t>
      </w:r>
      <w:r w:rsidR="007D2B98">
        <w:fldChar w:fldCharType="end"/>
      </w:r>
      <w:r w:rsidR="007D2B98">
        <w:t xml:space="preserve">. </w:t>
      </w:r>
    </w:p>
    <w:p w14:paraId="4287CEF0" w14:textId="7FC84307" w:rsidR="00EF4A00" w:rsidRDefault="007D2B98" w:rsidP="00A75776">
      <w:pPr>
        <w:spacing w:line="480" w:lineRule="auto"/>
      </w:pPr>
      <w:r>
        <w:tab/>
        <w:t xml:space="preserve">The cross-national studies are instructive for our current study in which we use nationally representative cohort data from the UK that are similar to the longitudinal surveys used in the US research and offer contrasting policy and social contexts. </w:t>
      </w:r>
      <w:r w:rsidR="00A75776">
        <w:t>Descriptively t</w:t>
      </w:r>
      <w:r w:rsidR="00EF4A00">
        <w:t>he prevalence of nonstandard work schedules in the UK has remained fairly level over the last two decades. In the latest official statistics from 201</w:t>
      </w:r>
      <w:r w:rsidR="00112DA8">
        <w:t>9</w:t>
      </w:r>
      <w:r w:rsidR="00EF4A00">
        <w:t>, 19% of employees work nonstandard schedules and men consistently have a higher prevalence compared to women (20.</w:t>
      </w:r>
      <w:r w:rsidR="00112DA8">
        <w:t>7</w:t>
      </w:r>
      <w:r w:rsidR="00EF4A00">
        <w:t>% vs. 17</w:t>
      </w:r>
      <w:r w:rsidR="00112DA8">
        <w:t>.4</w:t>
      </w:r>
      <w:r w:rsidR="00EF4A00">
        <w:t>%)</w:t>
      </w:r>
      <w:r w:rsidR="00112DA8">
        <w:t xml:space="preserve"> </w:t>
      </w:r>
      <w:r w:rsidR="00112DA8">
        <w:fldChar w:fldCharType="begin"/>
      </w:r>
      <w:r w:rsidR="00112DA8">
        <w:instrText xml:space="preserve"> ADDIN EN.CITE &lt;EndNote&gt;&lt;Cite&gt;&lt;Author&gt;Eurostat&lt;/Author&gt;&lt;Year&gt;2021&lt;/Year&gt;&lt;RecNum&gt;197&lt;/RecNum&gt;&lt;DisplayText&gt;(Eurostat, 2021)&lt;/DisplayText&gt;&lt;record&gt;&lt;rec-number&gt;197&lt;/rec-number&gt;&lt;foreign-keys&gt;&lt;key app="EN" db-id="rff2epx0rvpa5he2avovrvwif9rf5atddt2z" timestamp="1572707212"&gt;197&lt;/key&gt;&lt;/foreign-keys&gt;&lt;ref-type name="Online Database"&gt;45&lt;/ref-type&gt;&lt;contributors&gt;&lt;authors&gt;&lt;author&gt;Eurostat&lt;/author&gt;&lt;/authors&gt;&lt;/contributors&gt;&lt;titles&gt;&lt;title&gt;LFS Series - Population in employment working during unsocial hours&lt;/title&gt;&lt;/titles&gt;&lt;dates&gt;&lt;year&gt;2021&lt;/year&gt;&lt;pub-dates&gt;&lt;date&gt;August 12, 2021&lt;/date&gt;&lt;/pub-dates&gt;&lt;/dates&gt;&lt;pub-location&gt;Luxembourg&lt;/pub-location&gt;&lt;publisher&gt;Eurostat&lt;/publisher&gt;&lt;urls&gt;&lt;related-urls&gt;&lt;url&gt;https://ec.europa.eu/eurostat/data/database&lt;/url&gt;&lt;/related-urls&gt;&lt;/urls&gt;&lt;/record&gt;&lt;/Cite&gt;&lt;/EndNote&gt;</w:instrText>
      </w:r>
      <w:r w:rsidR="00112DA8">
        <w:fldChar w:fldCharType="separate"/>
      </w:r>
      <w:r w:rsidR="00112DA8">
        <w:rPr>
          <w:noProof/>
        </w:rPr>
        <w:t>(Eurostat, 2021)</w:t>
      </w:r>
      <w:r w:rsidR="00112DA8">
        <w:fldChar w:fldCharType="end"/>
      </w:r>
      <w:r w:rsidR="00112DA8">
        <w:t xml:space="preserve">. </w:t>
      </w:r>
      <w:r w:rsidR="00DE4509">
        <w:t xml:space="preserve">Despite a larger economy, overall figures and differences by gender in the US are comparable </w:t>
      </w:r>
      <w:r w:rsidR="00DE4509">
        <w:fldChar w:fldCharType="begin"/>
      </w:r>
      <w:r w:rsidR="00DE4509">
        <w:instrText xml:space="preserve"> ADDIN EN.CITE &lt;EndNote&gt;&lt;Cite&gt;&lt;Author&gt;Enchautegui&lt;/Author&gt;&lt;Year&gt;2013&lt;/Year&gt;&lt;RecNum&gt;227&lt;/RecNum&gt;&lt;DisplayText&gt;(Enchautegui, 2013)&lt;/DisplayText&gt;&lt;record&gt;&lt;rec-number&gt;227&lt;/rec-number&gt;&lt;foreign-keys&gt;&lt;key app="EN" db-id="rff2epx0rvpa5he2avovrvwif9rf5atddt2z" timestamp="1580728349"&gt;227&lt;/key&gt;&lt;/foreign-keys&gt;&lt;ref-type name="Report"&gt;27&lt;/ref-type&gt;&lt;contributors&gt;&lt;authors&gt;&lt;author&gt;Enchautegui, María E&lt;/author&gt;&lt;/authors&gt;&lt;/contributors&gt;&lt;titles&gt;&lt;title&gt;Nonstandard work schedules and the well-being of low-income families (Paper 26)&lt;/title&gt;&lt;/titles&gt;&lt;dates&gt;&lt;year&gt;2013&lt;/year&gt;&lt;/dates&gt;&lt;pub-location&gt;Washington, DC&lt;/pub-location&gt;&lt;publisher&gt;Urban Institute&lt;/publisher&gt;&lt;urls&gt;&lt;related-urls&gt;&lt;url&gt;https://www.urban.org/research/publication/nonstandard-work-schedules-and-well-being-low-income-families&lt;/url&gt;&lt;/related-urls&gt;&lt;/urls&gt;&lt;/record&gt;&lt;/Cite&gt;&lt;/EndNote&gt;</w:instrText>
      </w:r>
      <w:r w:rsidR="00DE4509">
        <w:fldChar w:fldCharType="separate"/>
      </w:r>
      <w:r w:rsidR="00DE4509">
        <w:rPr>
          <w:noProof/>
        </w:rPr>
        <w:t>(Enchautegui, 2013)</w:t>
      </w:r>
      <w:r w:rsidR="00DE4509">
        <w:fldChar w:fldCharType="end"/>
      </w:r>
      <w:r w:rsidR="00DE4509">
        <w:t xml:space="preserve">. </w:t>
      </w:r>
    </w:p>
    <w:p w14:paraId="31BE2C11" w14:textId="6BCDB400" w:rsidR="00B168FA" w:rsidRDefault="00A75776" w:rsidP="00B414B1">
      <w:pPr>
        <w:spacing w:line="480" w:lineRule="auto"/>
        <w:ind w:firstLine="720"/>
      </w:pPr>
      <w:r>
        <w:t xml:space="preserve">The provision and extent of family-friendly policies </w:t>
      </w:r>
      <w:r w:rsidR="00654CA3">
        <w:t xml:space="preserve">in the UK may </w:t>
      </w:r>
      <w:r>
        <w:t xml:space="preserve">influence work and family dynamics and moderate the associations between nonstandard work schedules and parental wellbeing. </w:t>
      </w:r>
      <w:r w:rsidR="000C7CA5">
        <w:t xml:space="preserve">The US may have cultural and linguistic similarities to the UK and both are liberal welfare states, but there are stark differences on policies available to working families in both settings. Starting in the early 2000s, </w:t>
      </w:r>
      <w:r w:rsidR="003F72B1">
        <w:t>policies supporting</w:t>
      </w:r>
      <w:r w:rsidR="000C7CA5">
        <w:t xml:space="preserve"> families with young children expanded </w:t>
      </w:r>
      <w:r w:rsidR="003F72B1">
        <w:t xml:space="preserve">in the UK </w:t>
      </w:r>
      <w:r w:rsidR="000C7CA5">
        <w:t xml:space="preserve">in the areas of parental </w:t>
      </w:r>
      <w:r w:rsidR="000C0E3C">
        <w:t xml:space="preserve">leave, tax credits, and child care benefits. </w:t>
      </w:r>
      <w:r w:rsidR="008F1A9D">
        <w:t xml:space="preserve">Employee </w:t>
      </w:r>
      <w:r w:rsidR="008F1A9D">
        <w:lastRenderedPageBreak/>
        <w:t xml:space="preserve">and welfare policies in the UK </w:t>
      </w:r>
      <w:r w:rsidR="00265F10">
        <w:t>ensure employees who are not in standard employment enjoy the same benefits and protections as those in standard work schedules</w:t>
      </w:r>
      <w:r w:rsidR="008F1A9D">
        <w:t xml:space="preserve">, such sick days, paid annual vacation days, and universal health insurance rather than employer provided </w:t>
      </w:r>
      <w:r w:rsidR="008F1A9D">
        <w:fldChar w:fldCharType="begin"/>
      </w:r>
      <w:r w:rsidR="008F1A9D">
        <w:instrText xml:space="preserve"> ADDIN EN.CITE &lt;EndNote&gt;&lt;Cite&gt;&lt;Author&gt;Ray&lt;/Author&gt;&lt;Year&gt;2013&lt;/Year&gt;&lt;RecNum&gt;169&lt;/RecNum&gt;&lt;DisplayText&gt;(Ray et al., 2013)&lt;/DisplayText&gt;&lt;record&gt;&lt;rec-number&gt;169&lt;/rec-number&gt;&lt;foreign-keys&gt;&lt;key app="EN" db-id="rff2epx0rvpa5he2avovrvwif9rf5atddt2z" timestamp="1572707212"&gt;169&lt;/key&gt;&lt;/foreign-keys&gt;&lt;ref-type name="Journal Article"&gt;17&lt;/ref-type&gt;&lt;contributors&gt;&lt;authors&gt;&lt;author&gt;Ray, Rebecca&lt;/author&gt;&lt;author&gt;Sanes, Milla&lt;/author&gt;&lt;author&gt;Schmitt, John&lt;/author&gt;&lt;/authors&gt;&lt;/contributors&gt;&lt;titles&gt;&lt;title&gt;No-vacation nation revisited&lt;/title&gt;&lt;secondary-title&gt;Center for Economic and Policy Research&lt;/secondary-title&gt;&lt;/titles&gt;&lt;periodical&gt;&lt;full-title&gt;Center for Economic and Policy Research&lt;/full-title&gt;&lt;/periodical&gt;&lt;pages&gt;1-22&lt;/pages&gt;&lt;dates&gt;&lt;year&gt;2013&lt;/year&gt;&lt;/dates&gt;&lt;urls&gt;&lt;/urls&gt;&lt;/record&gt;&lt;/Cite&gt;&lt;/EndNote&gt;</w:instrText>
      </w:r>
      <w:r w:rsidR="008F1A9D">
        <w:fldChar w:fldCharType="separate"/>
      </w:r>
      <w:r w:rsidR="008F1A9D">
        <w:rPr>
          <w:noProof/>
        </w:rPr>
        <w:t>(Ray et al., 2013)</w:t>
      </w:r>
      <w:r w:rsidR="008F1A9D">
        <w:fldChar w:fldCharType="end"/>
      </w:r>
      <w:r w:rsidR="00265F10">
        <w:t xml:space="preserve">. </w:t>
      </w:r>
      <w:r w:rsidR="00036AF7">
        <w:t xml:space="preserve">Additionally, UK workers are subject to </w:t>
      </w:r>
      <w:r w:rsidR="00CC2893">
        <w:t>European Union legislation</w:t>
      </w:r>
      <w:r w:rsidR="00036AF7">
        <w:t xml:space="preserve"> </w:t>
      </w:r>
      <w:r w:rsidR="00CC2893">
        <w:t xml:space="preserve">known as the </w:t>
      </w:r>
      <w:r w:rsidR="00B56A5F">
        <w:t>Working Time Directive</w:t>
      </w:r>
      <w:r w:rsidR="00036AF7">
        <w:t xml:space="preserve"> which covers regulations on working times and conditions, such as the right to rest periods </w:t>
      </w:r>
      <w:r w:rsidR="00036AF7">
        <w:fldChar w:fldCharType="begin"/>
      </w:r>
      <w:r w:rsidR="00702949">
        <w:instrText xml:space="preserve"> ADDIN EN.CITE &lt;EndNote&gt;&lt;Cite&gt;&lt;Author&gt;Gornick&lt;/Author&gt;&lt;Year&gt;2003&lt;/Year&gt;&lt;RecNum&gt;22&lt;/RecNum&gt;&lt;DisplayText&gt;(Gornick &amp;amp; Meyers, 2003)&lt;/DisplayText&gt;&lt;record&gt;&lt;rec-number&gt;22&lt;/rec-number&gt;&lt;foreign-keys&gt;&lt;key app="EN" db-id="rff2epx0rvpa5he2avovrvwif9rf5atddt2z" timestamp="1572707212"&gt;22&lt;/key&gt;&lt;/foreign-keys&gt;&lt;ref-type name="Book"&gt;6&lt;/ref-type&gt;&lt;contributors&gt;&lt;authors&gt;&lt;author&gt;Gornick, Janet C&lt;/author&gt;&lt;author&gt;Meyers, Marcia&lt;/author&gt;&lt;/authors&gt;&lt;/contributors&gt;&lt;titles&gt;&lt;title&gt;Families that work: Policies for reconciling parenthood and employment&lt;/title&gt;&lt;/titles&gt;&lt;dates&gt;&lt;year&gt;2003&lt;/year&gt;&lt;/dates&gt;&lt;pub-location&gt;New York&lt;/pub-location&gt;&lt;publisher&gt;Russell Sage Foundation&lt;/publisher&gt;&lt;isbn&gt;0871543591&lt;/isbn&gt;&lt;urls&gt;&lt;/urls&gt;&lt;/record&gt;&lt;/Cite&gt;&lt;/EndNote&gt;</w:instrText>
      </w:r>
      <w:r w:rsidR="00036AF7">
        <w:fldChar w:fldCharType="separate"/>
      </w:r>
      <w:r w:rsidR="00702949">
        <w:rPr>
          <w:noProof/>
        </w:rPr>
        <w:t>(Gornick &amp; Meyers, 2003)</w:t>
      </w:r>
      <w:r w:rsidR="00036AF7">
        <w:fldChar w:fldCharType="end"/>
      </w:r>
      <w:r w:rsidR="00036AF7">
        <w:t xml:space="preserve">. Included in the Working Time Directive are restrictions on </w:t>
      </w:r>
      <w:r w:rsidR="00B56A5F">
        <w:t xml:space="preserve">weekly work hours and excessive night work, </w:t>
      </w:r>
      <w:r w:rsidR="00036AF7">
        <w:t xml:space="preserve">but </w:t>
      </w:r>
      <w:r w:rsidR="00B56A5F">
        <w:t xml:space="preserve">workers can opt-out of </w:t>
      </w:r>
      <w:r w:rsidR="00487C12">
        <w:t xml:space="preserve">these </w:t>
      </w:r>
      <w:r w:rsidR="00B56A5F">
        <w:t>limit</w:t>
      </w:r>
      <w:r w:rsidR="00487C12">
        <w:t>ations</w:t>
      </w:r>
      <w:r w:rsidR="00B56A5F">
        <w:t xml:space="preserve">. </w:t>
      </w:r>
      <w:r w:rsidR="007C094B">
        <w:t xml:space="preserve">In the US, labor market regulations and family policy provisions are low, and workers in nonstandard schedules lack protection </w:t>
      </w:r>
      <w:r w:rsidR="007C094B">
        <w:fldChar w:fldCharType="begin"/>
      </w:r>
      <w:r w:rsidR="00B54BCA">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rsidR="007C094B">
        <w:fldChar w:fldCharType="separate"/>
      </w:r>
      <w:r w:rsidR="007C094B">
        <w:rPr>
          <w:noProof/>
        </w:rPr>
        <w:t>(Hook &amp; Wolfe, 2013)</w:t>
      </w:r>
      <w:r w:rsidR="007C094B">
        <w:fldChar w:fldCharType="end"/>
      </w:r>
      <w:r w:rsidR="007C094B">
        <w:t xml:space="preserve">. </w:t>
      </w:r>
      <w:r w:rsidR="00B168FA" w:rsidRPr="00B168FA">
        <w:t xml:space="preserve">Equally, child care is expensive in both the US and UK </w:t>
      </w:r>
      <w:r w:rsidR="00B168FA">
        <w:fldChar w:fldCharType="begin"/>
      </w:r>
      <w:r w:rsidR="00B168FA">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rsidR="00B168FA">
        <w:fldChar w:fldCharType="separate"/>
      </w:r>
      <w:r w:rsidR="00B168FA">
        <w:rPr>
          <w:noProof/>
        </w:rPr>
        <w:t>(Hook &amp; Wolfe, 2013)</w:t>
      </w:r>
      <w:r w:rsidR="00B168FA">
        <w:fldChar w:fldCharType="end"/>
      </w:r>
      <w:r w:rsidR="00B168FA" w:rsidRPr="00B168FA">
        <w:t xml:space="preserve">, but there is a greater provision of publicly funded childcare in the UK for 3-5 year </w:t>
      </w:r>
      <w:proofErr w:type="spellStart"/>
      <w:r w:rsidR="00B168FA" w:rsidRPr="00B168FA">
        <w:t>olds</w:t>
      </w:r>
      <w:proofErr w:type="spellEnd"/>
      <w:r w:rsidR="00B168FA" w:rsidRPr="00B168FA">
        <w:t xml:space="preserve">. Nevertheless, after‐school care is expensive and harder to find outside regular daytime hours </w:t>
      </w:r>
      <w:r w:rsidR="00B168FA">
        <w:fldChar w:fldCharType="begin"/>
      </w:r>
      <w:r w:rsidR="00B168FA">
        <w:instrText xml:space="preserve"> ADDIN EN.CITE &lt;EndNote&gt;&lt;Cite&gt;&lt;Author&gt;Sandstrom&lt;/Author&gt;&lt;Year&gt;2012&lt;/Year&gt;&lt;RecNum&gt;342&lt;/RecNum&gt;&lt;DisplayText&gt;(Sandstrom et al., 2012; Statham &amp;amp; Mooney, 2003)&lt;/DisplayText&gt;&lt;record&gt;&lt;rec-number&gt;342&lt;/rec-number&gt;&lt;foreign-keys&gt;&lt;key app="EN" db-id="rff2epx0rvpa5he2avovrvwif9rf5atddt2z" timestamp="1608142438"&gt;342&lt;/key&gt;&lt;/foreign-keys&gt;&lt;ref-type name="Report"&gt;27&lt;/ref-type&gt;&lt;contributors&gt;&lt;authors&gt;&lt;author&gt;Sandstrom, Heather&lt;/author&gt;&lt;author&gt;Giesen, Lindsay&lt;/author&gt;&lt;author&gt;Chaudry, Ajay&lt;/author&gt;&lt;/authors&gt;&lt;/contributors&gt;&lt;titles&gt;&lt;title&gt;How contextual constraints affect low-income working parents&amp;apos; child care choices&lt;/title&gt;&lt;/titles&gt;&lt;dates&gt;&lt;year&gt;2012&lt;/year&gt;&lt;/dates&gt;&lt;pub-location&gt;Washington, DC&lt;/pub-location&gt;&lt;publisher&gt;Urban Institute&lt;/publisher&gt;&lt;urls&gt;&lt;/urls&gt;&lt;/record&gt;&lt;/Cite&gt;&lt;Cite&gt;&lt;Author&gt;Statham&lt;/Author&gt;&lt;Year&gt;2003&lt;/Year&gt;&lt;RecNum&gt;418&lt;/RecNum&gt;&lt;record&gt;&lt;rec-number&gt;418&lt;/rec-number&gt;&lt;foreign-keys&gt;&lt;key app="EN" db-id="rff2epx0rvpa5he2avovrvwif9rf5atddt2z" timestamp="1641464427"&gt;418&lt;/key&gt;&lt;/foreign-keys&gt;&lt;ref-type name="Book"&gt;6&lt;/ref-type&gt;&lt;contributors&gt;&lt;authors&gt;&lt;author&gt;Statham, June&lt;/author&gt;&lt;author&gt;Mooney, Ann&lt;/author&gt;&lt;/authors&gt;&lt;/contributors&gt;&lt;titles&gt;&lt;title&gt;Around the clock: Childcare services at atypical times&lt;/title&gt;&lt;/titles&gt;&lt;dates&gt;&lt;year&gt;2003&lt;/year&gt;&lt;/dates&gt;&lt;publisher&gt;policy Press&lt;/publisher&gt;&lt;isbn&gt;186134502X&lt;/isbn&gt;&lt;urls&gt;&lt;/urls&gt;&lt;/record&gt;&lt;/Cite&gt;&lt;/EndNote&gt;</w:instrText>
      </w:r>
      <w:r w:rsidR="00B168FA">
        <w:fldChar w:fldCharType="separate"/>
      </w:r>
      <w:r w:rsidR="00B168FA">
        <w:rPr>
          <w:noProof/>
        </w:rPr>
        <w:t>(Sandstrom et al., 2012; Statham &amp; Mooney, 2003)</w:t>
      </w:r>
      <w:r w:rsidR="00B168FA">
        <w:fldChar w:fldCharType="end"/>
      </w:r>
      <w:r w:rsidR="00B168FA" w:rsidRPr="00B168FA">
        <w:t>. Thus</w:t>
      </w:r>
      <w:r w:rsidR="00DA670F">
        <w:t>,</w:t>
      </w:r>
      <w:r w:rsidR="00B168FA" w:rsidRPr="00B168FA">
        <w:t xml:space="preserve"> the challenges of securing evening, night, or weekend child care and the potential lack of choice in working nonstandard hours may be features that </w:t>
      </w:r>
      <w:r w:rsidR="00850E0E">
        <w:t>are associated with</w:t>
      </w:r>
      <w:r w:rsidR="00B168FA" w:rsidRPr="00B168FA">
        <w:t xml:space="preserve"> </w:t>
      </w:r>
      <w:r w:rsidR="00B168FA">
        <w:t>parental wellbeing and family dynamics</w:t>
      </w:r>
      <w:r w:rsidR="00B168FA" w:rsidRPr="00B168FA">
        <w:t xml:space="preserve"> in both contexts.</w:t>
      </w:r>
    </w:p>
    <w:p w14:paraId="1898B6C2" w14:textId="7C21A4DA" w:rsidR="007C094B" w:rsidRDefault="007C094B" w:rsidP="00B414B1">
      <w:pPr>
        <w:spacing w:line="480" w:lineRule="auto"/>
        <w:ind w:firstLine="720"/>
      </w:pPr>
      <w:r>
        <w:t>It is important to note that relative to its European peers, particularly the Nordic countries and the Netherlands, workers’ rights</w:t>
      </w:r>
      <w:r w:rsidR="00251DAB">
        <w:t>, the extent of compensatory protective legislation for workers, and a supportive welfare state</w:t>
      </w:r>
      <w:r>
        <w:t xml:space="preserve"> </w:t>
      </w:r>
      <w:r w:rsidR="00251DAB">
        <w:t xml:space="preserve">are </w:t>
      </w:r>
      <w:r>
        <w:t xml:space="preserve">weaker in the UK labor market </w:t>
      </w:r>
      <w:r>
        <w:fldChar w:fldCharType="begin"/>
      </w:r>
      <w:r w:rsidR="00606714">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fldChar w:fldCharType="separate"/>
      </w:r>
      <w:r w:rsidR="00606714">
        <w:rPr>
          <w:noProof/>
        </w:rPr>
        <w:t>(Mills &amp; Täht, 2010)</w:t>
      </w:r>
      <w:r>
        <w:fldChar w:fldCharType="end"/>
      </w:r>
      <w:r>
        <w:t xml:space="preserve">. </w:t>
      </w:r>
      <w:r w:rsidR="00251DAB">
        <w:t xml:space="preserve">The increased stress, fatigue, and compromised relationship time may be universal responses to working unsociable hours. However, </w:t>
      </w:r>
      <w:r w:rsidR="00567F85">
        <w:t xml:space="preserve">due to differences in policy supports in the labor market, the adverse associations with nonstandard </w:t>
      </w:r>
      <w:r w:rsidR="00225C41">
        <w:t xml:space="preserve">work schedules </w:t>
      </w:r>
      <w:r w:rsidR="00567F85">
        <w:t xml:space="preserve">may be buffered by strong labor market protections and benefits, and a more generous welfare state. </w:t>
      </w:r>
    </w:p>
    <w:p w14:paraId="0A21F67C" w14:textId="0500A5CE" w:rsidR="00C4410C" w:rsidRPr="00E341F1" w:rsidRDefault="0009392D" w:rsidP="00E341F1">
      <w:pPr>
        <w:spacing w:line="480" w:lineRule="auto"/>
        <w:jc w:val="center"/>
        <w:rPr>
          <w:b/>
        </w:rPr>
      </w:pPr>
      <w:bookmarkStart w:id="3" w:name="_Hlk82074459"/>
      <w:r>
        <w:rPr>
          <w:b/>
        </w:rPr>
        <w:t xml:space="preserve">Theoretical Pathways Between Nonstandard Work Schedules and </w:t>
      </w:r>
      <w:r w:rsidR="008C55A7">
        <w:rPr>
          <w:b/>
        </w:rPr>
        <w:t>Parental</w:t>
      </w:r>
      <w:r w:rsidR="007D2528">
        <w:rPr>
          <w:b/>
        </w:rPr>
        <w:t xml:space="preserve"> Wellbeing</w:t>
      </w:r>
    </w:p>
    <w:bookmarkEnd w:id="3"/>
    <w:p w14:paraId="1F769B78" w14:textId="53615E7D" w:rsidR="008C55A7" w:rsidRDefault="00C4410C" w:rsidP="00375317">
      <w:pPr>
        <w:spacing w:line="480" w:lineRule="auto"/>
      </w:pPr>
      <w:r>
        <w:lastRenderedPageBreak/>
        <w:tab/>
      </w:r>
      <w:r w:rsidR="008C55A7">
        <w:t xml:space="preserve">Three separate theoretical models provide ample reason to expect that regularly working nonstandard schedules could </w:t>
      </w:r>
      <w:r w:rsidR="00850E0E">
        <w:t xml:space="preserve">be </w:t>
      </w:r>
      <w:r w:rsidR="008C55A7">
        <w:t xml:space="preserve">negatively </w:t>
      </w:r>
      <w:r w:rsidR="00850E0E">
        <w:t xml:space="preserve">associated with </w:t>
      </w:r>
      <w:r w:rsidR="008C55A7">
        <w:t xml:space="preserve">parents’ mental health and relationship happiness. We discuss </w:t>
      </w:r>
      <w:r w:rsidR="000D1797">
        <w:t xml:space="preserve">ecological theory, </w:t>
      </w:r>
      <w:r w:rsidR="008C55A7">
        <w:t xml:space="preserve">family systems theory, and work-family conflict theory each in turn. </w:t>
      </w:r>
    </w:p>
    <w:p w14:paraId="73731F72" w14:textId="5972BF38" w:rsidR="000D1797" w:rsidRDefault="000D1797" w:rsidP="00E136BA">
      <w:pPr>
        <w:spacing w:line="480" w:lineRule="auto"/>
        <w:ind w:firstLine="720"/>
        <w:rPr>
          <w:rFonts w:eastAsia="Times New Roman" w:cs="Times New Roman"/>
        </w:rPr>
      </w:pPr>
      <w:r>
        <w:t xml:space="preserve">The concern about the possible influence of parental nonstandard work schedules on parental wellbeing can be demonstrated by Bronfenbrenner’s ecological theory </w:t>
      </w:r>
      <w:r>
        <w:fldChar w:fldCharType="begin"/>
      </w:r>
      <w:r>
        <w:instrText xml:space="preserve"> ADDIN EN.CITE &lt;EndNote&gt;&lt;Cite ExcludeAuth="1"&gt;&lt;Author&gt;Bronfenbrenner&lt;/Author&gt;&lt;Year&gt;1986&lt;/Year&gt;&lt;RecNum&gt;177&lt;/RecNum&gt;&lt;DisplayText&gt;(1986)&lt;/DisplayText&gt;&lt;record&gt;&lt;rec-number&gt;177&lt;/rec-number&gt;&lt;foreign-keys&gt;&lt;key app="EN" db-id="rff2epx0rvpa5he2avovrvwif9rf5atddt2z" timestamp="1572707212"&gt;177&lt;/key&gt;&lt;/foreign-keys&gt;&lt;ref-type name="Journal Article"&gt;17&lt;/ref-type&gt;&lt;contributors&gt;&lt;authors&gt;&lt;author&gt;Bronfenbrenner, Urie&lt;/author&gt;&lt;/authors&gt;&lt;/contributors&gt;&lt;titles&gt;&lt;title&gt;Ecology of the family as a context for human development: Research perspectives&lt;/title&gt;&lt;secondary-title&gt;Developmental Psychology&lt;/secondary-title&gt;&lt;alt-title&gt;Dev Psychol&lt;/alt-title&gt;&lt;/titles&gt;&lt;periodical&gt;&lt;full-title&gt;Developmental psychology&lt;/full-title&gt;&lt;/periodical&gt;&lt;alt-periodical&gt;&lt;full-title&gt;Dev Psychol&lt;/full-title&gt;&lt;/alt-periodical&gt;&lt;pages&gt;723-742&lt;/pages&gt;&lt;volume&gt;22&lt;/volume&gt;&lt;number&gt;6&lt;/number&gt;&lt;section&gt;723&lt;/section&gt;&lt;dates&gt;&lt;year&gt;1986&lt;/year&gt;&lt;pub-dates&gt;&lt;date&gt;Nov&lt;/date&gt;&lt;/pub-dates&gt;&lt;/dates&gt;&lt;isbn&gt;1939-0599&amp;#xD;0012-1649&lt;/isbn&gt;&lt;accession-num&gt;WOS:A1986E882900001&lt;/accession-num&gt;&lt;urls&gt;&lt;related-urls&gt;&lt;url&gt;&amp;lt;Go to ISI&amp;gt;://WOS:A1986E882900001&lt;/url&gt;&lt;/related-urls&gt;&lt;/urls&gt;&lt;electronic-resource-num&gt;10.1037/0012-1649.22.6.723&lt;/electronic-resource-num&gt;&lt;language&gt;English&lt;/language&gt;&lt;/record&gt;&lt;/Cite&gt;&lt;/EndNote&gt;</w:instrText>
      </w:r>
      <w:r>
        <w:fldChar w:fldCharType="separate"/>
      </w:r>
      <w:r>
        <w:rPr>
          <w:noProof/>
        </w:rPr>
        <w:t>(1986)</w:t>
      </w:r>
      <w:r>
        <w:fldChar w:fldCharType="end"/>
      </w:r>
      <w:r>
        <w:t xml:space="preserve"> which explicates interactions between characteristics and resources of the family system. One element of this theory is the microsystem which includes the settings in which individuals interact, such as the family, schools, neighborhoods, and child care centers. Microsystems are influenced by circumstances or events from the </w:t>
      </w:r>
      <w:proofErr w:type="spellStart"/>
      <w:r>
        <w:t>exosystem</w:t>
      </w:r>
      <w:proofErr w:type="spellEnd"/>
      <w:r>
        <w:t xml:space="preserve"> that have consequences for a parent even though he or she does not directly participate in them. </w:t>
      </w:r>
      <w:r w:rsidRPr="00BF003A">
        <w:rPr>
          <w:rFonts w:eastAsia="Times New Roman" w:cs="Times New Roman"/>
        </w:rPr>
        <w:t>In the case of the family system, this might include parents’ workplace</w:t>
      </w:r>
      <w:r>
        <w:rPr>
          <w:rFonts w:eastAsia="Times New Roman" w:cs="Times New Roman"/>
        </w:rPr>
        <w:t xml:space="preserve"> and parental employment </w:t>
      </w:r>
      <w:r>
        <w:rPr>
          <w:rFonts w:eastAsia="Times New Roman" w:cs="Times New Roman"/>
        </w:rPr>
        <w:fldChar w:fldCharType="begin"/>
      </w:r>
      <w:r>
        <w:rPr>
          <w:rFonts w:eastAsia="Times New Roman" w:cs="Times New Roman"/>
        </w:rPr>
        <w:instrText xml:space="preserve"> ADDIN EN.CITE &lt;EndNote&gt;&lt;Cite&gt;&lt;Author&gt;Repetti&lt;/Author&gt;&lt;Year&gt;2010&lt;/Year&gt;&lt;RecNum&gt;373&lt;/RecNum&gt;&lt;DisplayText&gt;(Repetti &amp;amp; Wang, 2010)&lt;/DisplayText&gt;&lt;record&gt;&lt;rec-number&gt;373&lt;/rec-number&gt;&lt;foreign-keys&gt;&lt;key app="EN" db-id="rff2epx0rvpa5he2avovrvwif9rf5atddt2z" timestamp="1628849442"&gt;373&lt;/key&gt;&lt;/foreign-keys&gt;&lt;ref-type name="Book Section"&gt;5&lt;/ref-type&gt;&lt;contributors&gt;&lt;authors&gt;&lt;author&gt;Repetti, Rena&lt;/author&gt;&lt;author&gt;Wang, Shu-wen&lt;/author&gt;&lt;/authors&gt;&lt;secondary-authors&gt;&lt;author&gt;Evans, G.&lt;/author&gt;&lt;author&gt;Wachs, T.W.&lt;/author&gt;&lt;/secondary-authors&gt;&lt;/contributors&gt;&lt;titles&gt;&lt;title&gt;Parent employment and chaos in the family&lt;/title&gt;&lt;secondary-title&gt;Chaos and its influence on children&amp;apos;s development: An ecological perspective.&lt;/secondary-title&gt;&lt;/titles&gt;&lt;pages&gt;191-208&lt;/pages&gt;&lt;dates&gt;&lt;year&gt;2010&lt;/year&gt;&lt;/dates&gt;&lt;pub-location&gt;Washington&lt;/pub-location&gt;&lt;publisher&gt;American Psychological Association&lt;/publisher&gt;&lt;isbn&gt;1433805650&lt;/isbn&gt;&lt;urls&gt;&lt;/urls&gt;&lt;/record&gt;&lt;/Cite&gt;&lt;/EndNote&gt;</w:instrText>
      </w:r>
      <w:r>
        <w:rPr>
          <w:rFonts w:eastAsia="Times New Roman" w:cs="Times New Roman"/>
        </w:rPr>
        <w:fldChar w:fldCharType="separate"/>
      </w:r>
      <w:r>
        <w:rPr>
          <w:rFonts w:eastAsia="Times New Roman" w:cs="Times New Roman"/>
          <w:noProof/>
        </w:rPr>
        <w:t>(Repetti &amp; Wang, 2010)</w:t>
      </w:r>
      <w:r>
        <w:rPr>
          <w:rFonts w:eastAsia="Times New Roman" w:cs="Times New Roman"/>
        </w:rPr>
        <w:fldChar w:fldCharType="end"/>
      </w:r>
      <w:r>
        <w:rPr>
          <w:rFonts w:eastAsia="Times New Roman" w:cs="Times New Roman"/>
        </w:rPr>
        <w:t xml:space="preserve">. Parental employment may diminish family time, disrupt family routines, and strain regular interactions between parents. Such changes in family process and relationships may in turn influence not only parental wellbeing but child development </w:t>
      </w:r>
      <w:r>
        <w:rPr>
          <w:rFonts w:eastAsia="Times New Roman" w:cs="Times New Roman"/>
        </w:rPr>
        <w:fldChar w:fldCharType="begin"/>
      </w:r>
      <w:r>
        <w:rPr>
          <w:rFonts w:eastAsia="Times New Roman" w:cs="Times New Roman"/>
        </w:rPr>
        <w:instrText xml:space="preserve"> ADDIN EN.CITE &lt;EndNote&gt;&lt;Cite&gt;&lt;Author&gt;Strazdins&lt;/Author&gt;&lt;Year&gt;2006&lt;/Year&gt;&lt;RecNum&gt;11&lt;/RecNum&gt;&lt;DisplayText&gt;(Strazdins et al., 2006)&lt;/DisplayText&gt;&lt;record&gt;&lt;rec-number&gt;11&lt;/rec-number&gt;&lt;foreign-keys&gt;&lt;key app="EN" db-id="rff2epx0rvpa5he2avovrvwif9rf5atddt2z" timestamp="1572707212"&gt;11&lt;/key&gt;&lt;/foreign-keys&gt;&lt;ref-type name="Journal Article"&gt;17&lt;/ref-type&gt;&lt;contributors&gt;&lt;authors&gt;&lt;author&gt;Strazdins, Lyndall&lt;/author&gt;&lt;author&gt;Clements, Mark S&lt;/author&gt;&lt;author&gt;Korda, Rosemary J&lt;/author&gt;&lt;author&gt;Broom, Dorothy H&lt;/author&gt;&lt;author&gt;D’Souza, Rennie M&lt;/author&gt;&lt;/authors&gt;&lt;/contributors&gt;&lt;titles&gt;&lt;title&gt;Unsociable Work? Nonstandard Work Schedules, Family Relationships, and Children’s Well‐Being&lt;/title&gt;&lt;secondary-title&gt;Journal of Marriage and Family&lt;/secondary-title&gt;&lt;/titles&gt;&lt;periodical&gt;&lt;full-title&gt;Journal of Marriage and Family&lt;/full-title&gt;&lt;/periodical&gt;&lt;pages&gt;394-410&lt;/pages&gt;&lt;volume&gt;68&lt;/volume&gt;&lt;number&gt;2&lt;/number&gt;&lt;dates&gt;&lt;year&gt;2006&lt;/year&gt;&lt;/dates&gt;&lt;isbn&gt;1741-3737&lt;/isbn&gt;&lt;urls&gt;&lt;/urls&gt;&lt;/record&gt;&lt;/Cite&gt;&lt;/EndNote&gt;</w:instrText>
      </w:r>
      <w:r>
        <w:rPr>
          <w:rFonts w:eastAsia="Times New Roman" w:cs="Times New Roman"/>
        </w:rPr>
        <w:fldChar w:fldCharType="separate"/>
      </w:r>
      <w:r>
        <w:rPr>
          <w:rFonts w:eastAsia="Times New Roman" w:cs="Times New Roman"/>
          <w:noProof/>
        </w:rPr>
        <w:t>(Strazdins et al., 2006)</w:t>
      </w:r>
      <w:r>
        <w:rPr>
          <w:rFonts w:eastAsia="Times New Roman" w:cs="Times New Roman"/>
        </w:rPr>
        <w:fldChar w:fldCharType="end"/>
      </w:r>
      <w:r>
        <w:rPr>
          <w:rFonts w:eastAsia="Times New Roman" w:cs="Times New Roman"/>
        </w:rPr>
        <w:t xml:space="preserve">.  </w:t>
      </w:r>
    </w:p>
    <w:p w14:paraId="2CA31624" w14:textId="689C01C5" w:rsidR="003F1D44" w:rsidRDefault="001B7330" w:rsidP="001B7330">
      <w:pPr>
        <w:spacing w:line="480" w:lineRule="auto"/>
        <w:ind w:firstLine="720"/>
      </w:pPr>
      <w:r>
        <w:t xml:space="preserve">The ecological theory motivates the broader interrelated environments families encounter whereas family systems theory explicates the </w:t>
      </w:r>
      <w:bookmarkStart w:id="4" w:name="_Hlk92879716"/>
      <w:r>
        <w:t xml:space="preserve">potential avenues through which mental health and relationship happiness may be </w:t>
      </w:r>
      <w:r w:rsidR="00850E0E">
        <w:t>associated with</w:t>
      </w:r>
      <w:r>
        <w:t xml:space="preserve"> nonstandard work schedules</w:t>
      </w:r>
      <w:bookmarkEnd w:id="4"/>
      <w:r>
        <w:t xml:space="preserve">. Specifically, this theory relies on the </w:t>
      </w:r>
      <w:r w:rsidR="002A0FB7">
        <w:t xml:space="preserve">interdependence between family members and the extent these interrelated relationships influence individual wellbeing </w:t>
      </w:r>
      <w:r w:rsidR="00D87A30">
        <w:t xml:space="preserve">and family functioning </w:t>
      </w:r>
      <w:r w:rsidR="00DE4B94">
        <w:fldChar w:fldCharType="begin"/>
      </w:r>
      <w:r w:rsidR="00606714">
        <w:instrText xml:space="preserve"> ADDIN EN.CITE &lt;EndNote&gt;&lt;Cite&gt;&lt;Author&gt;Cox&lt;/Author&gt;&lt;Year&gt;1997&lt;/Year&gt;&lt;RecNum&gt;178&lt;/RecNum&gt;&lt;DisplayText&gt;(Cox &amp;amp; Paley, 1997)&lt;/DisplayText&gt;&lt;record&gt;&lt;rec-number&gt;178&lt;/rec-number&gt;&lt;foreign-keys&gt;&lt;key app="EN" db-id="rff2epx0rvpa5he2avovrvwif9rf5atddt2z" timestamp="1572707212"&gt;178&lt;/key&gt;&lt;/foreign-keys&gt;&lt;ref-type name="Journal Article"&gt;17&lt;/ref-type&gt;&lt;contributors&gt;&lt;authors&gt;&lt;author&gt;Cox, M. J.&lt;/author&gt;&lt;author&gt;Paley, B.&lt;/author&gt;&lt;/authors&gt;&lt;/contributors&gt;&lt;auth-address&gt;Frank Porter Graham Child Development Center, University of North Carolina at Chapel Hill 27599-8180, USA.&lt;/auth-address&gt;&lt;titles&gt;&lt;title&gt;Families as systems&lt;/title&gt;&lt;secondary-title&gt;Annu Rev Psychol&lt;/secondary-title&gt;&lt;alt-title&gt;Annu Rev Psychol&lt;/alt-title&gt;&lt;/titles&gt;&lt;periodical&gt;&lt;full-title&gt;Annu Rev Psychol&lt;/full-title&gt;&lt;abbr-1&gt;Annu Rev Psychol&lt;/abbr-1&gt;&lt;/periodical&gt;&lt;alt-periodical&gt;&lt;full-title&gt;Annu Rev Psychol&lt;/full-title&gt;&lt;abbr-1&gt;Annu Rev Psychol&lt;/abbr-1&gt;&lt;/alt-periodical&gt;&lt;pages&gt;243-67&lt;/pages&gt;&lt;volume&gt;48&lt;/volume&gt;&lt;number&gt;1&lt;/number&gt;&lt;edition&gt;1997/01/01&lt;/edition&gt;&lt;keywords&gt;&lt;keyword&gt;Adult&lt;/keyword&gt;&lt;keyword&gt;Child&lt;/keyword&gt;&lt;keyword&gt;Child Development&lt;/keyword&gt;&lt;keyword&gt;Family/*psychology&lt;/keyword&gt;&lt;keyword&gt;Family Therapy&lt;/keyword&gt;&lt;keyword&gt;Female&lt;/keyword&gt;&lt;keyword&gt;Humans&lt;/keyword&gt;&lt;keyword&gt;Male&lt;/keyword&gt;&lt;keyword&gt;Object Attachment&lt;/keyword&gt;&lt;keyword&gt;*Systems Theory&lt;/keyword&gt;&lt;/keywords&gt;&lt;dates&gt;&lt;year&gt;1997&lt;/year&gt;&lt;/dates&gt;&lt;isbn&gt;0066-4308 (Print)&amp;#xD;0066-4308 (Linking)&lt;/isbn&gt;&lt;accession-num&gt;9046561&lt;/accession-num&gt;&lt;urls&gt;&lt;related-urls&gt;&lt;url&gt;https://www.ncbi.nlm.nih.gov/pubmed/9046561&lt;/url&gt;&lt;/related-urls&gt;&lt;/urls&gt;&lt;electronic-resource-num&gt;10.1146/annurev.psych.48.1.243&lt;/electronic-resource-num&gt;&lt;language&gt;English&lt;/language&gt;&lt;/record&gt;&lt;/Cite&gt;&lt;/EndNote&gt;</w:instrText>
      </w:r>
      <w:r w:rsidR="00DE4B94">
        <w:fldChar w:fldCharType="separate"/>
      </w:r>
      <w:r w:rsidR="00DE4B94">
        <w:rPr>
          <w:noProof/>
        </w:rPr>
        <w:t>(Cox &amp; Paley, 1997)</w:t>
      </w:r>
      <w:r w:rsidR="00DE4B94">
        <w:fldChar w:fldCharType="end"/>
      </w:r>
      <w:r w:rsidR="002A0FB7">
        <w:t xml:space="preserve">. This perspective implies that </w:t>
      </w:r>
      <w:r w:rsidR="00447ABD">
        <w:t>characteristics of and changes occurring for one family member may affect other relationships connected to this individual.</w:t>
      </w:r>
      <w:r w:rsidR="00E35A53">
        <w:t xml:space="preserve"> F</w:t>
      </w:r>
      <w:r w:rsidR="00447ABD">
        <w:t xml:space="preserve">amily system theory has potential implications for understanding continuity in family functioning </w:t>
      </w:r>
      <w:r w:rsidR="00E8214C">
        <w:t>when</w:t>
      </w:r>
      <w:r w:rsidR="00447ABD">
        <w:t xml:space="preserve"> one </w:t>
      </w:r>
      <w:r w:rsidR="00E8214C">
        <w:t xml:space="preserve">or more </w:t>
      </w:r>
      <w:r w:rsidR="00447ABD">
        <w:t>parent</w:t>
      </w:r>
      <w:r w:rsidR="00E8214C">
        <w:t>s</w:t>
      </w:r>
      <w:r w:rsidR="00447ABD">
        <w:t xml:space="preserve"> work a </w:t>
      </w:r>
      <w:r w:rsidR="00447ABD">
        <w:lastRenderedPageBreak/>
        <w:t xml:space="preserve">nonstandard work schedule. </w:t>
      </w:r>
      <w:r w:rsidR="003F1D44">
        <w:t xml:space="preserve">This idea highlights the transition points in the family life cycle and the roles and attitudes of partners and the quality of the interactions between them in the face of managing family life. </w:t>
      </w:r>
      <w:r w:rsidR="00E35A53">
        <w:t>For example, i</w:t>
      </w:r>
      <w:r w:rsidR="003F1D44">
        <w:t xml:space="preserve">t has been suggested that working desynchronized working hours, or ‘tag-team parenting’, enables </w:t>
      </w:r>
      <w:r w:rsidR="003E5E6D">
        <w:t xml:space="preserve">parents to minimize </w:t>
      </w:r>
      <w:r w:rsidR="00074426">
        <w:t xml:space="preserve">or avoid </w:t>
      </w:r>
      <w:r w:rsidR="003E5E6D">
        <w:t>child care costs</w:t>
      </w:r>
      <w:r w:rsidR="00074426">
        <w:t xml:space="preserve"> and maximize parental time with children and potentially lead to a more equal gender division of care </w:t>
      </w:r>
      <w:r w:rsidR="00074426">
        <w:fldChar w:fldCharType="begin"/>
      </w:r>
      <w:r w:rsidR="00606714">
        <w:instrText xml:space="preserve"> ADDIN EN.CITE &lt;EndNote&gt;&lt;Cite&gt;&lt;Author&gt;Riley&lt;/Author&gt;&lt;Year&gt;2002&lt;/Year&gt;&lt;RecNum&gt;180&lt;/RecNum&gt;&lt;DisplayText&gt;(Riley &amp;amp; Glass, 2002)&lt;/DisplayText&gt;&lt;record&gt;&lt;rec-number&gt;180&lt;/rec-number&gt;&lt;foreign-keys&gt;&lt;key app="EN" db-id="rff2epx0rvpa5he2avovrvwif9rf5atddt2z" timestamp="1572707212"&gt;180&lt;/key&gt;&lt;/foreign-keys&gt;&lt;ref-type name="Journal Article"&gt;17&lt;/ref-type&gt;&lt;contributors&gt;&lt;authors&gt;&lt;author&gt;Riley, Lisa A.&lt;/author&gt;&lt;author&gt;Glass, Jennifer L.&lt;/author&gt;&lt;/authors&gt;&lt;/contributors&gt;&lt;auth-address&gt;Creighton Univ, Dept Sociol, Omaha, NE 68178 USA&amp;#xD;Univ Iowa, Dept Sociol, Iowa City, IA 52242 USA&lt;/auth-address&gt;&lt;titles&gt;&lt;title&gt;You Can&amp;apos;t Always Get What You Want-Infant Care Preferences and Use Among Employed Mother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2-15&lt;/pages&gt;&lt;volume&gt;64&lt;/volume&gt;&lt;number&gt;1&lt;/number&gt;&lt;section&gt;2&lt;/section&gt;&lt;keywords&gt;&lt;keyword&gt;child care&lt;/keyword&gt;&lt;keyword&gt;child-care preference&lt;/keyword&gt;&lt;keyword&gt;child-care use&lt;/keyword&gt;&lt;keyword&gt;employed mothers&lt;/keyword&gt;&lt;keyword&gt;familial care&lt;/keyword&gt;&lt;keyword&gt;working mothers&lt;/keyword&gt;&lt;keyword&gt;child-care&lt;/keyword&gt;&lt;keyword&gt;economy&lt;/keyword&gt;&lt;keyword&gt;fathers&lt;/keyword&gt;&lt;keyword&gt;income&lt;/keyword&gt;&lt;keyword&gt;choice&lt;/keyword&gt;&lt;keyword&gt;work&lt;/keyword&gt;&lt;keyword&gt;age&lt;/keyword&gt;&lt;/keywords&gt;&lt;dates&gt;&lt;year&gt;2002&lt;/year&gt;&lt;pub-dates&gt;&lt;date&gt;Feb&lt;/date&gt;&lt;/pub-dates&gt;&lt;/dates&gt;&lt;isbn&gt;0022-2445&amp;#xD;1741-3737&lt;/isbn&gt;&lt;accession-num&gt;WOS:000173835400002&lt;/accession-num&gt;&lt;urls&gt;&lt;related-urls&gt;&lt;url&gt;&amp;lt;Go to ISI&amp;gt;://WOS:000173835400002&lt;/url&gt;&lt;/related-urls&gt;&lt;/urls&gt;&lt;electronic-resource-num&gt;10.1111/j.1741-3737.2002.00002.x&lt;/electronic-resource-num&gt;&lt;language&gt;English&lt;/language&gt;&lt;/record&gt;&lt;/Cite&gt;&lt;/EndNote&gt;</w:instrText>
      </w:r>
      <w:r w:rsidR="00074426">
        <w:fldChar w:fldCharType="separate"/>
      </w:r>
      <w:r w:rsidR="00074426">
        <w:rPr>
          <w:noProof/>
        </w:rPr>
        <w:t>(Riley &amp; Glass, 2002)</w:t>
      </w:r>
      <w:r w:rsidR="00074426">
        <w:fldChar w:fldCharType="end"/>
      </w:r>
      <w:r w:rsidR="00074426">
        <w:t>. Although</w:t>
      </w:r>
      <w:r w:rsidR="00002F19">
        <w:t xml:space="preserve">, even if parents choose to </w:t>
      </w:r>
      <w:r w:rsidR="0009392D">
        <w:t xml:space="preserve">engage in </w:t>
      </w:r>
      <w:r w:rsidR="00002F19">
        <w:t>tag-team parenting, such schedules and household employment arrangements may be stressful</w:t>
      </w:r>
      <w:r w:rsidR="000D1797">
        <w:t xml:space="preserve"> for parents’ wellbeing</w:t>
      </w:r>
      <w:r w:rsidR="00002F19">
        <w:t>. N</w:t>
      </w:r>
      <w:r w:rsidR="00074426">
        <w:t xml:space="preserve">onstandard </w:t>
      </w:r>
      <w:r w:rsidR="008B4744">
        <w:t>work schedules</w:t>
      </w:r>
      <w:r w:rsidR="00074426">
        <w:t xml:space="preserve"> may interfere with the maintenance of family routines and social activities</w:t>
      </w:r>
      <w:r w:rsidR="00850E0E">
        <w:t>,</w:t>
      </w:r>
      <w:r w:rsidR="00074426">
        <w:t xml:space="preserve"> which are instrumental for closeness</w:t>
      </w:r>
      <w:r w:rsidR="00DE4B94">
        <w:t xml:space="preserve">. Working in the evenings or at nights may be accompanied by strains which in turn affect parental mental health and the way in which parents interact with each other. Thus, investigating one parent’s work schedule and wellbeing is incomplete without considering the partner’s experiences. </w:t>
      </w:r>
    </w:p>
    <w:p w14:paraId="084B96F5" w14:textId="619F5EAD" w:rsidR="00E1797A" w:rsidRDefault="00114E82" w:rsidP="00822516">
      <w:pPr>
        <w:spacing w:line="480" w:lineRule="auto"/>
        <w:rPr>
          <w:rFonts w:eastAsia="Times New Roman" w:cs="Times New Roman"/>
        </w:rPr>
      </w:pPr>
      <w:r>
        <w:tab/>
      </w:r>
      <w:r w:rsidR="00822516">
        <w:rPr>
          <w:rFonts w:eastAsia="Times New Roman" w:cs="Times New Roman"/>
        </w:rPr>
        <w:t xml:space="preserve"> </w:t>
      </w:r>
      <w:r w:rsidR="00E1797A">
        <w:rPr>
          <w:rFonts w:eastAsia="Times New Roman" w:cs="Times New Roman"/>
        </w:rPr>
        <w:t xml:space="preserve">Negative </w:t>
      </w:r>
      <w:r w:rsidR="00850E0E">
        <w:rPr>
          <w:rFonts w:eastAsia="Times New Roman" w:cs="Times New Roman"/>
        </w:rPr>
        <w:t>associations between</w:t>
      </w:r>
      <w:r w:rsidR="00E1797A">
        <w:rPr>
          <w:rFonts w:eastAsia="Times New Roman" w:cs="Times New Roman"/>
        </w:rPr>
        <w:t xml:space="preserve"> nonstandard work schedules </w:t>
      </w:r>
      <w:r w:rsidR="00850E0E">
        <w:rPr>
          <w:rFonts w:eastAsia="Times New Roman" w:cs="Times New Roman"/>
        </w:rPr>
        <w:t xml:space="preserve">and </w:t>
      </w:r>
      <w:r w:rsidR="00E1797A">
        <w:rPr>
          <w:rFonts w:eastAsia="Times New Roman" w:cs="Times New Roman"/>
        </w:rPr>
        <w:t>parental mental health and relationship happiness are also predicted from the work-family conflict perspective. This model posits time and strain based conflict</w:t>
      </w:r>
      <w:r w:rsidR="000B578E">
        <w:rPr>
          <w:rFonts w:eastAsia="Times New Roman" w:cs="Times New Roman"/>
        </w:rPr>
        <w:t>s</w:t>
      </w:r>
      <w:r w:rsidR="00E1797A">
        <w:rPr>
          <w:rFonts w:eastAsia="Times New Roman" w:cs="Times New Roman"/>
        </w:rPr>
        <w:t xml:space="preserve"> resulting from </w:t>
      </w:r>
      <w:r w:rsidR="00E1797A">
        <w:t>competing and conflicting demands of work and life</w:t>
      </w:r>
      <w:r w:rsidR="000B578E">
        <w:t xml:space="preserve"> </w:t>
      </w:r>
      <w:r w:rsidR="000B578E">
        <w:fldChar w:fldCharType="begin"/>
      </w:r>
      <w:r w:rsidR="000B578E">
        <w:instrText xml:space="preserve"> ADDIN EN.CITE &lt;EndNote&gt;&lt;Cite&gt;&lt;Author&gt;Greenhaus&lt;/Author&gt;&lt;Year&gt;1985&lt;/Year&gt;&lt;RecNum&gt;372&lt;/RecNum&gt;&lt;DisplayText&gt;(Greenhaus &amp;amp; Beutell, 1985)&lt;/DisplayText&gt;&lt;record&gt;&lt;rec-number&gt;372&lt;/rec-number&gt;&lt;foreign-keys&gt;&lt;key app="EN" db-id="rff2epx0rvpa5he2avovrvwif9rf5atddt2z" timestamp="1628615505"&gt;372&lt;/key&gt;&lt;/foreign-keys&gt;&lt;ref-type name="Journal Article"&gt;17&lt;/ref-type&gt;&lt;contributors&gt;&lt;authors&gt;&lt;author&gt;Greenhaus, Jeffrey H&lt;/author&gt;&lt;author&gt;Beutell, Nicholas J&lt;/author&gt;&lt;/authors&gt;&lt;/contributors&gt;&lt;titles&gt;&lt;title&gt;Sources of conflict between work and family roles&lt;/title&gt;&lt;secondary-title&gt;Academy of management review&lt;/secondary-title&gt;&lt;/titles&gt;&lt;periodical&gt;&lt;full-title&gt;Academy of management review&lt;/full-title&gt;&lt;/periodical&gt;&lt;pages&gt;76-88&lt;/pages&gt;&lt;volume&gt;10&lt;/volume&gt;&lt;number&gt;1&lt;/number&gt;&lt;dates&gt;&lt;year&gt;1985&lt;/year&gt;&lt;/dates&gt;&lt;isbn&gt;0363-7425&lt;/isbn&gt;&lt;urls&gt;&lt;/urls&gt;&lt;/record&gt;&lt;/Cite&gt;&lt;/EndNote&gt;</w:instrText>
      </w:r>
      <w:r w:rsidR="000B578E">
        <w:fldChar w:fldCharType="separate"/>
      </w:r>
      <w:r w:rsidR="000B578E">
        <w:rPr>
          <w:noProof/>
        </w:rPr>
        <w:t>(Greenhaus &amp; Beutell, 1985)</w:t>
      </w:r>
      <w:r w:rsidR="000B578E">
        <w:fldChar w:fldCharType="end"/>
      </w:r>
      <w:r w:rsidR="00E1797A">
        <w:t xml:space="preserve">. Workers may </w:t>
      </w:r>
      <w:r w:rsidR="000B578E">
        <w:t xml:space="preserve">experience or perceive role conflict between work schedules and home life and the resulting stress can spill over to affect family life </w:t>
      </w:r>
      <w:r w:rsidR="000B578E">
        <w:fldChar w:fldCharType="begin"/>
      </w:r>
      <w:r w:rsidR="000B578E">
        <w:instrText xml:space="preserve"> ADDIN EN.CITE &lt;EndNote&gt;&lt;Cite&gt;&lt;Author&gt;Davis&lt;/Author&gt;&lt;Year&gt;2008&lt;/Year&gt;&lt;RecNum&gt;186&lt;/RecNum&gt;&lt;DisplayText&gt;(Davis et al., 2008)&lt;/DisplayText&gt;&lt;record&gt;&lt;rec-number&gt;186&lt;/rec-number&gt;&lt;foreign-keys&gt;&lt;key app="EN" db-id="rff2epx0rvpa5he2avovrvwif9rf5atddt2z" timestamp="1572707212"&gt;186&lt;/key&gt;&lt;/foreign-keys&gt;&lt;ref-type name="Journal Article"&gt;17&lt;/ref-type&gt;&lt;contributors&gt;&lt;authors&gt;&lt;author&gt;Davis, K. D.&lt;/author&gt;&lt;author&gt;Goodman, W. B.&lt;/author&gt;&lt;author&gt;Pirretti, A. E.&lt;/author&gt;&lt;author&gt;Almeida, D. M.&lt;/author&gt;&lt;/authors&gt;&lt;/contributors&gt;&lt;auth-address&gt;Pennsylvania State University, 210 Beecher-Dock House, University Park, PA 16802 ( kdavis@psu.edu ).&lt;/auth-address&gt;&lt;titles&gt;&lt;title&gt;Nonstandard Work Schedules, Perceived Family Well-Being, and Daily Stressors&lt;/title&gt;&lt;secondary-title&gt;J Marriage Fam&lt;/secondary-title&gt;&lt;/titles&gt;&lt;periodical&gt;&lt;full-title&gt;J Marriage Fam&lt;/full-title&gt;&lt;/periodical&gt;&lt;pages&gt;991-1003&lt;/pages&gt;&lt;volume&gt;70&lt;/volume&gt;&lt;number&gt;4&lt;/number&gt;&lt;edition&gt;2009/02/06&lt;/edition&gt;&lt;dates&gt;&lt;year&gt;2008&lt;/year&gt;&lt;pub-dates&gt;&lt;date&gt;Nov&lt;/date&gt;&lt;/pub-dates&gt;&lt;/dates&gt;&lt;isbn&gt;0022-2445 (Print)&amp;#xD;0022-2445 (Linking)&lt;/isbn&gt;&lt;accession-num&gt;19194531&lt;/accession-num&gt;&lt;urls&gt;&lt;related-urls&gt;&lt;url&gt;https://www.ncbi.nlm.nih.gov/pubmed/19194531&lt;/url&gt;&lt;/related-urls&gt;&lt;/urls&gt;&lt;custom2&gt;PMC2634860&lt;/custom2&gt;&lt;electronic-resource-num&gt;10.1111/j.1741-3737.2008.00541.x&lt;/electronic-resource-num&gt;&lt;/record&gt;&lt;/Cite&gt;&lt;/EndNote&gt;</w:instrText>
      </w:r>
      <w:r w:rsidR="000B578E">
        <w:fldChar w:fldCharType="separate"/>
      </w:r>
      <w:r w:rsidR="000B578E">
        <w:rPr>
          <w:noProof/>
        </w:rPr>
        <w:t>(Davis et al., 2008)</w:t>
      </w:r>
      <w:r w:rsidR="000B578E">
        <w:fldChar w:fldCharType="end"/>
      </w:r>
      <w:r w:rsidR="000B578E">
        <w:t xml:space="preserve">. </w:t>
      </w:r>
      <w:r w:rsidR="001E1ED9">
        <w:t xml:space="preserve">For example, </w:t>
      </w:r>
      <w:r w:rsidR="001E1ED9" w:rsidRPr="001E1ED9">
        <w:t>the bad moods, low energy, and fatigue from working in the evenings or nights may affect a parent’s mental health</w:t>
      </w:r>
      <w:r w:rsidR="001E1ED9">
        <w:t xml:space="preserve"> and interactions with their partner. </w:t>
      </w:r>
    </w:p>
    <w:p w14:paraId="3E07494E" w14:textId="429479B7" w:rsidR="00DD547E" w:rsidRDefault="004C7AC9" w:rsidP="00D01E93">
      <w:pPr>
        <w:spacing w:line="480" w:lineRule="auto"/>
        <w:ind w:firstLine="720"/>
      </w:pPr>
      <w:r>
        <w:t>Collectively, a</w:t>
      </w:r>
      <w:r w:rsidR="00C905A2">
        <w:t>ll three</w:t>
      </w:r>
      <w:r w:rsidR="00DD547E">
        <w:t xml:space="preserve"> theoretical frameworks</w:t>
      </w:r>
      <w:r w:rsidR="00C905A2">
        <w:t xml:space="preserve"> refer to</w:t>
      </w:r>
      <w:r w:rsidR="00DD547E">
        <w:t xml:space="preserve"> the</w:t>
      </w:r>
      <w:r w:rsidR="00C905A2">
        <w:t xml:space="preserve"> quality and tone of social interactions between parents influenced by their respective</w:t>
      </w:r>
      <w:r w:rsidR="00DD547E">
        <w:t xml:space="preserve"> work</w:t>
      </w:r>
      <w:r w:rsidR="00C905A2">
        <w:t xml:space="preserve"> schedules. </w:t>
      </w:r>
      <w:r w:rsidR="00DD547E">
        <w:t xml:space="preserve">Work schedules, particularly during unsociable hours, may impede a parent’s psychological resources and strain the interactions between parents, regardless of who is working that schedule. The scope of our </w:t>
      </w:r>
      <w:r w:rsidR="00DD547E">
        <w:lastRenderedPageBreak/>
        <w:t xml:space="preserve">study is to interrogate the </w:t>
      </w:r>
      <w:r w:rsidR="0009392D">
        <w:t xml:space="preserve">associations between </w:t>
      </w:r>
      <w:r w:rsidR="00DD547E">
        <w:t xml:space="preserve">both parents’ work schedules </w:t>
      </w:r>
      <w:r w:rsidR="0009392D">
        <w:t xml:space="preserve">and </w:t>
      </w:r>
      <w:r w:rsidR="00DD547E">
        <w:t xml:space="preserve">individual and partner’s wellbeing because of the salience of both parents to the organization of home life. </w:t>
      </w:r>
      <w:r w:rsidR="00D01E93">
        <w:t xml:space="preserve">One parent’s nonstandard work schedule may lead to lower relationship happiness on the part of the other parent, because stress and exhaustion from such work schedules could hamper parental communication. </w:t>
      </w:r>
      <w:r w:rsidR="00D2512E">
        <w:t xml:space="preserve">Thus, </w:t>
      </w:r>
      <w:bookmarkStart w:id="5" w:name="_Hlk82072609"/>
      <w:r w:rsidR="00D2512E">
        <w:t xml:space="preserve">considering both parents work schedules jointly reinforces </w:t>
      </w:r>
      <w:r w:rsidR="006A3648">
        <w:t>the interpersonal interactions, such as negotiations, decision making, and balancing tasks and responsibilities, that continuously occur in managing home life</w:t>
      </w:r>
      <w:bookmarkEnd w:id="5"/>
      <w:r w:rsidR="006A3648">
        <w:t xml:space="preserve">. </w:t>
      </w:r>
    </w:p>
    <w:p w14:paraId="2A13B86F" w14:textId="187004A8" w:rsidR="00E35A53" w:rsidRPr="00E341F1" w:rsidRDefault="00E35A53" w:rsidP="00E341F1">
      <w:pPr>
        <w:spacing w:line="480" w:lineRule="auto"/>
        <w:jc w:val="center"/>
        <w:rPr>
          <w:b/>
        </w:rPr>
      </w:pPr>
      <w:r w:rsidRPr="00E341F1">
        <w:rPr>
          <w:b/>
        </w:rPr>
        <w:t xml:space="preserve">Nonstandard </w:t>
      </w:r>
      <w:r w:rsidR="004E0331">
        <w:rPr>
          <w:b/>
        </w:rPr>
        <w:t xml:space="preserve">Work </w:t>
      </w:r>
      <w:r w:rsidRPr="00E341F1">
        <w:rPr>
          <w:b/>
        </w:rPr>
        <w:t>Schedules and Parental Mental Health</w:t>
      </w:r>
    </w:p>
    <w:p w14:paraId="180CE155" w14:textId="1C2C3FCD" w:rsidR="00504728" w:rsidRDefault="009B1C59" w:rsidP="00375317">
      <w:pPr>
        <w:spacing w:line="480" w:lineRule="auto"/>
      </w:pPr>
      <w:r>
        <w:tab/>
      </w:r>
      <w:r w:rsidR="00924BF3">
        <w:t>I</w:t>
      </w:r>
      <w:r w:rsidR="008B7265">
        <w:t xml:space="preserve">nvestigating </w:t>
      </w:r>
      <w:r w:rsidR="00924BF3">
        <w:t xml:space="preserve">the </w:t>
      </w:r>
      <w:r w:rsidR="008B7265">
        <w:t xml:space="preserve">mental health of parents </w:t>
      </w:r>
      <w:r w:rsidR="00E05AA8">
        <w:t xml:space="preserve">who work nonstandard schedules </w:t>
      </w:r>
      <w:r w:rsidR="008B7265">
        <w:t xml:space="preserve">is </w:t>
      </w:r>
      <w:r w:rsidR="00656D27">
        <w:t xml:space="preserve">salient </w:t>
      </w:r>
      <w:r w:rsidR="008B7265">
        <w:t>because mental wellbeing may disrupt sensitive, responsive, and positive parenting behaviors</w:t>
      </w:r>
      <w:r w:rsidR="00F1005F">
        <w:t xml:space="preserve"> </w:t>
      </w:r>
      <w:r w:rsidR="00F1005F">
        <w:fldChar w:fldCharType="begin">
          <w:fldData xml:space="preserve">PEVuZE5vdGU+PENpdGU+PEF1dGhvcj5Ic3VlaDwvQXV0aG9yPjxZZWFyPjIwMDc8L1llYXI+PFJl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</w:fldData>
        </w:fldChar>
      </w:r>
      <w:r w:rsidR="00B54BCA">
        <w:instrText xml:space="preserve"> ADDIN EN.CITE </w:instrText>
      </w:r>
      <w:r w:rsidR="00B54BCA">
        <w:fldChar w:fldCharType="begin">
          <w:fldData xml:space="preserve">PEVuZE5vdGU+PENpdGU+PEF1dGhvcj5Ic3VlaDwvQXV0aG9yPjxZZWFyPjIwMDc8L1llYXI+PFJl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</w:fldData>
        </w:fldChar>
      </w:r>
      <w:r w:rsidR="00B54BCA">
        <w:instrText xml:space="preserve"> ADDIN EN.CITE.DATA </w:instrText>
      </w:r>
      <w:r w:rsidR="00B54BCA">
        <w:fldChar w:fldCharType="end"/>
      </w:r>
      <w:r w:rsidR="00F1005F">
        <w:fldChar w:fldCharType="separate"/>
      </w:r>
      <w:r w:rsidR="00F1005F">
        <w:rPr>
          <w:noProof/>
        </w:rPr>
        <w:t>(Hsueh &amp; Yoshikawa, 2007)</w:t>
      </w:r>
      <w:r w:rsidR="00F1005F">
        <w:fldChar w:fldCharType="end"/>
      </w:r>
      <w:r w:rsidR="00F1005F">
        <w:t>, which in turn have long-term effects on children’s life courses</w:t>
      </w:r>
      <w:r w:rsidR="008B7265">
        <w:t xml:space="preserve"> </w:t>
      </w:r>
      <w:r w:rsidR="00F1005F">
        <w:fldChar w:fldCharType="begin"/>
      </w:r>
      <w:r w:rsidR="00437FB2">
        <w:instrText xml:space="preserve"> ADDIN EN.CITE &lt;EndNote&gt;&lt;Cite&gt;&lt;Author&gt;Raby&lt;/Author&gt;&lt;Year&gt;2015&lt;/Year&gt;&lt;RecNum&gt;254&lt;/RecNum&gt;&lt;DisplayText&gt;(Raby et al., 2015)&lt;/DisplayText&gt;&lt;record&gt;&lt;rec-number&gt;254&lt;/rec-number&gt;&lt;foreign-keys&gt;&lt;key app="EN" db-id="rff2epx0rvpa5he2avovrvwif9rf5atddt2z" timestamp="1580728349"&gt;254&lt;/key&gt;&lt;/foreign-keys&gt;&lt;ref-type name="Journal Article"&gt;17&lt;/ref-type&gt;&lt;contributors&gt;&lt;authors&gt;&lt;author&gt;Raby, K Lee&lt;/author&gt;&lt;author&gt;Roisman, Glenn I&lt;/author&gt;&lt;author&gt;Fraley, R Chris&lt;/author&gt;&lt;author&gt;Simpson, Jeffry A&lt;/author&gt;&lt;/authors&gt;&lt;/contributors&gt;&lt;titles&gt;&lt;title&gt;The enduring predictive significance of early maternal sensitivity: Social and academic competence through age 32 years&lt;/title&gt;&lt;secondary-title&gt;Child Development&lt;/secondary-title&gt;&lt;/titles&gt;&lt;periodical&gt;&lt;full-title&gt;Child development&lt;/full-title&gt;&lt;/periodical&gt;&lt;pages&gt;695-708&lt;/pages&gt;&lt;volume&gt;86&lt;/volume&gt;&lt;number&gt;3&lt;/number&gt;&lt;dates&gt;&lt;year&gt;2015&lt;/year&gt;&lt;/dates&gt;&lt;isbn&gt;0009-3920&lt;/isbn&gt;&lt;urls&gt;&lt;/urls&gt;&lt;/record&gt;&lt;/Cite&gt;&lt;/EndNote&gt;</w:instrText>
      </w:r>
      <w:r w:rsidR="00F1005F">
        <w:fldChar w:fldCharType="separate"/>
      </w:r>
      <w:r w:rsidR="00437FB2">
        <w:rPr>
          <w:noProof/>
        </w:rPr>
        <w:t>(Raby et al., 2015)</w:t>
      </w:r>
      <w:r w:rsidR="00F1005F">
        <w:fldChar w:fldCharType="end"/>
      </w:r>
      <w:r w:rsidR="008B7265">
        <w:t xml:space="preserve">. </w:t>
      </w:r>
      <w:r w:rsidR="006A7E70">
        <w:t xml:space="preserve">Nonstandard work </w:t>
      </w:r>
      <w:r w:rsidR="00E136BA">
        <w:t>schedules</w:t>
      </w:r>
      <w:r w:rsidR="006A7E70">
        <w:t xml:space="preserve"> may lead to depressive symptoms due to </w:t>
      </w:r>
      <w:r w:rsidR="00CA3F2D">
        <w:t xml:space="preserve">mental stress, fatigue, </w:t>
      </w:r>
      <w:r w:rsidR="006A7E70">
        <w:t xml:space="preserve">disruption to </w:t>
      </w:r>
      <w:r w:rsidR="00CA3F2D">
        <w:t>circadian rhythms</w:t>
      </w:r>
      <w:r w:rsidR="00122C8F">
        <w:t xml:space="preserve"> </w:t>
      </w:r>
      <w:r w:rsidR="00122C8F">
        <w:fldChar w:fldCharType="begin"/>
      </w:r>
      <w:r w:rsidR="00122C8F">
        <w:instrText xml:space="preserve"> ADDIN EN.CITE &lt;EndNote&gt;&lt;Cite&gt;&lt;Author&gt;Moreno&lt;/Author&gt;&lt;Year&gt;2019&lt;/Year&gt;&lt;RecNum&gt;374&lt;/RecNum&gt;&lt;DisplayText&gt;(Moreno et al., 2019)&lt;/DisplayText&gt;&lt;record&gt;&lt;rec-number&gt;374&lt;/rec-number&gt;&lt;foreign-keys&gt;&lt;key app="EN" db-id="rff2epx0rvpa5he2avovrvwif9rf5atddt2z" timestamp="1628866491"&gt;374&lt;/key&gt;&lt;/foreign-keys&gt;&lt;ref-type name="Journal Article"&gt;17&lt;/ref-type&gt;&lt;contributors&gt;&lt;authors&gt;&lt;author&gt;Moreno, Claudia RC&lt;/author&gt;&lt;author&gt;Marqueze, Elaine C&lt;/author&gt;&lt;author&gt;Sargent, Charli&lt;/author&gt;&lt;author&gt;Wright Jr, Kenneth P&lt;/author&gt;&lt;author&gt;Ferguson, Sally A&lt;/author&gt;&lt;author&gt;Tucker, Philip&lt;/author&gt;&lt;/authors&gt;&lt;/contributors&gt;&lt;titles&gt;&lt;title&gt;Working Time Society consensus statements: Evidence-based effects of shift work on physical and mental health&lt;/title&gt;&lt;secondary-title&gt;Industrial health&lt;/secondary-title&gt;&lt;/titles&gt;&lt;periodical&gt;&lt;full-title&gt;Industrial health&lt;/full-title&gt;&lt;/periodical&gt;&lt;pages&gt;139-157&lt;/pages&gt;&lt;volume&gt;57&lt;/volume&gt;&lt;number&gt;2&lt;/number&gt;&lt;dates&gt;&lt;year&gt;2019&lt;/year&gt;&lt;/dates&gt;&lt;isbn&gt;0019-8366&lt;/isbn&gt;&lt;urls&gt;&lt;/urls&gt;&lt;/record&gt;&lt;/Cite&gt;&lt;/EndNote&gt;</w:instrText>
      </w:r>
      <w:r w:rsidR="00122C8F">
        <w:fldChar w:fldCharType="separate"/>
      </w:r>
      <w:r w:rsidR="00122C8F">
        <w:rPr>
          <w:noProof/>
        </w:rPr>
        <w:t>(Moreno et al., 2019)</w:t>
      </w:r>
      <w:r w:rsidR="00122C8F">
        <w:fldChar w:fldCharType="end"/>
      </w:r>
      <w:r w:rsidR="006A7E70">
        <w:t>, in the case of night working</w:t>
      </w:r>
      <w:r w:rsidR="00CA3F2D">
        <w:t xml:space="preserve">, and </w:t>
      </w:r>
      <w:r w:rsidR="009C56AC">
        <w:t xml:space="preserve">interference with shared family time. </w:t>
      </w:r>
      <w:r w:rsidR="003F59C2">
        <w:t xml:space="preserve">This argument is consistently made in the family literature but </w:t>
      </w:r>
      <w:r w:rsidR="00122C8F">
        <w:t>the empirical evidence is</w:t>
      </w:r>
      <w:r w:rsidR="00A000F3">
        <w:t xml:space="preserve"> mixed</w:t>
      </w:r>
      <w:r w:rsidR="00A71208">
        <w:t xml:space="preserve"> and limited</w:t>
      </w:r>
      <w:r w:rsidR="003F59C2">
        <w:t xml:space="preserve">. </w:t>
      </w:r>
      <w:r w:rsidR="00DC38D4">
        <w:t>In a small sample of new parents</w:t>
      </w:r>
      <w:r w:rsidR="003372F1">
        <w:t>, using US data</w:t>
      </w:r>
      <w:r w:rsidR="00DC38D4">
        <w:t xml:space="preserve">, working evening </w:t>
      </w:r>
      <w:r w:rsidR="008D4A1B">
        <w:t xml:space="preserve">or </w:t>
      </w:r>
      <w:r w:rsidR="00DC38D4">
        <w:t xml:space="preserve">night schedules </w:t>
      </w:r>
      <w:r w:rsidR="0014180D">
        <w:t>was</w:t>
      </w:r>
      <w:r w:rsidR="00DC38D4">
        <w:t xml:space="preserve"> related to more depressive symptoms among mothers and fathers in the first year of a child’s life</w:t>
      </w:r>
      <w:r w:rsidR="00092A95">
        <w:t xml:space="preserve"> </w:t>
      </w:r>
      <w:r w:rsidR="00092A95">
        <w:fldChar w:fldCharType="begin"/>
      </w:r>
      <w:r w:rsidR="00B54BCA">
        <w:instrText xml:space="preserve"> ADDIN EN.CITE &lt;EndNote&gt;&lt;Cite&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092A95">
        <w:fldChar w:fldCharType="separate"/>
      </w:r>
      <w:r w:rsidR="00B54BCA">
        <w:rPr>
          <w:noProof/>
        </w:rPr>
        <w:t>(Perry-Jenkins et al., 2007)</w:t>
      </w:r>
      <w:r w:rsidR="00092A95">
        <w:fldChar w:fldCharType="end"/>
      </w:r>
      <w:r w:rsidR="00E136BA">
        <w:t>,</w:t>
      </w:r>
      <w:r w:rsidR="008D3F70">
        <w:t xml:space="preserve"> whereas</w:t>
      </w:r>
      <w:r w:rsidR="00C9745B">
        <w:t xml:space="preserve"> </w:t>
      </w:r>
      <w:r w:rsidR="008D3F70">
        <w:t xml:space="preserve">in a small sample of </w:t>
      </w:r>
      <w:r w:rsidR="007C66C5">
        <w:t xml:space="preserve">economically disadvantaged </w:t>
      </w:r>
      <w:r w:rsidR="00C9745B">
        <w:t>mothers</w:t>
      </w:r>
      <w:r w:rsidR="00A71208">
        <w:t>, also</w:t>
      </w:r>
      <w:r w:rsidR="00C9745B">
        <w:t xml:space="preserve"> in </w:t>
      </w:r>
      <w:r w:rsidR="007C66C5">
        <w:t xml:space="preserve">the </w:t>
      </w:r>
      <w:r w:rsidR="00C9745B">
        <w:t>US, evening/night schedules were not associated with maternal depression across the child’s first year of life</w:t>
      </w:r>
      <w:r w:rsidR="00A71208">
        <w:t xml:space="preserve"> </w:t>
      </w:r>
      <w:r w:rsidR="00A71208">
        <w:fldChar w:fldCharType="begin"/>
      </w:r>
      <w:r w:rsidR="00A71208">
        <w:instrText xml:space="preserve"> ADDIN EN.CITE &lt;EndNote&gt;&lt;Cite&gt;&lt;Author&gt;Grzywacz&lt;/Author&gt;&lt;Year&gt;2016&lt;/Year&gt;&lt;RecNum&gt;381&lt;/RecNum&gt;&lt;DisplayText&gt;(Grzywacz et al., 2016)&lt;/DisplayText&gt;&lt;record&gt;&lt;rec-number&gt;381&lt;/rec-number&gt;&lt;foreign-keys&gt;&lt;key app="EN" db-id="rff2epx0rvpa5he2avovrvwif9rf5atddt2z" timestamp="1629124153"&gt;381&lt;/key&gt;&lt;/foreign-keys&gt;&lt;ref-type name="Journal Article"&gt;17&lt;/ref-type&gt;&lt;contributors&gt;&lt;authors&gt;&lt;author&gt;Grzywacz, Joseph G&lt;/author&gt;&lt;author&gt;Leerkes, Esther M&lt;/author&gt;&lt;author&gt;Reboussin, Beth A&lt;/author&gt;&lt;author&gt;Suerken, Cynthia K&lt;/author&gt;&lt;author&gt;Payne, Chris C&lt;/author&gt;&lt;author&gt;Daniel, Stephanie S&lt;/author&gt;&lt;/authors&gt;&lt;/contributors&gt;&lt;titles&gt;&lt;title&gt;Nonstandard maternal work schedules and infant mental health in impoverished families: a brief report&lt;/title&gt;&lt;secondary-title&gt;Infant Behavior and Development&lt;/secondary-title&gt;&lt;/titles&gt;&lt;periodical&gt;&lt;full-title&gt;Infant Behavior and Development&lt;/full-title&gt;&lt;/periodical&gt;&lt;pages&gt;18-21&lt;/pages&gt;&lt;volume&gt;45&lt;/volume&gt;&lt;dates&gt;&lt;year&gt;2016&lt;/year&gt;&lt;/dates&gt;&lt;isbn&gt;0163-6383&lt;/isbn&gt;&lt;urls&gt;&lt;/urls&gt;&lt;/record&gt;&lt;/Cite&gt;&lt;/EndNote&gt;</w:instrText>
      </w:r>
      <w:r w:rsidR="00A71208">
        <w:fldChar w:fldCharType="separate"/>
      </w:r>
      <w:r w:rsidR="00A71208">
        <w:rPr>
          <w:noProof/>
        </w:rPr>
        <w:t>(Grzywacz et al., 2016)</w:t>
      </w:r>
      <w:r w:rsidR="00A71208">
        <w:fldChar w:fldCharType="end"/>
      </w:r>
      <w:r w:rsidR="00092A95">
        <w:t xml:space="preserve">. </w:t>
      </w:r>
      <w:r w:rsidR="00A71208">
        <w:t xml:space="preserve">In another </w:t>
      </w:r>
      <w:r w:rsidR="00A776C6">
        <w:t xml:space="preserve">sample of US mothers, </w:t>
      </w:r>
      <w:r w:rsidR="00781104">
        <w:t xml:space="preserve">nonstandard employment in the first year of a child’s life </w:t>
      </w:r>
      <w:r w:rsidR="002B61E1">
        <w:t>wa</w:t>
      </w:r>
      <w:r w:rsidR="00781104">
        <w:t xml:space="preserve">s also longitudinally related to elevated depressive symptoms 1-2 years later </w:t>
      </w:r>
      <w:r w:rsidR="00781104">
        <w:fldChar w:fldCharType="begin"/>
      </w:r>
      <w:r w:rsidR="00437FB2">
        <w:instrText xml:space="preserve"> ADDIN EN.CITE &lt;EndNote&gt;&lt;Cite&gt;&lt;Author&gt;Daniel&lt;/Author&gt;&lt;Year&gt;2009&lt;/Year&gt;&lt;RecNum&gt;55&lt;/RecNum&gt;&lt;DisplayText&gt;(Daniel et al., 2009)&lt;/DisplayText&gt;&lt;record&gt;&lt;rec-number&gt;55&lt;/rec-number&gt;&lt;foreign-keys&gt;&lt;key app="EN" db-id="rff2epx0rvpa5he2avovrvwif9rf5atddt2z" timestamp="1572707212"&gt;55&lt;/key&gt;&lt;/foreign-keys&gt;&lt;ref-type name="Journal Article"&gt;17&lt;/ref-type&gt;&lt;contributors&gt;&lt;authors&gt;&lt;author&gt;Daniel, S. S.&lt;/author&gt;&lt;author&gt;Grzywacz, J. G.&lt;/author&gt;&lt;author&gt;Leerkes, E.&lt;/author&gt;&lt;author&gt;Tucker, J.&lt;/author&gt;&lt;author&gt;Han, W. J.&lt;/author&gt;&lt;/authors&gt;&lt;/contributors&gt;&lt;auth-address&gt;The University of North Carolina at Greensboro, Center for Youth, Family, and Community Partnerships, Greensboro, NC 27402-6170, USA. ssdaniel@uncg.edu&lt;/auth-address&gt;&lt;titles&gt;&lt;title&gt;Nonstandard maternal work schedules during infancy: implications for children&amp;apos;s early behavior problems&lt;/title&gt;&lt;secondary-title&gt;Infant Behav Dev&lt;/secondary-title&gt;&lt;/titles&gt;&lt;periodical&gt;&lt;full-title&gt;Infant Behav Dev&lt;/full-title&gt;&lt;/periodical&gt;&lt;pages&gt;195-207&lt;/pages&gt;&lt;volume&gt;32&lt;/volume&gt;&lt;number&gt;2&lt;/number&gt;&lt;edition&gt;2009/02/24&lt;/edition&gt;&lt;keywords&gt;&lt;keyword&gt;Child&lt;/keyword&gt;&lt;keyword&gt;Child Behavior Disorders/*epidemiology/*etiology&lt;/keyword&gt;&lt;keyword&gt;*Child Development&lt;/keyword&gt;&lt;keyword&gt;Child, Preschool&lt;/keyword&gt;&lt;keyword&gt;*Employment&lt;/keyword&gt;&lt;keyword&gt;Female&lt;/keyword&gt;&lt;keyword&gt;Humans&lt;/keyword&gt;&lt;keyword&gt;Infant&lt;/keyword&gt;&lt;keyword&gt;Male&lt;/keyword&gt;&lt;keyword&gt;*Mother-Child Relations&lt;/keyword&gt;&lt;keyword&gt;Mothers/*psychology&lt;/keyword&gt;&lt;keyword&gt;Multivariate Analysis&lt;/keyword&gt;&lt;keyword&gt;Regression Analysis&lt;/keyword&gt;&lt;keyword&gt;Time Factors&lt;/keyword&gt;&lt;/keywords&gt;&lt;dates&gt;&lt;year&gt;2009&lt;/year&gt;&lt;pub-dates&gt;&lt;date&gt;Apr&lt;/date&gt;&lt;/pub-dates&gt;&lt;/dates&gt;&lt;isbn&gt;1934-8800 (Electronic)&amp;#xD;0163-6383 (Linking)&lt;/isbn&gt;&lt;accession-num&gt;19233479&lt;/accession-num&gt;&lt;urls&gt;&lt;related-urls&gt;&lt;url&gt;https://www.ncbi.nlm.nih.gov/pubmed/19233479&lt;/url&gt;&lt;/related-urls&gt;&lt;/urls&gt;&lt;custom2&gt;PMC2659722&lt;/custom2&gt;&lt;electronic-resource-num&gt;10.1016/j.infbeh.2008.12.008&lt;/electronic-resource-num&gt;&lt;/record&gt;&lt;/Cite&gt;&lt;/EndNote&gt;</w:instrText>
      </w:r>
      <w:r w:rsidR="00781104">
        <w:fldChar w:fldCharType="separate"/>
      </w:r>
      <w:r w:rsidR="00437FB2">
        <w:rPr>
          <w:noProof/>
        </w:rPr>
        <w:t>(Daniel et al., 2009)</w:t>
      </w:r>
      <w:r w:rsidR="00781104">
        <w:fldChar w:fldCharType="end"/>
      </w:r>
      <w:r w:rsidR="00781104">
        <w:t xml:space="preserve">. </w:t>
      </w:r>
      <w:r w:rsidR="00A776C6">
        <w:t>Although</w:t>
      </w:r>
      <w:r w:rsidR="00850E0E">
        <w:t>,</w:t>
      </w:r>
      <w:r w:rsidR="00A776C6">
        <w:t xml:space="preserve"> the aforementioned studies </w:t>
      </w:r>
      <w:r w:rsidR="00220248">
        <w:t>did not use</w:t>
      </w:r>
      <w:r w:rsidR="00A776C6">
        <w:t xml:space="preserve"> nationally representative</w:t>
      </w:r>
      <w:r w:rsidR="00220248">
        <w:t xml:space="preserve"> samples</w:t>
      </w:r>
      <w:r w:rsidR="00A776C6">
        <w:t xml:space="preserve">. </w:t>
      </w:r>
      <w:r w:rsidR="00E136BA">
        <w:t>U</w:t>
      </w:r>
      <w:r w:rsidR="00A000F3">
        <w:t>sing more generalizable data on US mothers</w:t>
      </w:r>
      <w:r w:rsidR="00DC5907">
        <w:t xml:space="preserve"> and a fixed-effects model</w:t>
      </w:r>
      <w:r w:rsidR="006877FB">
        <w:t xml:space="preserve">, </w:t>
      </w:r>
      <w:r w:rsidR="006877FB">
        <w:lastRenderedPageBreak/>
        <w:fldChar w:fldCharType="begin"/>
      </w:r>
      <w:r w:rsidR="006877FB">
        <w:instrText xml:space="preserve"> ADDIN EN.CITE &lt;EndNote&gt;&lt;Cite AuthorYear="1"&gt;&lt;Author&gt;Shepherd-Banigan&lt;/Author&gt;&lt;Year&gt;2016&lt;/Year&gt;&lt;RecNum&gt;380&lt;/RecNum&gt;&lt;DisplayText&gt;Shepherd-Banigan et al. (2016)&lt;/DisplayText&gt;&lt;record&gt;&lt;rec-number&gt;380&lt;/rec-number&gt;&lt;foreign-keys&gt;&lt;key app="EN" db-id="rff2epx0rvpa5he2avovrvwif9rf5atddt2z" timestamp="1629121344"&gt;380&lt;/key&gt;&lt;/foreign-keys&gt;&lt;ref-type name="Journal Article"&gt;17&lt;/ref-type&gt;&lt;contributors&gt;&lt;authors&gt;&lt;author&gt;Shepherd-Banigan, Megan&lt;/author&gt;&lt;author&gt;Bell, Janice F&lt;/author&gt;&lt;author&gt;Basu, Anirban&lt;/author&gt;&lt;author&gt;Booth-LaForce, Cathryn&lt;/author&gt;&lt;author&gt;Harris, Jeffrey R&lt;/author&gt;&lt;/authors&gt;&lt;/contributors&gt;&lt;titles&gt;&lt;title&gt;Workplace stress and working from home influence depressive symptoms among employed women with young children&lt;/title&gt;&lt;secondary-title&gt;International journal of behavioral medicine&lt;/secondary-title&gt;&lt;/titles&gt;&lt;periodical&gt;&lt;full-title&gt;International journal of behavioral medicine&lt;/full-title&gt;&lt;/periodical&gt;&lt;pages&gt;102-111&lt;/pages&gt;&lt;volume&gt;23&lt;/volume&gt;&lt;number&gt;1&lt;/number&gt;&lt;dates&gt;&lt;year&gt;2016&lt;/year&gt;&lt;/dates&gt;&lt;isbn&gt;1070-5503&lt;/isbn&gt;&lt;urls&gt;&lt;/urls&gt;&lt;/record&gt;&lt;/Cite&gt;&lt;/EndNote&gt;</w:instrText>
      </w:r>
      <w:r w:rsidR="006877FB">
        <w:fldChar w:fldCharType="separate"/>
      </w:r>
      <w:r w:rsidR="006877FB">
        <w:rPr>
          <w:noProof/>
        </w:rPr>
        <w:t>Shepherd-Banigan et al. (2016)</w:t>
      </w:r>
      <w:r w:rsidR="006877FB">
        <w:fldChar w:fldCharType="end"/>
      </w:r>
      <w:r w:rsidR="006877FB">
        <w:t xml:space="preserve"> found null associations between mothers’ nonstandard work schedules and depressive symptoms in the first 2 years after birth. </w:t>
      </w:r>
    </w:p>
    <w:p w14:paraId="192E47CE" w14:textId="49A59BB6" w:rsidR="003A5F85" w:rsidRDefault="00F702DA" w:rsidP="00375317">
      <w:pPr>
        <w:spacing w:line="480" w:lineRule="auto"/>
      </w:pPr>
      <w:r>
        <w:tab/>
        <w:t xml:space="preserve">The literature is </w:t>
      </w:r>
      <w:r w:rsidR="00DC5907">
        <w:t>equally in</w:t>
      </w:r>
      <w:r>
        <w:t xml:space="preserve">conclusive about cross-partner </w:t>
      </w:r>
      <w:r w:rsidR="009B139D">
        <w:t>associations</w:t>
      </w:r>
      <w:r>
        <w:t xml:space="preserve">. A </w:t>
      </w:r>
      <w:r w:rsidR="002B61E1">
        <w:t xml:space="preserve">US </w:t>
      </w:r>
      <w:r>
        <w:t xml:space="preserve">study focused on new parents found no cross-over associations from one partner’s work schedule to the other’s mental health </w:t>
      </w:r>
      <w:r>
        <w:fldChar w:fldCharType="begin"/>
      </w:r>
      <w:r w:rsidR="00B54BCA">
        <w:instrText xml:space="preserve"> ADDIN EN.CITE &lt;EndNote&gt;&lt;Cite&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fldChar w:fldCharType="separate"/>
      </w:r>
      <w:r w:rsidR="00B54BCA">
        <w:rPr>
          <w:noProof/>
        </w:rPr>
        <w:t>(Perry-Jenkins et al., 2007)</w:t>
      </w:r>
      <w:r>
        <w:fldChar w:fldCharType="end"/>
      </w:r>
      <w:r>
        <w:t xml:space="preserve">. On the other hand, </w:t>
      </w:r>
      <w:r w:rsidR="00E136BA">
        <w:t xml:space="preserve">in </w:t>
      </w:r>
      <w:r w:rsidR="00F57A97">
        <w:t>a Canadian study using population data</w:t>
      </w:r>
      <w:r w:rsidR="00E136BA">
        <w:t>,</w:t>
      </w:r>
      <w:r>
        <w:t xml:space="preserve"> mothers experience</w:t>
      </w:r>
      <w:r w:rsidR="0037553A">
        <w:t>d</w:t>
      </w:r>
      <w:r>
        <w:t xml:space="preserve"> more depressive symptoms across childhood and into early adolescence</w:t>
      </w:r>
      <w:r w:rsidR="002B61E1" w:rsidRPr="002B61E1">
        <w:t xml:space="preserve"> </w:t>
      </w:r>
      <w:r w:rsidR="002B61E1">
        <w:t xml:space="preserve">when both parents work nonstandard </w:t>
      </w:r>
      <w:r w:rsidR="00F57A97">
        <w:t xml:space="preserve">work schedules </w:t>
      </w:r>
      <w:r>
        <w:fldChar w:fldCharType="begin"/>
      </w:r>
      <w:r w:rsidR="008F35CC">
        <w:instrText xml:space="preserve"> ADDIN EN.CITE &lt;EndNote&gt;&lt;Cite&gt;&lt;Author&gt;Strazdins&lt;/Author&gt;&lt;Year&gt;2006&lt;/Year&gt;&lt;RecNum&gt;11&lt;/RecNum&gt;&lt;DisplayText&gt;(Strazdins et al., 2006)&lt;/DisplayText&gt;&lt;record&gt;&lt;rec-number&gt;11&lt;/rec-number&gt;&lt;foreign-keys&gt;&lt;key app="EN" db-id="rff2epx0rvpa5he2avovrvwif9rf5atddt2z" timestamp="1572707212"&gt;11&lt;/key&gt;&lt;/foreign-keys&gt;&lt;ref-type name="Journal Article"&gt;17&lt;/ref-type&gt;&lt;contributors&gt;&lt;authors&gt;&lt;author&gt;Strazdins, Lyndall&lt;/author&gt;&lt;author&gt;Clements, Mark S&lt;/author&gt;&lt;author&gt;Korda, Rosemary J&lt;/author&gt;&lt;author&gt;Broom, Dorothy H&lt;/author&gt;&lt;author&gt;D’Souza, Rennie M&lt;/author&gt;&lt;/authors&gt;&lt;/contributors&gt;&lt;titles&gt;&lt;title&gt;Unsociable Work? Nonstandard Work Schedules, Family Relationships, and Children’s Well</w:instrText>
      </w:r>
      <w:r w:rsidR="008F35CC">
        <w:rPr>
          <w:rFonts w:ascii="Cambria Math" w:hAnsi="Cambria Math" w:cs="Cambria Math"/>
        </w:rPr>
        <w:instrText>‐</w:instrText>
      </w:r>
      <w:r w:rsidR="008F35CC">
        <w:instrText>Being&lt;/title&gt;&lt;secondary-title&gt;Journal of Marriage and Family&lt;/secondary-title&gt;&lt;/titles&gt;&lt;periodical&gt;&lt;full-title&gt;Journal of Marriage and Family&lt;/full-title&gt;&lt;/periodical&gt;&lt;pages&gt;394-410&lt;/pages&gt;&lt;volume&gt;68&lt;/volume&gt;&lt;number&gt;2&lt;/number&gt;&lt;dates&gt;&lt;year&gt;2006&lt;/year&gt;&lt;/dates&gt;&lt;isbn&gt;1741-3737&lt;/isbn&gt;&lt;urls&gt;&lt;/urls&gt;&lt;/record&gt;&lt;/Cite&gt;&lt;/EndNote&gt;</w:instrText>
      </w:r>
      <w:r>
        <w:fldChar w:fldCharType="separate"/>
      </w:r>
      <w:r>
        <w:rPr>
          <w:noProof/>
        </w:rPr>
        <w:t>(Strazdins et al., 2006)</w:t>
      </w:r>
      <w:r>
        <w:fldChar w:fldCharType="end"/>
      </w:r>
      <w:r>
        <w:t xml:space="preserve">. </w:t>
      </w:r>
    </w:p>
    <w:p w14:paraId="602E096A" w14:textId="29C313F2" w:rsidR="007C1EA4" w:rsidRDefault="00A82402" w:rsidP="003A5F85">
      <w:pPr>
        <w:spacing w:line="480" w:lineRule="auto"/>
        <w:ind w:firstLine="720"/>
      </w:pPr>
      <w:r>
        <w:t xml:space="preserve">The contradictory findings </w:t>
      </w:r>
      <w:r w:rsidR="00DC5907">
        <w:t>are</w:t>
      </w:r>
      <w:r>
        <w:t xml:space="preserve"> unsurprising given the range of types of data, sample, and approach in considering both parents’ work schedules. </w:t>
      </w:r>
      <w:r w:rsidR="00EF5F4D">
        <w:t xml:space="preserve">In an effort to reconcile these findings, we make </w:t>
      </w:r>
      <w:r w:rsidR="009B78CB">
        <w:t>new</w:t>
      </w:r>
      <w:r w:rsidR="00EF5F4D">
        <w:t xml:space="preserve"> contributions </w:t>
      </w:r>
      <w:r w:rsidR="009B78CB">
        <w:t>in a number of ways. We focus on the associations between parents’ nonstandard work schedules and mental health in the UK context</w:t>
      </w:r>
      <w:r w:rsidR="007C1EA4">
        <w:t xml:space="preserve">. The research cited above has a distinct US focus with the exception of one study. Additionally, relative to the US, research on the consequences of such work schedules on families has lagged in the European context, with the exception of a handful of recent work </w:t>
      </w:r>
      <w:r w:rsidR="007C1EA4">
        <w:fldChar w:fldCharType="begin">
          <w:fldData xml:space="preserve">PEVuZE5vdGU+PENpdGU+PEF1dGhvcj5aaWxhbmF3YWxhPC9BdXRob3I+PFllYXI+MjAxNzwvWWVh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</w:fldData>
        </w:fldChar>
      </w:r>
      <w:r w:rsidR="007C1EA4">
        <w:instrText xml:space="preserve"> ADDIN EN.CITE </w:instrText>
      </w:r>
      <w:r w:rsidR="007C1EA4">
        <w:fldChar w:fldCharType="begin">
          <w:fldData xml:space="preserve">PEVuZE5vdGU+PENpdGU+PEF1dGhvcj5aaWxhbmF3YWxhPC9BdXRob3I+PFllYXI+MjAxNzwvWWVh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</w:fldData>
        </w:fldChar>
      </w:r>
      <w:r w:rsidR="007C1EA4">
        <w:instrText xml:space="preserve"> ADDIN EN.CITE.DATA </w:instrText>
      </w:r>
      <w:r w:rsidR="007C1EA4">
        <w:fldChar w:fldCharType="end"/>
      </w:r>
      <w:r w:rsidR="007C1EA4">
        <w:fldChar w:fldCharType="separate"/>
      </w:r>
      <w:r w:rsidR="007C1EA4">
        <w:rPr>
          <w:noProof/>
        </w:rPr>
        <w:t>(Rönkä et al., 2017; Tammelin et al., 2017; Verhoef et al., 2016; Zilanawala, 2017; Zilanawala et al., 2017)</w:t>
      </w:r>
      <w:r w:rsidR="007C1EA4">
        <w:fldChar w:fldCharType="end"/>
      </w:r>
      <w:r w:rsidR="007C1EA4">
        <w:t>, none of which take up the question of</w:t>
      </w:r>
      <w:r w:rsidR="001942A5">
        <w:t xml:space="preserve"> the relationship between</w:t>
      </w:r>
      <w:r w:rsidR="007C1EA4">
        <w:t xml:space="preserve"> work schedule</w:t>
      </w:r>
      <w:r w:rsidR="001942A5">
        <w:t xml:space="preserve">s and </w:t>
      </w:r>
      <w:r w:rsidR="007C1EA4">
        <w:t>fathers’ and mothers’ mental health.</w:t>
      </w:r>
      <w:r w:rsidR="007212A5">
        <w:t xml:space="preserve"> The UK context, relative to the US and other European countries, has a </w:t>
      </w:r>
      <w:r w:rsidR="007212A5" w:rsidRPr="007212A5">
        <w:t>one-and-a-half earner model</w:t>
      </w:r>
      <w:r w:rsidR="007212A5">
        <w:t xml:space="preserve"> which is characterized by a high prevalence of part-time work among mothers </w:t>
      </w:r>
      <w:r w:rsidR="007212A5">
        <w:fldChar w:fldCharType="begin"/>
      </w:r>
      <w:r w:rsidR="007212A5">
        <w:instrText xml:space="preserve"> ADDIN EN.CITE &lt;EndNote&gt;&lt;Cite&gt;&lt;Author&gt;Lewis&lt;/Author&gt;&lt;Year&gt;2008&lt;/Year&gt;&lt;RecNum&gt;302&lt;/RecNum&gt;&lt;DisplayText&gt;(Lewis et al., 2008)&lt;/DisplayText&gt;&lt;record&gt;&lt;rec-number&gt;302&lt;/rec-number&gt;&lt;foreign-keys&gt;&lt;key app="EN" db-id="rff2epx0rvpa5he2avovrvwif9rf5atddt2z" timestamp="1590417944"&gt;302&lt;/key&gt;&lt;/foreign-keys&gt;&lt;ref-type name="Journal Article"&gt;17&lt;/ref-type&gt;&lt;contributors&gt;&lt;authors&gt;&lt;author&gt;Lewis, Jane&lt;/author&gt;&lt;author&gt;Campbell, Mary&lt;/author&gt;&lt;author&gt;Huerta, Carmen&lt;/author&gt;&lt;/authors&gt;&lt;/contributors&gt;&lt;titles&gt;&lt;title&gt;Patterns of paid and unpaid work in Western Europe: gender, commodification, preferences and the implications for policy&lt;/title&gt;&lt;secondary-title&gt;Journal of European social policy&lt;/secondary-title&gt;&lt;/titles&gt;&lt;periodical&gt;&lt;full-title&gt;Journal of European social policy&lt;/full-title&gt;&lt;/periodical&gt;&lt;pages&gt;21-37&lt;/pages&gt;&lt;volume&gt;18&lt;/volume&gt;&lt;number&gt;1&lt;/number&gt;&lt;dates&gt;&lt;year&gt;2008&lt;/year&gt;&lt;/dates&gt;&lt;isbn&gt;0958-9287&lt;/isbn&gt;&lt;urls&gt;&lt;/urls&gt;&lt;/record&gt;&lt;/Cite&gt;&lt;/EndNote&gt;</w:instrText>
      </w:r>
      <w:r w:rsidR="007212A5">
        <w:fldChar w:fldCharType="separate"/>
      </w:r>
      <w:r w:rsidR="007212A5">
        <w:rPr>
          <w:noProof/>
        </w:rPr>
        <w:t>(Lewis et al., 2008)</w:t>
      </w:r>
      <w:r w:rsidR="007212A5">
        <w:fldChar w:fldCharType="end"/>
      </w:r>
      <w:r w:rsidR="007212A5">
        <w:t xml:space="preserve">. This model is an attempt to reconcile work and family which could impact the demand for non-overlapping parental work schedules and have implications for parental wellbeing. </w:t>
      </w:r>
    </w:p>
    <w:p w14:paraId="2A124E6B" w14:textId="07771457" w:rsidR="00A82402" w:rsidRDefault="007212A5" w:rsidP="003A5F85">
      <w:pPr>
        <w:spacing w:line="480" w:lineRule="auto"/>
        <w:ind w:firstLine="720"/>
      </w:pPr>
      <w:r>
        <w:t>An</w:t>
      </w:r>
      <w:r w:rsidR="00633093">
        <w:t xml:space="preserve">other contribution </w:t>
      </w:r>
      <w:r w:rsidR="00C50902">
        <w:t xml:space="preserve">to the literature is that </w:t>
      </w:r>
      <w:r w:rsidR="00633093">
        <w:t xml:space="preserve">our study examines a longer period of childhood, namely from infancy to early adolescence. </w:t>
      </w:r>
      <w:r w:rsidR="00C50902">
        <w:t>The m</w:t>
      </w:r>
      <w:r w:rsidR="00633093">
        <w:t xml:space="preserve">ajority of the existing </w:t>
      </w:r>
      <w:r w:rsidR="00EF5F4D">
        <w:t xml:space="preserve">literature has focused on </w:t>
      </w:r>
      <w:r w:rsidR="00633093">
        <w:t xml:space="preserve">the </w:t>
      </w:r>
      <w:r w:rsidR="00EF5F4D">
        <w:t xml:space="preserve">early years of </w:t>
      </w:r>
      <w:r w:rsidR="00633093">
        <w:t xml:space="preserve">a child’s </w:t>
      </w:r>
      <w:r w:rsidR="00EF5F4D">
        <w:t>life</w:t>
      </w:r>
      <w:r w:rsidR="00633093">
        <w:t xml:space="preserve"> which may prove to be particularly exhausting, </w:t>
      </w:r>
      <w:r w:rsidR="00633093">
        <w:lastRenderedPageBreak/>
        <w:t xml:space="preserve">intensive, and stressful for parents </w:t>
      </w:r>
      <w:r w:rsidR="00633093">
        <w:fldChar w:fldCharType="begin"/>
      </w:r>
      <w:r w:rsidR="00633093">
        <w:instrText xml:space="preserve"> ADDIN EN.CITE &lt;EndNote&gt;&lt;Cite&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633093">
        <w:fldChar w:fldCharType="separate"/>
      </w:r>
      <w:r w:rsidR="00633093">
        <w:rPr>
          <w:noProof/>
        </w:rPr>
        <w:t>(Perry-Jenkins et al., 2007)</w:t>
      </w:r>
      <w:r w:rsidR="00633093">
        <w:fldChar w:fldCharType="end"/>
      </w:r>
      <w:r w:rsidR="00633093">
        <w:t xml:space="preserve">. The longer window of childhood used in this study allows for an examination of </w:t>
      </w:r>
      <w:r w:rsidR="00284D29">
        <w:t xml:space="preserve">work schedule associations across different child developmental periods, such as infancy, middle childhood, and early adolescence. </w:t>
      </w:r>
    </w:p>
    <w:p w14:paraId="57A27E70" w14:textId="44A2ED1F" w:rsidR="00FA16C3" w:rsidRDefault="00280F9C" w:rsidP="009747C2">
      <w:pPr>
        <w:spacing w:line="480" w:lineRule="auto"/>
      </w:pPr>
      <w:r>
        <w:tab/>
      </w:r>
      <w:r w:rsidR="00284D29">
        <w:t>Lastly, we contribute to the incipient evidence base on fathers’ nonstandard work schedules and mental health. More generally, t</w:t>
      </w:r>
      <w:r>
        <w:t xml:space="preserve">he scholarship within the nonstandard work literature has </w:t>
      </w:r>
      <w:r w:rsidR="00B166E6">
        <w:t>increased its attention to the role of fathers’ nonstandard work schedules</w:t>
      </w:r>
      <w:r w:rsidR="004C0725">
        <w:t xml:space="preserve"> on family life. Briefly, research has shown</w:t>
      </w:r>
      <w:r w:rsidR="007A7F2D">
        <w:t xml:space="preserve"> nonstandard work schedules among fathers are associated with parenting </w:t>
      </w:r>
      <w:r w:rsidR="007A7F2D">
        <w:fldChar w:fldCharType="begin">
          <w:fldData xml:space="preserve">PEVuZE5vdGU+PENpdGU+PEF1dGhvcj5XZWluc2hlbmtlcjwvQXV0aG9yPjxZZWFyPjIwMTY8L1ll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NTg3LTYw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</w:fldData>
        </w:fldChar>
      </w:r>
      <w:r w:rsidR="007A7F2D">
        <w:instrText xml:space="preserve"> ADDIN EN.CITE </w:instrText>
      </w:r>
      <w:r w:rsidR="007A7F2D">
        <w:fldChar w:fldCharType="begin">
          <w:fldData xml:space="preserve">PEVuZE5vdGU+PENpdGU+PEF1dGhvcj5XZWluc2hlbmtlcjwvQXV0aG9yPjxZZWFyPjIwMTY8L1ll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NTg3LTYw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</w:fldData>
        </w:fldChar>
      </w:r>
      <w:r w:rsidR="007A7F2D">
        <w:instrText xml:space="preserve"> ADDIN EN.CITE.DATA </w:instrText>
      </w:r>
      <w:r w:rsidR="007A7F2D">
        <w:fldChar w:fldCharType="end"/>
      </w:r>
      <w:r w:rsidR="007A7F2D">
        <w:fldChar w:fldCharType="separate"/>
      </w:r>
      <w:r w:rsidR="007A7F2D">
        <w:rPr>
          <w:noProof/>
        </w:rPr>
        <w:t>(Pilarz et al., 2019; Weinshenker, 2016)</w:t>
      </w:r>
      <w:r w:rsidR="007A7F2D">
        <w:fldChar w:fldCharType="end"/>
      </w:r>
      <w:r w:rsidR="007A7F2D">
        <w:t xml:space="preserve">, children’s socioemotional adjustment </w:t>
      </w:r>
      <w:r w:rsidR="007A7F2D">
        <w:fldChar w:fldCharType="begin"/>
      </w:r>
      <w:r w:rsidR="007A7F2D">
        <w:instrText xml:space="preserve"> ADDIN EN.CITE &lt;EndNote&gt;&lt;Cite&gt;&lt;Author&gt;Kaiser&lt;/Author&gt;&lt;Year&gt;2019&lt;/Year&gt;&lt;RecNum&gt;344&lt;/RecNum&gt;&lt;DisplayText&gt;(Han, 2020; Kaiser et al., 2019)&lt;/DisplayText&gt;&lt;record&gt;&lt;rec-number&gt;344&lt;/rec-number&gt;&lt;foreign-keys&gt;&lt;key app="EN" db-id="rff2epx0rvpa5he2avovrvwif9rf5atddt2z" timestamp="1608575139"&gt;344&lt;/key&gt;&lt;/foreign-keys&gt;&lt;ref-type name="Journal Article"&gt;17&lt;/ref-type&gt;&lt;contributors&gt;&lt;authors&gt;&lt;author&gt;Kaiser, Till&lt;/author&gt;&lt;author&gt;Li, Jianghong&lt;/author&gt;&lt;author&gt;Pollmann-Schult, Matthias&lt;/author&gt;&lt;/authors&gt;&lt;/contributors&gt;&lt;titles&gt;&lt;title&gt;Evening and night work schedules and children&amp;apos;s social and emotional well-being&lt;/title&gt;&lt;secondary-title&gt;Community, Work &amp;amp; Family&lt;/secondary-title&gt;&lt;/titles&gt;&lt;periodical&gt;&lt;full-title&gt;Community, Work &amp;amp; Family&lt;/full-title&gt;&lt;/periodical&gt;&lt;pages&gt;167-182&lt;/pages&gt;&lt;volume&gt;22&lt;/volume&gt;&lt;number&gt;2&lt;/number&gt;&lt;dates&gt;&lt;year&gt;2019&lt;/year&gt;&lt;/dates&gt;&lt;isbn&gt;1366-8803&lt;/isbn&gt;&lt;urls&gt;&lt;/urls&gt;&lt;/record&gt;&lt;/Cite&gt;&lt;Cite&gt;&lt;Author&gt;Han&lt;/Author&gt;&lt;Year&gt;2020&lt;/Year&gt;&lt;RecNum&gt;370&lt;/RecNum&gt;&lt;record&gt;&lt;rec-number&gt;370&lt;/rec-number&gt;&lt;foreign-keys&gt;&lt;key app="EN" db-id="rff2epx0rvpa5he2avovrvwif9rf5atddt2z" timestamp="1628345299"&gt;370&lt;/key&gt;&lt;/foreign-keys&gt;&lt;ref-type name="Journal Article"&gt;17&lt;/ref-type&gt;&lt;contributors&gt;&lt;authors&gt;&lt;author&gt;Han, Wen-Jui&lt;/author&gt;&lt;/authors&gt;&lt;/contributors&gt;&lt;titles&gt;&lt;title&gt;A first look at parental work schedules and children’s well-being in contemporary China&lt;/title&gt;&lt;secondary-title&gt;Community, Work &amp;amp; Family&lt;/secondary-title&gt;&lt;/titles&gt;&lt;periodical&gt;&lt;full-title&gt;Community, Work &amp;amp; Family&lt;/full-title&gt;&lt;/periodical&gt;&lt;pages&gt;286-304&lt;/pages&gt;&lt;volume&gt;23&lt;/volume&gt;&lt;number&gt;3&lt;/number&gt;&lt;dates&gt;&lt;year&gt;2020&lt;/year&gt;&lt;/dates&gt;&lt;isbn&gt;1366-8803&lt;/isbn&gt;&lt;urls&gt;&lt;/urls&gt;&lt;/record&gt;&lt;/Cite&gt;&lt;/EndNote&gt;</w:instrText>
      </w:r>
      <w:r w:rsidR="007A7F2D">
        <w:fldChar w:fldCharType="separate"/>
      </w:r>
      <w:r w:rsidR="007A7F2D">
        <w:rPr>
          <w:noProof/>
        </w:rPr>
        <w:t>(Han, 2020; Kaiser et al., 2019)</w:t>
      </w:r>
      <w:r w:rsidR="007A7F2D">
        <w:fldChar w:fldCharType="end"/>
      </w:r>
      <w:r w:rsidR="007A7F2D">
        <w:t xml:space="preserve">, and children’s risk for obesity/overweight </w:t>
      </w:r>
      <w:r w:rsidR="007A7F2D">
        <w:fldChar w:fldCharType="begin"/>
      </w:r>
      <w:r w:rsidR="007A7F2D">
        <w:instrText xml:space="preserve"> ADDIN EN.CITE &lt;EndNote&gt;&lt;Cite&gt;&lt;Author&gt;Zilanawala&lt;/Author&gt;&lt;Year&gt;2017&lt;/Year&gt;&lt;RecNum&gt;158&lt;/RecNum&gt;&lt;DisplayText&gt;(Zilanawala et al., 2017)&lt;/DisplayText&gt;&lt;record&gt;&lt;rec-number&gt;158&lt;/rec-number&gt;&lt;foreign-keys&gt;&lt;key app="EN" db-id="rff2epx0rvpa5he2avovrvwif9rf5atddt2z" timestamp="1572707212"&gt;158&lt;/key&gt;&lt;/foreign-keys&gt;&lt;ref-type name="Journal Article"&gt;17&lt;/ref-type&gt;&lt;contributors&gt;&lt;authors&gt;&lt;author&gt;Zilanawala, Afshin&lt;/author&gt;&lt;author&gt;Abell, Jessica&lt;/author&gt;&lt;author&gt;Bell, Steven&lt;/author&gt;&lt;author&gt;Webb, Elizabeth&lt;/author&gt;&lt;author&gt;Lacey, Rebecca&lt;/author&gt;&lt;/authors&gt;&lt;/contributors&gt;&lt;auth-address&gt;UCL, London, England&amp;#xD;INSERM, Paris, France&amp;#xD;Univ Cambridge, Cambridge, England&amp;#xD;Univ Southampton, Southampton, Hants, England&lt;/auth-address&gt;&lt;titles&gt;&lt;title&gt;Parental nonstandard work schedules during infancy and children’s BMI trajectories&lt;/title&gt;&lt;secondary-title&gt;Demographic Research&lt;/secondary-title&gt;&lt;alt-title&gt;Demogr Res&lt;/alt-title&gt;&lt;/titles&gt;&lt;periodical&gt;&lt;full-title&gt;Demographic research&lt;/full-title&gt;&lt;/periodical&gt;&lt;pages&gt;709-726&lt;/pages&gt;&lt;volume&gt;37&lt;/volume&gt;&lt;section&gt;709&lt;/section&gt;&lt;keywords&gt;&lt;keyword&gt;body-mass index&lt;/keyword&gt;&lt;keyword&gt;early maternal employment&lt;/keyword&gt;&lt;keyword&gt;adolescent overweight&lt;/keyword&gt;&lt;keyword&gt;behavioral outcomes&lt;/keyword&gt;&lt;keyword&gt;childhood obesity&lt;/keyword&gt;&lt;keyword&gt;shift work&lt;/keyword&gt;&lt;keyword&gt;families&lt;/keyword&gt;&lt;keyword&gt;england&lt;/keyword&gt;&lt;keyword&gt;trends&lt;/keyword&gt;&lt;keyword&gt;time&lt;/keyword&gt;&lt;/keywords&gt;&lt;dates&gt;&lt;year&gt;2017&lt;/year&gt;&lt;pub-dates&gt;&lt;date&gt;Sep 19&lt;/date&gt;&lt;/pub-dates&gt;&lt;/dates&gt;&lt;isbn&gt;1435-9871&lt;/isbn&gt;&lt;accession-num&gt;WOS:000411082100001&lt;/accession-num&gt;&lt;urls&gt;&lt;related-urls&gt;&lt;url&gt;&amp;lt;Go to ISI&amp;gt;://WOS:000411082100001&lt;/url&gt;&lt;/related-urls&gt;&lt;/urls&gt;&lt;electronic-resource-num&gt;10.4054/DemRes.2017.37.22&lt;/electronic-resource-num&gt;&lt;language&gt;English&lt;/language&gt;&lt;/record&gt;&lt;/Cite&gt;&lt;/EndNote&gt;</w:instrText>
      </w:r>
      <w:r w:rsidR="007A7F2D">
        <w:fldChar w:fldCharType="separate"/>
      </w:r>
      <w:r w:rsidR="007A7F2D">
        <w:rPr>
          <w:noProof/>
        </w:rPr>
        <w:t>(Zilanawala et al., 2017)</w:t>
      </w:r>
      <w:r w:rsidR="007A7F2D">
        <w:fldChar w:fldCharType="end"/>
      </w:r>
      <w:r w:rsidR="007A7F2D">
        <w:t xml:space="preserve">. </w:t>
      </w:r>
      <w:r w:rsidR="00B348BC">
        <w:t>Clarifying the relationship between fathers’ nonstandard work schedules and mental health</w:t>
      </w:r>
      <w:r w:rsidR="00400FCF">
        <w:t xml:space="preserve"> furthers our understanding of the family system particularly as</w:t>
      </w:r>
      <w:r w:rsidR="00B348BC">
        <w:t xml:space="preserve"> psychological wellbeing is </w:t>
      </w:r>
      <w:r w:rsidR="0029284A">
        <w:t>relevant</w:t>
      </w:r>
      <w:r w:rsidR="00B348BC">
        <w:t xml:space="preserve"> to support children’s developmental outcomes </w:t>
      </w:r>
      <w:r w:rsidR="00B348BC">
        <w:fldChar w:fldCharType="begin"/>
      </w:r>
      <w:r w:rsidR="00B348BC">
        <w:instrText xml:space="preserve"> ADDIN EN.CITE &lt;EndNote&gt;&lt;Cite&gt;&lt;Author&gt;Gupta&lt;/Author&gt;&lt;Year&gt;2014&lt;/Year&gt;&lt;RecNum&gt;375&lt;/RecNum&gt;&lt;DisplayText&gt;(Gupta &amp;amp; Ford-Jones, 2014)&lt;/DisplayText&gt;&lt;record&gt;&lt;rec-number&gt;375&lt;/rec-number&gt;&lt;foreign-keys&gt;&lt;key app="EN" db-id="rff2epx0rvpa5he2avovrvwif9rf5atddt2z" timestamp="1629023138"&gt;375&lt;/key&gt;&lt;/foreign-keys&gt;&lt;ref-type name="Journal Article"&gt;17&lt;/ref-type&gt;&lt;contributors&gt;&lt;authors&gt;&lt;author&gt;Gupta, Sunayna&lt;/author&gt;&lt;author&gt;Ford-Jones, Elizabeth&lt;/author&gt;&lt;/authors&gt;&lt;/contributors&gt;&lt;titles&gt;&lt;title&gt;Recognizing and responding to parental mental health needs: What can we do now?&lt;/title&gt;&lt;secondary-title&gt;Paediatrics &amp;amp; child health&lt;/secondary-title&gt;&lt;/titles&gt;&lt;periodical&gt;&lt;full-title&gt;Paediatrics &amp;amp; child health&lt;/full-title&gt;&lt;/periodical&gt;&lt;pages&gt;357-361&lt;/pages&gt;&lt;volume&gt;19&lt;/volume&gt;&lt;number&gt;7&lt;/number&gt;&lt;dates&gt;&lt;year&gt;2014&lt;/year&gt;&lt;/dates&gt;&lt;isbn&gt;1205-7088&lt;/isbn&gt;&lt;urls&gt;&lt;/urls&gt;&lt;/record&gt;&lt;/Cite&gt;&lt;/EndNote&gt;</w:instrText>
      </w:r>
      <w:r w:rsidR="00B348BC">
        <w:fldChar w:fldCharType="separate"/>
      </w:r>
      <w:r w:rsidR="00B348BC">
        <w:rPr>
          <w:noProof/>
        </w:rPr>
        <w:t>(Gupta &amp; Ford-Jones, 2014)</w:t>
      </w:r>
      <w:r w:rsidR="00B348BC">
        <w:fldChar w:fldCharType="end"/>
      </w:r>
      <w:r w:rsidR="00B348BC">
        <w:t xml:space="preserve">. </w:t>
      </w:r>
      <w:r w:rsidR="00400FCF">
        <w:t xml:space="preserve">Equally, the joint employment of mothers and fathers needs to be considered given the tendency for parents to make decisions about family and employment routines together </w:t>
      </w:r>
      <w:r w:rsidR="00400FCF">
        <w:fldChar w:fldCharType="begin"/>
      </w:r>
      <w:r w:rsidR="00400FCF">
        <w:instrText xml:space="preserve"> ADDIN EN.CITE &lt;EndNote&gt;&lt;Cite&gt;&lt;Author&gt;Benson&lt;/Author&gt;&lt;Year&gt;2011&lt;/Year&gt;&lt;RecNum&gt;127&lt;/RecNum&gt;&lt;DisplayText&gt;(Benson &amp;amp; Mokhtari, 2011)&lt;/DisplayText&gt;&lt;record&gt;&lt;rec-number&gt;127&lt;/rec-number&gt;&lt;foreign-keys&gt;&lt;key app="EN" db-id="rff2epx0rvpa5he2avovrvwif9rf5atddt2z" timestamp="1572707212"&gt;127&lt;/key&gt;&lt;/foreign-keys&gt;&lt;ref-type name="Journal Article"&gt;17&lt;/ref-type&gt;&lt;contributors&gt;&lt;authors&gt;&lt;author&gt;Benson, Lisa&lt;/author&gt;&lt;author&gt;Mokhtari, Manouchehr&lt;/author&gt;&lt;/authors&gt;&lt;/contributors&gt;&lt;titles&gt;&lt;title&gt;Parental employment, shared parent–child activities and childhood obesity&lt;/title&gt;&lt;secondary-title&gt;Journal of Family and Economic Issues&lt;/secondary-title&gt;&lt;/titles&gt;&lt;periodical&gt;&lt;full-title&gt;Journal of family and economic issues&lt;/full-title&gt;&lt;/periodical&gt;&lt;pages&gt;233-244&lt;/pages&gt;&lt;volume&gt;32&lt;/volume&gt;&lt;number&gt;2&lt;/number&gt;&lt;dates&gt;&lt;year&gt;2011&lt;/year&gt;&lt;/dates&gt;&lt;isbn&gt;1058-0476&lt;/isbn&gt;&lt;urls&gt;&lt;/urls&gt;&lt;/record&gt;&lt;/Cite&gt;&lt;/EndNote&gt;</w:instrText>
      </w:r>
      <w:r w:rsidR="00400FCF">
        <w:fldChar w:fldCharType="separate"/>
      </w:r>
      <w:r w:rsidR="00400FCF">
        <w:rPr>
          <w:noProof/>
        </w:rPr>
        <w:t>(Benson &amp; Mokhtari, 2011)</w:t>
      </w:r>
      <w:r w:rsidR="00400FCF">
        <w:fldChar w:fldCharType="end"/>
      </w:r>
      <w:r w:rsidR="00400FCF">
        <w:t xml:space="preserve">. Our study </w:t>
      </w:r>
      <w:r w:rsidR="00284D29">
        <w:t xml:space="preserve">is the first to examine </w:t>
      </w:r>
      <w:r w:rsidR="00400FCF">
        <w:t xml:space="preserve">both parents work schedules and mental health across childhood and into early adolescence in the UK. As increasing audience is given to fathers, equally contexts outside of North America are examined, for example, Finland </w:t>
      </w:r>
      <w:r w:rsidR="00400FCF">
        <w:fldChar w:fldCharType="begin"/>
      </w:r>
      <w:r w:rsidR="00400FCF">
        <w:instrText xml:space="preserve"> ADDIN EN.CITE &lt;EndNote&gt;&lt;Cite&gt;&lt;Author&gt;Rönkä&lt;/Author&gt;&lt;Year&gt;2017&lt;/Year&gt;&lt;RecNum&gt;156&lt;/RecNum&gt;&lt;DisplayText&gt;(Rönkä et al., 2017)&lt;/DisplayText&gt;&lt;record&gt;&lt;rec-number&gt;156&lt;/rec-number&gt;&lt;foreign-keys&gt;&lt;key app="EN" db-id="rff2epx0rvpa5he2avovrvwif9rf5atddt2z" timestamp="1572707212"&gt;156&lt;/key&gt;&lt;/foreign-keys&gt;&lt;ref-type name="Journal Article"&gt;17&lt;/ref-type&gt;&lt;contributors&gt;&lt;authors&gt;&lt;author&gt;Rönkä, Anna&lt;/author&gt;&lt;author&gt;Malinen, Kaisa&lt;/author&gt;&lt;author&gt;Metsäpelto, Riitta-Leena&lt;/author&gt;&lt;author&gt;Laakso, Marja-Leena&lt;/author&gt;&lt;author&gt;Sevón, Eija&lt;/author&gt;&lt;author&gt;Verhoef-van Dorp, Melissa&lt;/author&gt;&lt;/authors&gt;&lt;/contributors&gt;&lt;titles&gt;&lt;title&gt;Parental working time patterns and children&amp;apos;s socioemotional wellbeing: Comparing working parents in Finland, the United Kingdom, and the Netherlands&lt;/title&gt;&lt;secondary-title&gt;Children and Youth Services Review&lt;/secondary-title&gt;&lt;/titles&gt;&lt;periodical&gt;&lt;full-title&gt;Children and Youth Services Review&lt;/full-title&gt;&lt;/periodical&gt;&lt;pages&gt;133-141&lt;/pages&gt;&lt;volume&gt;76&lt;/volume&gt;&lt;dates&gt;&lt;year&gt;2017&lt;/year&gt;&lt;/dates&gt;&lt;isbn&gt;0190-7409&lt;/isbn&gt;&lt;urls&gt;&lt;/urls&gt;&lt;/record&gt;&lt;/Cite&gt;&lt;/EndNote&gt;</w:instrText>
      </w:r>
      <w:r w:rsidR="00400FCF">
        <w:fldChar w:fldCharType="separate"/>
      </w:r>
      <w:r w:rsidR="00400FCF">
        <w:rPr>
          <w:noProof/>
        </w:rPr>
        <w:t>(Rönkä et al., 2017)</w:t>
      </w:r>
      <w:r w:rsidR="00400FCF">
        <w:fldChar w:fldCharType="end"/>
      </w:r>
      <w:r w:rsidR="00400FCF">
        <w:t xml:space="preserve">, China </w:t>
      </w:r>
      <w:r w:rsidR="00400FCF">
        <w:fldChar w:fldCharType="begin"/>
      </w:r>
      <w:r w:rsidR="00400FCF">
        <w:instrText xml:space="preserve"> ADDIN EN.CITE &lt;EndNote&gt;&lt;Cite ExcludeYear="1"&gt;&lt;Author&gt;Han&lt;/Author&gt;&lt;Year&gt;2020&lt;/Year&gt;&lt;RecNum&gt;370&lt;/RecNum&gt;&lt;DisplayText&gt;(Han)&lt;/DisplayText&gt;&lt;record&gt;&lt;rec-number&gt;370&lt;/rec-number&gt;&lt;foreign-keys&gt;&lt;key app="EN" db-id="rff2epx0rvpa5he2avovrvwif9rf5atddt2z" timestamp="1628345299"&gt;370&lt;/key&gt;&lt;/foreign-keys&gt;&lt;ref-type name="Journal Article"&gt;17&lt;/ref-type&gt;&lt;contributors&gt;&lt;authors&gt;&lt;author&gt;Han, Wen-Jui&lt;/author&gt;&lt;/authors&gt;&lt;/contributors&gt;&lt;titles&gt;&lt;title&gt;A first look at parental work schedules and children’s well-being in contemporary China&lt;/title&gt;&lt;secondary-title&gt;Community, Work &amp;amp; Family&lt;/secondary-title&gt;&lt;/titles&gt;&lt;periodical&gt;&lt;full-title&gt;Community, Work &amp;amp; Family&lt;/full-title&gt;&lt;/periodical&gt;&lt;pages&gt;286-304&lt;/pages&gt;&lt;volume&gt;23&lt;/volume&gt;&lt;number&gt;3&lt;/number&gt;&lt;dates&gt;&lt;year&gt;2020&lt;/year&gt;&lt;/dates&gt;&lt;isbn&gt;1366-8803&lt;/isbn&gt;&lt;urls&gt;&lt;/urls&gt;&lt;/record&gt;&lt;/Cite&gt;&lt;/EndNote&gt;</w:instrText>
      </w:r>
      <w:r w:rsidR="00400FCF">
        <w:fldChar w:fldCharType="separate"/>
      </w:r>
      <w:r w:rsidR="00400FCF">
        <w:rPr>
          <w:noProof/>
        </w:rPr>
        <w:t>(Han)</w:t>
      </w:r>
      <w:r w:rsidR="00400FCF">
        <w:fldChar w:fldCharType="end"/>
      </w:r>
      <w:r w:rsidR="00400FCF">
        <w:t xml:space="preserve">, Netherlands </w:t>
      </w:r>
      <w:r w:rsidR="00400FCF">
        <w:fldChar w:fldCharType="begin"/>
      </w:r>
      <w:r w:rsidR="00400FCF">
        <w:instrText xml:space="preserve"> ADDIN EN.CITE &lt;EndNote&gt;&lt;Cite&gt;&lt;Author&gt;Tammelin&lt;/Author&gt;&lt;Year&gt;2017&lt;/Year&gt;&lt;RecNum&gt;276&lt;/RecNum&gt;&lt;DisplayText&gt;(Tammelin et al., 2017)&lt;/DisplayText&gt;&lt;record&gt;&lt;rec-number&gt;276&lt;/rec-number&gt;&lt;foreign-keys&gt;&lt;key app="EN" db-id="rff2epx0rvpa5he2avovrvwif9rf5atddt2z" timestamp="1582044799"&gt;276&lt;/key&gt;&lt;/foreign-keys&gt;&lt;ref-type name="Journal Article"&gt;17&lt;/ref-type&gt;&lt;contributors&gt;&lt;authors&gt;&lt;author&gt;Tammelin, Mia&lt;/author&gt;&lt;author&gt;Malinen, Kaisa&lt;/author&gt;&lt;author&gt;Rönkä, Anna&lt;/author&gt;&lt;author&gt;Verhoef, Melissa&lt;/author&gt;&lt;/authors&gt;&lt;/contributors&gt;&lt;titles&gt;&lt;title&gt;Work Schedules and Work–Family Conflict Among Dual Earners in Finland, the Netherlands, and the United Kingdom&lt;/title&gt;&lt;secondary-title&gt;Journal of Family Issues&lt;/secondary-title&gt;&lt;/titles&gt;&lt;periodical&gt;&lt;full-title&gt;Journal of Family Issues&lt;/full-title&gt;&lt;/periodical&gt;&lt;pages&gt;3-24&lt;/pages&gt;&lt;volume&gt;38&lt;/volume&gt;&lt;number&gt;1&lt;/number&gt;&lt;keywords&gt;&lt;keyword&gt;working time pattern&lt;/keyword&gt;&lt;keyword&gt;work-family conflict&lt;/keyword&gt;&lt;keyword&gt;dual earners&lt;/keyword&gt;&lt;keyword&gt;comparative&lt;/keyword&gt;&lt;keyword&gt;job quality&lt;/keyword&gt;&lt;keyword&gt;gender&lt;/keyword&gt;&lt;keyword&gt;life&lt;/keyword&gt;&lt;keyword&gt;balance&lt;/keyword&gt;&lt;keyword&gt;time&lt;/keyword&gt;&lt;keyword&gt;outcomes&lt;/keyword&gt;&lt;keyword&gt;germany&lt;/keyword&gt;&lt;keyword&gt;trends&lt;/keyword&gt;&lt;keyword&gt;women&lt;/keyword&gt;&lt;keyword&gt;men&lt;/keyword&gt;&lt;/keywords&gt;&lt;dates&gt;&lt;year&gt;2017&lt;/year&gt;&lt;pub-dates&gt;&lt;date&gt;Jan&lt;/date&gt;&lt;/pub-dates&gt;&lt;/dates&gt;&lt;isbn&gt;0192-513X&amp;#xD;1552-5481&lt;/isbn&gt;&lt;accession-num&gt;WOS:000389709900001&lt;/accession-num&gt;&lt;urls&gt;&lt;related-urls&gt;&lt;url&gt;&lt;style face="underline" font="default" size="100%"&gt;&amp;lt;Go to ISI&amp;gt;://WOS:000389709900001&lt;/style&gt;&lt;/url&gt;&lt;/related-urls&gt;&lt;/urls&gt;&lt;electronic-resource-num&gt;10.1177/0192513x15585810&lt;/electronic-resource-num&gt;&lt;language&gt;English&lt;/language&gt;&lt;/record&gt;&lt;/Cite&gt;&lt;/EndNote&gt;</w:instrText>
      </w:r>
      <w:r w:rsidR="00400FCF">
        <w:fldChar w:fldCharType="separate"/>
      </w:r>
      <w:r w:rsidR="00400FCF">
        <w:rPr>
          <w:noProof/>
        </w:rPr>
        <w:t>(Tammelin et al., 2017)</w:t>
      </w:r>
      <w:r w:rsidR="00400FCF">
        <w:fldChar w:fldCharType="end"/>
      </w:r>
      <w:r w:rsidR="00400FCF">
        <w:t xml:space="preserve">, and </w:t>
      </w:r>
      <w:r w:rsidR="007327FB">
        <w:t>South Korea</w:t>
      </w:r>
      <w:r w:rsidR="00400FCF">
        <w:t xml:space="preserve"> </w:t>
      </w:r>
      <w:r w:rsidR="00400FCF">
        <w:fldChar w:fldCharType="begin"/>
      </w:r>
      <w:r w:rsidR="00DE6830">
        <w:instrText xml:space="preserve"> ADDIN EN.CITE &lt;EndNote&gt;&lt;Cite&gt;&lt;Author&gt;Cho&lt;/Author&gt;&lt;Year&gt;2016&lt;/Year&gt;&lt;RecNum&gt;376&lt;/RecNum&gt;&lt;DisplayText&gt;(Cho &amp;amp; Coulton, 2016)&lt;/DisplayText&gt;&lt;record&gt;&lt;rec-number&gt;376&lt;/rec-number&gt;&lt;foreign-keys&gt;&lt;key app="EN" db-id="rff2epx0rvpa5he2avovrvwif9rf5atddt2z" timestamp="1629024959"&gt;376&lt;/key&gt;&lt;/foreign-keys&gt;&lt;ref-type name="Journal Article"&gt;17&lt;/ref-type&gt;&lt;contributors&gt;&lt;authors&gt;&lt;author&gt;Cho, Youngmin&lt;/author&gt;&lt;author&gt;Coulton, Claudia J&lt;/author&gt;&lt;/authors&gt;&lt;/contributors&gt;&lt;titles&gt;&lt;title&gt;The effects of parental nonstandard work schedules on adolescents’ academic achievement in dual-earner households in South Korea&lt;/title&gt;&lt;secondary-title&gt;Child Indicators Research&lt;/secondary-title&gt;&lt;/titles&gt;&lt;periodical&gt;&lt;full-title&gt;Child Indicators Research&lt;/full-title&gt;&lt;/periodical&gt;&lt;pages&gt;193-212&lt;/pages&gt;&lt;volume&gt;9&lt;/volume&gt;&lt;number&gt;1&lt;/number&gt;&lt;dates&gt;&lt;year&gt;2016&lt;/year&gt;&lt;/dates&gt;&lt;isbn&gt;1874-897X&lt;/isbn&gt;&lt;urls&gt;&lt;/urls&gt;&lt;/record&gt;&lt;/Cite&gt;&lt;/EndNote&gt;</w:instrText>
      </w:r>
      <w:r w:rsidR="00400FCF">
        <w:fldChar w:fldCharType="separate"/>
      </w:r>
      <w:r w:rsidR="00DE6830">
        <w:rPr>
          <w:noProof/>
        </w:rPr>
        <w:t>(Cho &amp; Coulton, 2016)</w:t>
      </w:r>
      <w:r w:rsidR="00400FCF">
        <w:fldChar w:fldCharType="end"/>
      </w:r>
      <w:r w:rsidR="00400FCF">
        <w:t xml:space="preserve">. These </w:t>
      </w:r>
      <w:r w:rsidR="007327FB">
        <w:t xml:space="preserve">studies reinforce the importance of </w:t>
      </w:r>
      <w:r w:rsidR="00720F20">
        <w:t>social policy contexts influencing work and family dynamics</w:t>
      </w:r>
      <w:r w:rsidR="003D1895">
        <w:t xml:space="preserve"> and suggest the need to investigate the role of parents’ nonstandard work schedules on mental health in the UK. </w:t>
      </w:r>
      <w:r w:rsidR="00122C8F">
        <w:t xml:space="preserve"> </w:t>
      </w:r>
    </w:p>
    <w:p w14:paraId="0C811E8C" w14:textId="526AF010" w:rsidR="007F6CCC" w:rsidRPr="00E341F1" w:rsidRDefault="007F6CCC" w:rsidP="00E341F1">
      <w:pPr>
        <w:spacing w:line="480" w:lineRule="auto"/>
        <w:jc w:val="center"/>
        <w:rPr>
          <w:b/>
        </w:rPr>
      </w:pPr>
      <w:r w:rsidRPr="00E341F1">
        <w:rPr>
          <w:b/>
        </w:rPr>
        <w:t xml:space="preserve">Nonstandard </w:t>
      </w:r>
      <w:r w:rsidR="004E0331">
        <w:rPr>
          <w:b/>
        </w:rPr>
        <w:t xml:space="preserve">Work </w:t>
      </w:r>
      <w:r w:rsidRPr="00E341F1">
        <w:rPr>
          <w:b/>
        </w:rPr>
        <w:t xml:space="preserve">Schedules and Relationship </w:t>
      </w:r>
      <w:r w:rsidR="00CE4DCA">
        <w:rPr>
          <w:b/>
        </w:rPr>
        <w:t>Happiness</w:t>
      </w:r>
    </w:p>
    <w:p w14:paraId="7D6A2039" w14:textId="3F1E971E" w:rsidR="007F6CCC" w:rsidRDefault="002B5480" w:rsidP="00835BD1">
      <w:pPr>
        <w:spacing w:line="480" w:lineRule="auto"/>
      </w:pPr>
      <w:r>
        <w:lastRenderedPageBreak/>
        <w:tab/>
        <w:t>There is a growing body</w:t>
      </w:r>
      <w:r w:rsidR="005B4F62">
        <w:t xml:space="preserve"> of</w:t>
      </w:r>
      <w:r>
        <w:t xml:space="preserve"> evidence linking parents’ </w:t>
      </w:r>
      <w:r w:rsidR="00225C41">
        <w:t>nonstandard work schedules</w:t>
      </w:r>
      <w:r>
        <w:t xml:space="preserve"> to relationship quality, family cohesion, union dissolution</w:t>
      </w:r>
      <w:r w:rsidR="006965C5">
        <w:t>,</w:t>
      </w:r>
      <w:r>
        <w:t xml:space="preserve"> and conflict</w:t>
      </w:r>
      <w:r w:rsidR="00412ECE">
        <w:t xml:space="preserve"> </w:t>
      </w:r>
      <w:r w:rsidR="0000007E">
        <w:fldChar w:fldCharType="begin">
          <w:fldData xml:space="preserve">PEVuZE5vdGU+PENpdGU+PEF1dGhvcj5EYXZpczwvQXV0aG9yPjxZZWFyPjIwMDg8L1llYXI+PFJl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ODYwLTg3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OTMtMTEw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</w:fldData>
        </w:fldChar>
      </w:r>
      <w:r w:rsidR="00437FB2">
        <w:instrText xml:space="preserve"> ADDIN EN.CITE </w:instrText>
      </w:r>
      <w:r w:rsidR="00437FB2">
        <w:fldChar w:fldCharType="begin">
          <w:fldData xml:space="preserve">PEVuZE5vdGU+PENpdGU+PEF1dGhvcj5EYXZpczwvQXV0aG9yPjxZZWFyPjIwMDg8L1llYXI+PFJl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ODYwLTg3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OTMtMTEw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</w:fldData>
        </w:fldChar>
      </w:r>
      <w:r w:rsidR="00437FB2">
        <w:instrText xml:space="preserve"> ADDIN EN.CITE.DATA </w:instrText>
      </w:r>
      <w:r w:rsidR="00437FB2">
        <w:fldChar w:fldCharType="end"/>
      </w:r>
      <w:r w:rsidR="0000007E">
        <w:fldChar w:fldCharType="separate"/>
      </w:r>
      <w:r w:rsidR="00437FB2">
        <w:rPr>
          <w:noProof/>
        </w:rPr>
        <w:t>(Davis et al., 2008; Hertz &amp; Charlton, 1989; Maume &amp; Sebastian, 2012; Mills &amp; Täht, 2010; Mott, 1965; Presser, 2000)</w:t>
      </w:r>
      <w:r w:rsidR="0000007E">
        <w:fldChar w:fldCharType="end"/>
      </w:r>
      <w:r w:rsidR="005B4F62">
        <w:t xml:space="preserve">. Researchers within </w:t>
      </w:r>
      <w:r w:rsidR="000F1DF2">
        <w:t xml:space="preserve">this </w:t>
      </w:r>
      <w:r w:rsidR="008C2242">
        <w:t>line</w:t>
      </w:r>
      <w:r w:rsidR="000F1DF2">
        <w:t xml:space="preserve"> of research point to the concern that a parent working on days or at times that are reserved for family life may inhibit full participation in </w:t>
      </w:r>
      <w:r w:rsidR="00A8059C">
        <w:t>caregiving and household responsibilities, which in turn can hamper partnership cohesion and stability</w:t>
      </w:r>
      <w:r w:rsidR="008C2242">
        <w:t xml:space="preserve">. </w:t>
      </w:r>
      <w:r w:rsidR="0000007E">
        <w:t xml:space="preserve">Seminal studies focused on partnership quality found increased family arguments, interference with companionship, and increased marital conflict resulting from one family member working a nonday shift </w:t>
      </w:r>
      <w:r w:rsidR="0000007E">
        <w:fldChar w:fldCharType="begin"/>
      </w:r>
      <w:r w:rsidR="00606714">
        <w:instrText xml:space="preserve"> ADDIN EN.CITE &lt;EndNote&gt;&lt;Cite&gt;&lt;Author&gt;Mott&lt;/Author&gt;&lt;Year&gt;1965&lt;/Year&gt;&lt;RecNum&gt;185&lt;/RecNum&gt;&lt;DisplayText&gt;(Hertz &amp;amp; Charlton, 1989; Mott, 1965)&lt;/DisplayText&gt;&lt;record&gt;&lt;rec-number&gt;185&lt;/rec-number&gt;&lt;foreign-keys&gt;&lt;key app="EN" db-id="rff2epx0rvpa5he2avovrvwif9rf5atddt2z" timestamp="1572707212"&gt;185&lt;/key&gt;&lt;/foreign-keys&gt;&lt;ref-type name="Book"&gt;6&lt;/ref-type&gt;&lt;contributors&gt;&lt;authors&gt;&lt;author&gt;Mott, Paul E&lt;/author&gt;&lt;/authors&gt;&lt;/contributors&gt;&lt;titles&gt;&lt;title&gt;Shift work: The social, psychological, and physical consequences&lt;/title&gt;&lt;/titles&gt;&lt;dates&gt;&lt;year&gt;1965&lt;/year&gt;&lt;/dates&gt;&lt;publisher&gt;University of Michigan Press&lt;/publisher&gt;&lt;urls&gt;&lt;/urls&gt;&lt;/record&gt;&lt;/Cite&gt;&lt;Cite&gt;&lt;Author&gt;Hertz&lt;/Author&gt;&lt;Year&gt;1989&lt;/Year&gt;&lt;RecNum&gt;237&lt;/RecNum&gt;&lt;record&gt;&lt;rec-number&gt;237&lt;/rec-number&gt;&lt;foreign-keys&gt;&lt;key app="EN" db-id="rff2epx0rvpa5he2avovrvwif9rf5atddt2z" timestamp="1580728349"&gt;237&lt;/key&gt;&lt;/foreign-keys&gt;&lt;ref-type name="Journal Article"&gt;17&lt;/ref-type&gt;&lt;contributors&gt;&lt;authors&gt;&lt;author&gt;Hertz, Rosanna&lt;/author&gt;&lt;author&gt;Charlton, Joy&lt;/author&gt;&lt;/authors&gt;&lt;/contributors&gt;&lt;auth-address&gt;Harvard Univ,Sch Med,Boston,Ma 02115&amp;#xD;Swarthmore Coll,Swarthmore,Pa 19081&lt;/auth-address&gt;&lt;titles&gt;&lt;title&gt;Making Family under a Shiftwork Schedule: Air Force Security Guards and Their Wives&lt;/title&gt;&lt;secondary-title&gt;Social Problems&lt;/secondary-title&gt;&lt;alt-title&gt;Soc Probl&lt;/alt-title&gt;&lt;/titles&gt;&lt;periodical&gt;&lt;full-title&gt;Social Problems&lt;/full-title&gt;&lt;/periodical&gt;&lt;pages&gt;491-507&lt;/pages&gt;&lt;volume&gt;36&lt;/volume&gt;&lt;number&gt;5&lt;/number&gt;&lt;section&gt;491&lt;/section&gt;&lt;dates&gt;&lt;year&gt;1989&lt;/year&gt;&lt;pub-dates&gt;&lt;date&gt;Dec&lt;/date&gt;&lt;/pub-dates&gt;&lt;/dates&gt;&lt;isbn&gt;0037-7791&amp;#xD;1533-8533&lt;/isbn&gt;&lt;accession-num&gt;WOS:A1989CH48000005&lt;/accession-num&gt;&lt;urls&gt;&lt;related-urls&gt;&lt;url&gt;&lt;style face="underline" font="default" size="100%"&gt;&amp;lt;Go to ISI&amp;gt;://WOS:A1989CH48000005&lt;/style&gt;&lt;/url&gt;&lt;/related-urls&gt;&lt;/urls&gt;&lt;electronic-resource-num&gt;10.1525/sp.1989.36.5.03x0007g&lt;/electronic-resource-num&gt;&lt;language&gt;English&lt;/language&gt;&lt;/record&gt;&lt;/Cite&gt;&lt;/EndNote&gt;</w:instrText>
      </w:r>
      <w:r w:rsidR="0000007E">
        <w:fldChar w:fldCharType="separate"/>
      </w:r>
      <w:r w:rsidR="0000007E">
        <w:rPr>
          <w:noProof/>
        </w:rPr>
        <w:t>(Hertz &amp; Charlton, 1989; Mott, 1965)</w:t>
      </w:r>
      <w:r w:rsidR="0000007E">
        <w:fldChar w:fldCharType="end"/>
      </w:r>
      <w:r w:rsidR="0000007E">
        <w:t xml:space="preserve">. </w:t>
      </w:r>
      <w:r w:rsidR="0000007E">
        <w:fldChar w:fldCharType="begin"/>
      </w:r>
      <w:r w:rsidR="00437FB2">
        <w:instrText xml:space="preserve"> ADDIN EN.CITE &lt;EndNote&gt;&lt;Cite AuthorYear="1"&gt;&lt;Author&gt;Presser&lt;/Author&gt;&lt;Year&gt;2000&lt;/Year&gt;&lt;RecNum&gt;251&lt;/RecNum&gt;&lt;DisplayText&gt;Presser (2000)&lt;/DisplayText&gt;&lt;record&gt;&lt;rec-number&gt;251&lt;/rec-number&gt;&lt;foreign-keys&gt;&lt;key app="EN" db-id="rff2epx0rvpa5he2avovrvwif9rf5atddt2z" timestamp="1580728349"&gt;251&lt;/key&gt;&lt;/foreign-keys&gt;&lt;ref-type name="Journal Article"&gt;17&lt;/ref-type&gt;&lt;contributors&gt;&lt;authors&gt;&lt;author&gt;Presser, Harriet B.&lt;/author&gt;&lt;/authors&gt;&lt;/contributors&gt;&lt;auth-address&gt;Univ Maryland, Dept Sociol, Ctr Populat Gender &amp;amp; Social Inequal, College Pk, MD 20742 USA&lt;/auth-address&gt;&lt;titles&gt;&lt;title&gt;Nonstandard Work Schedules and Marital Instability&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93-110&lt;/pages&gt;&lt;volume&gt;62&lt;/volume&gt;&lt;number&gt;1&lt;/number&gt;&lt;section&gt;93&lt;/section&gt;&lt;keywords&gt;&lt;keyword&gt;children&lt;/keyword&gt;&lt;keyword&gt;marital instability&lt;/keyword&gt;&lt;keyword&gt;nonstandard work schedules&lt;/keyword&gt;&lt;keyword&gt;shift work&lt;/keyword&gt;&lt;keyword&gt;household labor&lt;/keyword&gt;&lt;keyword&gt;married-women&lt;/keyword&gt;&lt;keyword&gt;family&lt;/keyword&gt;&lt;keyword&gt;disruption&lt;/keyword&gt;&lt;keyword&gt;employment&lt;/keyword&gt;&lt;keyword&gt;divorce&lt;/keyword&gt;&lt;keyword&gt;gender&lt;/keyword&gt;&lt;keyword&gt;time&lt;/keyword&gt;&lt;keyword&gt;determinants&lt;/keyword&gt;&lt;keyword&gt;stability&lt;/keyword&gt;&lt;/keywords&gt;&lt;dates&gt;&lt;year&gt;2000&lt;/year&gt;&lt;pub-dates&gt;&lt;date&gt;Feb&lt;/date&gt;&lt;/pub-dates&gt;&lt;/dates&gt;&lt;isbn&gt;0022-2445&amp;#xD;1741-3737&lt;/isbn&gt;&lt;accession-num&gt;WOS:000085435000009&lt;/accession-num&gt;&lt;urls&gt;&lt;related-urls&gt;&lt;url&gt;&lt;style face="underline" font="default" size="100%"&gt;&amp;lt;Go to ISI&amp;gt;://WOS:000085435000009&lt;/style&gt;&lt;/url&gt;&lt;/related-urls&gt;&lt;/urls&gt;&lt;electronic-resource-num&gt;10.1111/j.1741-3737.2000.00093.x&lt;/electronic-resource-num&gt;&lt;language&gt;English&lt;/language&gt;&lt;/record&gt;&lt;/Cite&gt;&lt;/EndNote&gt;</w:instrText>
      </w:r>
      <w:r w:rsidR="0000007E">
        <w:fldChar w:fldCharType="separate"/>
      </w:r>
      <w:r w:rsidR="00437FB2">
        <w:rPr>
          <w:noProof/>
        </w:rPr>
        <w:t>Presser (2000)</w:t>
      </w:r>
      <w:r w:rsidR="0000007E">
        <w:fldChar w:fldCharType="end"/>
      </w:r>
      <w:r w:rsidR="0000007E">
        <w:t xml:space="preserve"> </w:t>
      </w:r>
      <w:r w:rsidR="00835BD1">
        <w:t xml:space="preserve">found </w:t>
      </w:r>
      <w:r w:rsidR="0000007E">
        <w:t xml:space="preserve">increased </w:t>
      </w:r>
      <w:r w:rsidR="00835BD1">
        <w:t>in</w:t>
      </w:r>
      <w:r w:rsidR="0000007E">
        <w:t>cid</w:t>
      </w:r>
      <w:r w:rsidR="00835BD1">
        <w:t>en</w:t>
      </w:r>
      <w:r w:rsidR="0000007E">
        <w:t>ce of divorce</w:t>
      </w:r>
      <w:r w:rsidR="00835BD1">
        <w:t xml:space="preserve"> among couples in which wives worked night schedules. </w:t>
      </w:r>
      <w:r w:rsidR="00544A8A">
        <w:t>T</w:t>
      </w:r>
      <w:r w:rsidR="006709A7">
        <w:t xml:space="preserve">he perceived quality of intimate relationships has consequences for mental </w:t>
      </w:r>
      <w:r w:rsidR="003B5DE2">
        <w:t xml:space="preserve">and physical </w:t>
      </w:r>
      <w:r w:rsidR="006709A7">
        <w:t xml:space="preserve">health, subjective wellbeing, and adult identity </w:t>
      </w:r>
      <w:r w:rsidR="00835BD1">
        <w:t xml:space="preserve">(for a full review, see </w:t>
      </w:r>
      <w:r w:rsidR="006709A7">
        <w:fldChar w:fldCharType="begin"/>
      </w:r>
      <w:r w:rsidR="00835BD1">
        <w:instrText xml:space="preserve"> ADDIN EN.CITE &lt;EndNote&gt;&lt;Cite AuthorYear="1"&gt;&lt;Author&gt;Fincham&lt;/Author&gt;&lt;Year&gt;2010&lt;/Year&gt;&lt;RecNum&gt;277&lt;/RecNum&gt;&lt;DisplayText&gt;Fincham and Beach (2010)&lt;/DisplayText&gt;&lt;record&gt;&lt;rec-number&gt;277&lt;/rec-number&gt;&lt;foreign-keys&gt;&lt;key app="EN" db-id="rff2epx0rvpa5he2avovrvwif9rf5atddt2z" timestamp="1582633839"&gt;277&lt;/key&gt;&lt;/foreign-keys&gt;&lt;ref-type name="Journal Article"&gt;17&lt;/ref-type&gt;&lt;contributors&gt;&lt;authors&gt;&lt;author&gt;Fincham, Frank D&lt;/author&gt;&lt;author&gt;Beach, Steven RH&lt;/author&gt;&lt;/authors&gt;&lt;/contributors&gt;&lt;titles&gt;&lt;title&gt;Marriage in the new millennium: A decade in review&lt;/title&gt;&lt;secondary-title&gt;Journal of Marriage and Family&lt;/secondary-title&gt;&lt;/titles&gt;&lt;periodical&gt;&lt;full-title&gt;Journal of Marriage and Family&lt;/full-title&gt;&lt;/periodical&gt;&lt;pages&gt;630-649&lt;/pages&gt;&lt;volume&gt;72&lt;/volume&gt;&lt;number&gt;3&lt;/number&gt;&lt;dates&gt;&lt;year&gt;2010&lt;/year&gt;&lt;/dates&gt;&lt;isbn&gt;0022-2445&lt;/isbn&gt;&lt;urls&gt;&lt;/urls&gt;&lt;/record&gt;&lt;/Cite&gt;&lt;/EndNote&gt;</w:instrText>
      </w:r>
      <w:r w:rsidR="006709A7">
        <w:fldChar w:fldCharType="separate"/>
      </w:r>
      <w:r w:rsidR="00835BD1">
        <w:rPr>
          <w:noProof/>
        </w:rPr>
        <w:t>Fincham and Beach (2010)</w:t>
      </w:r>
      <w:r w:rsidR="006709A7">
        <w:fldChar w:fldCharType="end"/>
      </w:r>
      <w:r w:rsidR="00835BD1">
        <w:t>)</w:t>
      </w:r>
      <w:r w:rsidR="006709A7">
        <w:t xml:space="preserve">. </w:t>
      </w:r>
    </w:p>
    <w:p w14:paraId="2F0FFD87" w14:textId="48E61CEE" w:rsidR="0012332F" w:rsidRDefault="00C26575" w:rsidP="009747C2">
      <w:pPr>
        <w:spacing w:line="480" w:lineRule="auto"/>
      </w:pPr>
      <w:r>
        <w:tab/>
      </w:r>
      <w:r w:rsidR="00A5395F">
        <w:t xml:space="preserve">Focusing on studies with findings on relationship </w:t>
      </w:r>
      <w:r w:rsidR="00CE4DCA">
        <w:t xml:space="preserve">happiness </w:t>
      </w:r>
      <w:r w:rsidR="00A5395F">
        <w:t>and its association with couples</w:t>
      </w:r>
      <w:r w:rsidR="00F135BE">
        <w:t>’</w:t>
      </w:r>
      <w:r w:rsidR="00A5395F">
        <w:t xml:space="preserve"> nonstandard </w:t>
      </w:r>
      <w:r w:rsidR="00B44345">
        <w:t>work schedules</w:t>
      </w:r>
      <w:r w:rsidR="00D2442D">
        <w:t xml:space="preserve">, evidence is limited and conflicting. </w:t>
      </w:r>
      <w:r w:rsidR="0055465F">
        <w:t xml:space="preserve">For example, respondents’ or their spouses’ night </w:t>
      </w:r>
      <w:r w:rsidR="00436740">
        <w:t xml:space="preserve">work schedules </w:t>
      </w:r>
      <w:r w:rsidR="00405920">
        <w:t xml:space="preserve">in a US sample </w:t>
      </w:r>
      <w:r w:rsidR="0055465F">
        <w:t xml:space="preserve">was related to perceptions of marital instability, particularly among parents of young children </w:t>
      </w:r>
      <w:r w:rsidR="0055465F">
        <w:fldChar w:fldCharType="begin"/>
      </w:r>
      <w:r w:rsidR="00B54BCA">
        <w:instrText xml:space="preserve"> ADDIN EN.CITE &lt;EndNote&gt;&lt;Cite&gt;&lt;Author&gt;Davis&lt;/Author&gt;&lt;Year&gt;2008&lt;/Year&gt;&lt;RecNum&gt;186&lt;/RecNum&gt;&lt;DisplayText&gt;(Davis et al., 2008)&lt;/DisplayText&gt;&lt;record&gt;&lt;rec-number&gt;186&lt;/rec-number&gt;&lt;foreign-keys&gt;&lt;key app="EN" db-id="rff2epx0rvpa5he2avovrvwif9rf5atddt2z" timestamp="1572707212"&gt;186&lt;/key&gt;&lt;/foreign-keys&gt;&lt;ref-type name="Journal Article"&gt;17&lt;/ref-type&gt;&lt;contributors&gt;&lt;authors&gt;&lt;author&gt;Davis, K. D.&lt;/author&gt;&lt;author&gt;Goodman, W. B.&lt;/author&gt;&lt;author&gt;Pirretti, A. E.&lt;/author&gt;&lt;author&gt;Almeida, D. M.&lt;/author&gt;&lt;/authors&gt;&lt;/contributors&gt;&lt;auth-address&gt;Pennsylvania State University, 210 Beecher-Dock House, University Park, PA 16802 ( kdavis@psu.edu ).&lt;/auth-address&gt;&lt;titles&gt;&lt;title&gt;Nonstandard Work Schedules, Perceived Family Well-Being, and Daily Stressors&lt;/title&gt;&lt;secondary-title&gt;J Marriage Fam&lt;/secondary-title&gt;&lt;/titles&gt;&lt;periodical&gt;&lt;full-title&gt;J Marriage Fam&lt;/full-title&gt;&lt;/periodical&gt;&lt;pages&gt;991-1003&lt;/pages&gt;&lt;volume&gt;70&lt;/volume&gt;&lt;number&gt;4&lt;/number&gt;&lt;edition&gt;2009/02/06&lt;/edition&gt;&lt;dates&gt;&lt;year&gt;2008&lt;/year&gt;&lt;pub-dates&gt;&lt;date&gt;Nov&lt;/date&gt;&lt;/pub-dates&gt;&lt;/dates&gt;&lt;isbn&gt;0022-2445 (Print)&amp;#xD;0022-2445 (Linking)&lt;/isbn&gt;&lt;accession-num&gt;19194531&lt;/accession-num&gt;&lt;urls&gt;&lt;related-urls&gt;&lt;url&gt;https://www.ncbi.nlm.nih.gov/pubmed/19194531&lt;/url&gt;&lt;/related-urls&gt;&lt;/urls&gt;&lt;custom2&gt;PMC2634860&lt;/custom2&gt;&lt;electronic-resource-num&gt;10.1111/j.1741-3737.2008.00541.x&lt;/electronic-resource-num&gt;&lt;/record&gt;&lt;/Cite&gt;&lt;/EndNote&gt;</w:instrText>
      </w:r>
      <w:r w:rsidR="0055465F">
        <w:fldChar w:fldCharType="separate"/>
      </w:r>
      <w:r w:rsidR="0055465F">
        <w:rPr>
          <w:noProof/>
        </w:rPr>
        <w:t>(Davis et al., 2008)</w:t>
      </w:r>
      <w:r w:rsidR="0055465F">
        <w:fldChar w:fldCharType="end"/>
      </w:r>
      <w:r w:rsidR="00A93632">
        <w:t xml:space="preserve">. </w:t>
      </w:r>
      <w:r w:rsidR="00A5721B">
        <w:t xml:space="preserve">Further evidence of </w:t>
      </w:r>
      <w:r w:rsidR="006965C5">
        <w:t xml:space="preserve">an association between the </w:t>
      </w:r>
      <w:r w:rsidR="00A5721B">
        <w:t xml:space="preserve">late shift </w:t>
      </w:r>
      <w:r w:rsidR="006965C5">
        <w:t xml:space="preserve">and </w:t>
      </w:r>
      <w:r w:rsidR="00A5721B">
        <w:t xml:space="preserve">marital quality comes from a </w:t>
      </w:r>
      <w:r w:rsidR="00596E02">
        <w:t xml:space="preserve">small </w:t>
      </w:r>
      <w:r w:rsidR="00A5721B">
        <w:t xml:space="preserve">sample of </w:t>
      </w:r>
      <w:r w:rsidR="00405920">
        <w:t xml:space="preserve">American </w:t>
      </w:r>
      <w:r w:rsidR="00A5721B">
        <w:t xml:space="preserve">retail workers in which </w:t>
      </w:r>
      <w:r w:rsidR="005D1970">
        <w:t>men’s</w:t>
      </w:r>
      <w:r w:rsidR="00596E02">
        <w:t xml:space="preserve"> evening or night</w:t>
      </w:r>
      <w:r w:rsidR="00F030FC">
        <w:t xml:space="preserve"> shifts were related to lower marital quality </w:t>
      </w:r>
      <w:r w:rsidR="00F030FC">
        <w:fldChar w:fldCharType="begin"/>
      </w:r>
      <w:r w:rsidR="008F35CC">
        <w:instrText xml:space="preserve"> ADDIN EN.CITE &lt;EndNote&gt;&lt;Cite&gt;&lt;Author&gt;Maume&lt;/Author&gt;&lt;Year&gt;2012&lt;/Year&gt;&lt;RecNum&gt;74&lt;/RecNum&gt;&lt;DisplayText&gt;(Maume &amp;amp; Sebastian, 2012)&lt;/DisplayText&gt;&lt;record&gt;&lt;rec-number&gt;74&lt;/rec-number&gt;&lt;foreign-keys&gt;&lt;key app="EN" db-id="rff2epx0rvpa5he2avovrvwif9rf5atddt2z" timestamp="1572707212"&gt;74&lt;/key&gt;&lt;/foreign-keys&gt;&lt;ref-type name="Journal Article"&gt;17&lt;/ref-type&gt;&lt;contributors&gt;&lt;authors&gt;&lt;author&gt;Maume, David J&lt;/author&gt;&lt;author&gt;Sebastian, Rachel A&lt;/author&gt;&lt;/authors&gt;&lt;/contributors&gt;&lt;titles&gt;&lt;title&gt;Gender, nonstandard work schedules, and marital quality&lt;/title&gt;&lt;secondary-title&gt;Journal of family and economic issues&lt;/secondary-title&gt;&lt;/titles&gt;&lt;periodical&gt;&lt;full-title&gt;Journal of family and economic issues&lt;/full-title&gt;&lt;/periodical&gt;&lt;pages&gt;477-490&lt;/pages&gt;&lt;volume&gt;33&lt;/volume&gt;&lt;number&gt;4&lt;/number&gt;&lt;dates&gt;&lt;year&gt;2012&lt;/year&gt;&lt;/dates&gt;&lt;isbn&gt;1058-0476&lt;/isbn&gt;&lt;urls&gt;&lt;/urls&gt;&lt;/record&gt;&lt;/Cite&gt;&lt;/EndNote&gt;</w:instrText>
      </w:r>
      <w:r w:rsidR="00F030FC">
        <w:fldChar w:fldCharType="separate"/>
      </w:r>
      <w:r w:rsidR="00F030FC">
        <w:rPr>
          <w:noProof/>
        </w:rPr>
        <w:t>(Maume &amp; Sebastian, 2012)</w:t>
      </w:r>
      <w:r w:rsidR="00F030FC">
        <w:fldChar w:fldCharType="end"/>
      </w:r>
      <w:r w:rsidR="00F030FC">
        <w:t xml:space="preserve">, irrespective of the presence of children in the household. </w:t>
      </w:r>
      <w:r w:rsidR="00A93632">
        <w:t xml:space="preserve">In contrast, </w:t>
      </w:r>
      <w:r w:rsidR="00A93632">
        <w:fldChar w:fldCharType="begin"/>
      </w:r>
      <w:r w:rsidR="00B54BCA">
        <w:instrText xml:space="preserve"> ADDIN EN.CITE &lt;EndNote&gt;&lt;Cite AuthorYear="1"&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A93632">
        <w:fldChar w:fldCharType="separate"/>
      </w:r>
      <w:r w:rsidR="00B54BCA">
        <w:rPr>
          <w:noProof/>
        </w:rPr>
        <w:t>Perry-Jenkins et al. (2007)</w:t>
      </w:r>
      <w:r w:rsidR="00A93632">
        <w:fldChar w:fldCharType="end"/>
      </w:r>
      <w:r w:rsidR="00A93632">
        <w:t xml:space="preserve"> </w:t>
      </w:r>
      <w:r w:rsidR="009E295A">
        <w:t xml:space="preserve">found that in a sample of new </w:t>
      </w:r>
      <w:r w:rsidR="00F135BE">
        <w:t xml:space="preserve">American </w:t>
      </w:r>
      <w:r w:rsidR="009E295A">
        <w:t>parents, mothers’ rotating shifts were related to reports of relationship conflict. This relationship was not evident among fathers</w:t>
      </w:r>
      <w:r w:rsidR="00326E5F">
        <w:t xml:space="preserve">, nor </w:t>
      </w:r>
      <w:r w:rsidR="009E295A">
        <w:t>for other types of nonstandard shifts</w:t>
      </w:r>
      <w:r w:rsidR="00326E5F">
        <w:t xml:space="preserve">, and nor were there cross-partner associations. These </w:t>
      </w:r>
      <w:r w:rsidR="00405920">
        <w:t xml:space="preserve">null </w:t>
      </w:r>
      <w:r w:rsidR="00326E5F">
        <w:t>findings were replicated in a Dutch sample</w:t>
      </w:r>
      <w:r w:rsidR="00C168CD">
        <w:t>,</w:t>
      </w:r>
      <w:r w:rsidR="00326E5F">
        <w:t xml:space="preserve"> which </w:t>
      </w:r>
      <w:r w:rsidR="004B1E7F">
        <w:t xml:space="preserve">equally found no </w:t>
      </w:r>
      <w:r w:rsidR="004B1E7F">
        <w:lastRenderedPageBreak/>
        <w:t xml:space="preserve">cross-partner </w:t>
      </w:r>
      <w:r w:rsidR="009B139D">
        <w:t xml:space="preserve">associations </w:t>
      </w:r>
      <w:r w:rsidR="004B1E7F">
        <w:t xml:space="preserve">and no substantial negative associations with other types of working schedules </w:t>
      </w:r>
      <w:r w:rsidR="004B1E7F">
        <w:fldChar w:fldCharType="begin"/>
      </w:r>
      <w:r w:rsidR="00606714">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rsidR="004B1E7F">
        <w:fldChar w:fldCharType="separate"/>
      </w:r>
      <w:r w:rsidR="00606714">
        <w:rPr>
          <w:noProof/>
        </w:rPr>
        <w:t>(Mills &amp; Täht, 2010)</w:t>
      </w:r>
      <w:r w:rsidR="004B1E7F">
        <w:fldChar w:fldCharType="end"/>
      </w:r>
      <w:r w:rsidR="00511371">
        <w:t xml:space="preserve">. </w:t>
      </w:r>
    </w:p>
    <w:p w14:paraId="3A1B0E41" w14:textId="38E7D263" w:rsidR="00C26575" w:rsidRDefault="00FF09AF" w:rsidP="00DA79B4">
      <w:pPr>
        <w:spacing w:line="480" w:lineRule="auto"/>
        <w:ind w:firstLine="720"/>
      </w:pPr>
      <w:r>
        <w:t>Despite the mixed findings, existing evidence provides us with clues to understand the nuance of the relationship between work schedules and relationship happiness to further develop the evidence base. Several studies are not generalizable to a wider population</w:t>
      </w:r>
      <w:r w:rsidR="00DA79B4">
        <w:t>,</w:t>
      </w:r>
      <w:r>
        <w:t xml:space="preserve"> because they utilize an occupational cohort or make inferences for a sample of new parents. Additionally, only one study investigates a sample outside the US context. Our study makes new contributions by using a nationally representative sample of births in the UK. The UK context may offer fresh understanding of the implications of work schedules on relationship happiness. For example, nonstandard work schedules may be in demand or used as a work-family reconciliation strategy in the context of high part-time employment rates among mothers and the high cost and/or unavailability of childcare outside of daytime, weekday hours. Such household work arrangements could translate to strategic efforts to protect shared time and attend to emotional maintenance activities to reinforce partnership stability. On the other hand, relationship time may be compromised if a parent has taken up more household responsibilities resulting from </w:t>
      </w:r>
      <w:r w:rsidR="00BF6F50">
        <w:t xml:space="preserve">a partner’s </w:t>
      </w:r>
      <w:r>
        <w:t>nonstandard work schedule</w:t>
      </w:r>
      <w:r w:rsidR="00BF6F50">
        <w:t xml:space="preserve">. In turn this could lead to feelings of frustration and role overload. </w:t>
      </w:r>
      <w:r w:rsidR="00596E02">
        <w:t xml:space="preserve">In attempting to reconcile these conflicting strands of findings, we </w:t>
      </w:r>
      <w:r w:rsidR="00A91676">
        <w:t>acknowledge the role of both parents’ work schedules</w:t>
      </w:r>
      <w:r w:rsidR="002F5CA3">
        <w:t xml:space="preserve"> as well as </w:t>
      </w:r>
      <w:r w:rsidR="00A91676">
        <w:t xml:space="preserve">types of nonstandard </w:t>
      </w:r>
      <w:r w:rsidR="005F2B61">
        <w:t>work schedules</w:t>
      </w:r>
      <w:r w:rsidR="002F5CA3">
        <w:t xml:space="preserve"> in examining</w:t>
      </w:r>
      <w:r w:rsidR="00A91676">
        <w:t xml:space="preserve"> the potential strain between working patterns and relationship </w:t>
      </w:r>
      <w:r w:rsidR="00CE4DCA">
        <w:t>happiness</w:t>
      </w:r>
      <w:r w:rsidR="00A91676">
        <w:t xml:space="preserve">. </w:t>
      </w:r>
    </w:p>
    <w:p w14:paraId="37F452CC" w14:textId="60EC281F" w:rsidR="00A91676" w:rsidRPr="00E341F1" w:rsidRDefault="006F1F1E" w:rsidP="00E341F1">
      <w:pPr>
        <w:spacing w:line="480" w:lineRule="auto"/>
        <w:jc w:val="center"/>
        <w:rPr>
          <w:b/>
        </w:rPr>
      </w:pPr>
      <w:bookmarkStart w:id="6" w:name="_Hlk82075263"/>
      <w:r>
        <w:rPr>
          <w:b/>
        </w:rPr>
        <w:t xml:space="preserve">Relationship between </w:t>
      </w:r>
      <w:r w:rsidR="00A91676" w:rsidRPr="00E341F1">
        <w:rPr>
          <w:b/>
        </w:rPr>
        <w:t>Type</w:t>
      </w:r>
      <w:r w:rsidR="005557A5">
        <w:rPr>
          <w:b/>
        </w:rPr>
        <w:t>s</w:t>
      </w:r>
      <w:r w:rsidR="00A91676" w:rsidRPr="00E341F1">
        <w:rPr>
          <w:b/>
        </w:rPr>
        <w:t xml:space="preserve"> of Nonstandard </w:t>
      </w:r>
      <w:r w:rsidR="004E0331">
        <w:rPr>
          <w:b/>
        </w:rPr>
        <w:t xml:space="preserve">Work </w:t>
      </w:r>
      <w:r w:rsidR="00A91676" w:rsidRPr="00E341F1">
        <w:rPr>
          <w:b/>
        </w:rPr>
        <w:t>Schedule</w:t>
      </w:r>
      <w:r>
        <w:rPr>
          <w:b/>
        </w:rPr>
        <w:t xml:space="preserve"> and Parental Wellbeing</w:t>
      </w:r>
    </w:p>
    <w:bookmarkEnd w:id="6"/>
    <w:p w14:paraId="0FAA2363" w14:textId="77777777" w:rsidR="00DA79B4" w:rsidRDefault="009F30B9" w:rsidP="00E74025">
      <w:pPr>
        <w:spacing w:line="480" w:lineRule="auto"/>
      </w:pPr>
      <w:r>
        <w:tab/>
        <w:t xml:space="preserve">The consequences of nonstandard </w:t>
      </w:r>
      <w:r w:rsidR="00225C41">
        <w:t>work schedules</w:t>
      </w:r>
      <w:r>
        <w:t xml:space="preserve"> may be contingent on type of schedule. </w:t>
      </w:r>
      <w:r w:rsidR="001E569D">
        <w:t xml:space="preserve">Physiological </w:t>
      </w:r>
      <w:r>
        <w:t>evidence</w:t>
      </w:r>
      <w:r w:rsidR="001E569D">
        <w:t xml:space="preserve"> from night working suggests</w:t>
      </w:r>
      <w:r>
        <w:t xml:space="preserve"> pernicious effects of </w:t>
      </w:r>
      <w:r w:rsidR="001E569D">
        <w:t>such work schedules</w:t>
      </w:r>
      <w:r>
        <w:t xml:space="preserve"> on individual and family wellbeing because of the resulting disruptions to biorhythms and sleep </w:t>
      </w:r>
      <w:r>
        <w:lastRenderedPageBreak/>
        <w:t xml:space="preserve">cycles </w:t>
      </w:r>
      <w:r>
        <w:fldChar w:fldCharType="begin"/>
      </w:r>
      <w:r w:rsidR="00E33D7F">
        <w:instrText xml:space="preserve"> ADDIN EN.CITE &lt;EndNote&gt;&lt;Cite&gt;&lt;Author&gt;Moreno&lt;/Author&gt;&lt;Year&gt;2019&lt;/Year&gt;&lt;RecNum&gt;374&lt;/RecNum&gt;&lt;DisplayText&gt;(Moreno et al., 2019)&lt;/DisplayText&gt;&lt;record&gt;&lt;rec-number&gt;374&lt;/rec-number&gt;&lt;foreign-keys&gt;&lt;key app="EN" db-id="rff2epx0rvpa5he2avovrvwif9rf5atddt2z" timestamp="1628866491"&gt;374&lt;/key&gt;&lt;/foreign-keys&gt;&lt;ref-type name="Journal Article"&gt;17&lt;/ref-type&gt;&lt;contributors&gt;&lt;authors&gt;&lt;author&gt;Moreno, Claudia RC&lt;/author&gt;&lt;author&gt;Marqueze, Elaine C&lt;/author&gt;&lt;author&gt;Sargent, Charli&lt;/author&gt;&lt;author&gt;Wright Jr, Kenneth P&lt;/author&gt;&lt;author&gt;Ferguson, Sally A&lt;/author&gt;&lt;author&gt;Tucker, Philip&lt;/author&gt;&lt;/authors&gt;&lt;/contributors&gt;&lt;titles&gt;&lt;title&gt;Working Time Society consensus statements: Evidence-based effects of shift work on physical and mental health&lt;/title&gt;&lt;secondary-title&gt;Industrial health&lt;/secondary-title&gt;&lt;/titles&gt;&lt;periodical&gt;&lt;full-title&gt;Industrial health&lt;/full-title&gt;&lt;/periodical&gt;&lt;pages&gt;139-157&lt;/pages&gt;&lt;volume&gt;57&lt;/volume&gt;&lt;number&gt;2&lt;/number&gt;&lt;dates&gt;&lt;year&gt;2019&lt;/year&gt;&lt;/dates&gt;&lt;isbn&gt;0019-8366&lt;/isbn&gt;&lt;urls&gt;&lt;/urls&gt;&lt;/record&gt;&lt;/Cite&gt;&lt;/EndNote&gt;</w:instrText>
      </w:r>
      <w:r>
        <w:fldChar w:fldCharType="separate"/>
      </w:r>
      <w:r w:rsidR="00E33D7F">
        <w:rPr>
          <w:noProof/>
        </w:rPr>
        <w:t>(Moreno et al., 2019)</w:t>
      </w:r>
      <w:r>
        <w:fldChar w:fldCharType="end"/>
      </w:r>
      <w:r>
        <w:t>. Night wo</w:t>
      </w:r>
      <w:r w:rsidR="00242654">
        <w:t>rking may also influence the ‘</w:t>
      </w:r>
      <w:proofErr w:type="spellStart"/>
      <w:r w:rsidR="00242654">
        <w:t>sociorhythms</w:t>
      </w:r>
      <w:proofErr w:type="spellEnd"/>
      <w:r w:rsidR="00242654">
        <w:t xml:space="preserve">’ of daily life by desynchronizing activities with family, friends, and institutional arrangements </w:t>
      </w:r>
      <w:r w:rsidR="00242654">
        <w:fldChar w:fldCharType="begin"/>
      </w:r>
      <w:r w:rsidR="00606714">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rsidR="00242654">
        <w:fldChar w:fldCharType="separate"/>
      </w:r>
      <w:r w:rsidR="00606714">
        <w:rPr>
          <w:noProof/>
        </w:rPr>
        <w:t>(Mills &amp; Täht, 2010)</w:t>
      </w:r>
      <w:r w:rsidR="00242654">
        <w:fldChar w:fldCharType="end"/>
      </w:r>
      <w:r w:rsidR="00242654">
        <w:t xml:space="preserve">. </w:t>
      </w:r>
      <w:r w:rsidR="005C3806">
        <w:t xml:space="preserve">On the other hand, </w:t>
      </w:r>
      <w:r w:rsidR="00CC4E7E">
        <w:t>working nighttime</w:t>
      </w:r>
      <w:r w:rsidR="005C3806">
        <w:t xml:space="preserve"> schedules</w:t>
      </w:r>
      <w:r w:rsidR="00CC4E7E">
        <w:t xml:space="preserve"> </w:t>
      </w:r>
      <w:r w:rsidR="00A4147B">
        <w:t xml:space="preserve">may </w:t>
      </w:r>
      <w:r w:rsidR="00CC4E7E">
        <w:t>reduce the negative effects of work-family conflict on parenting stress among unpartnered mothers</w:t>
      </w:r>
      <w:r w:rsidR="00BD4C54">
        <w:t xml:space="preserve"> if these work schedules are used as a strategy to integrate work and family roles using informal childcare support</w:t>
      </w:r>
      <w:r w:rsidR="00CC4E7E">
        <w:t xml:space="preserve"> </w:t>
      </w:r>
      <w:r w:rsidR="00397DD5">
        <w:fldChar w:fldCharType="begin"/>
      </w:r>
      <w:r w:rsidR="008F35CC">
        <w:instrText xml:space="preserve"> ADDIN EN.CITE &lt;EndNote&gt;&lt;Cite&gt;&lt;Author&gt;Hwang&lt;/Author&gt;&lt;Year&gt;2019&lt;/Year&gt;&lt;RecNum&gt;191&lt;/RecNum&gt;&lt;DisplayText&gt;(Hwang &amp;amp; Jung, 2019)&lt;/DisplayText&gt;&lt;record&gt;&lt;rec-number&gt;191&lt;/rec-number&gt;&lt;foreign-keys&gt;&lt;key app="EN" db-id="rff2epx0rvpa5he2avovrvwif9rf5atddt2z" timestamp="1572707212"&gt;191&lt;/key&gt;&lt;/foreign-keys&gt;&lt;ref-type name="Journal Article"&gt;17&lt;/ref-type&gt;&lt;contributors&gt;&lt;authors&gt;&lt;author&gt;Hwang, Woosang&lt;/author&gt;&lt;author&gt;Jung, Eunjoo &lt;/author&gt;&lt;/authors&gt;&lt;/contributors&gt;&lt;titles&gt;&lt;title&gt;Unpartnered Mothers’ Work-Family Conflict and Parenting Stress: The Moderating Effects of Nonstandard Work Schedules&lt;/title&gt;&lt;secondary-title&gt;Journal of Family and Economic Issues&lt;/secondary-title&gt;&lt;/titles&gt;&lt;periodical&gt;&lt;full-title&gt;Journal of family and economic issues&lt;/full-title&gt;&lt;/periodical&gt;&lt;pages&gt;1-14&lt;/pages&gt;&lt;dates&gt;&lt;year&gt;2019&lt;/year&gt;&lt;/dates&gt;&lt;isbn&gt;1058-0476&lt;/isbn&gt;&lt;urls&gt;&lt;/urls&gt;&lt;/record&gt;&lt;/Cite&gt;&lt;/EndNote&gt;</w:instrText>
      </w:r>
      <w:r w:rsidR="00397DD5">
        <w:fldChar w:fldCharType="separate"/>
      </w:r>
      <w:r w:rsidR="00397DD5">
        <w:rPr>
          <w:noProof/>
        </w:rPr>
        <w:t>(Hwang &amp; Jung, 2019)</w:t>
      </w:r>
      <w:r w:rsidR="00397DD5">
        <w:fldChar w:fldCharType="end"/>
      </w:r>
      <w:r w:rsidR="00397DD5">
        <w:t xml:space="preserve">. </w:t>
      </w:r>
      <w:r w:rsidR="003D792D">
        <w:t xml:space="preserve">Although Hwang and Jung focused on unpartnered mothers and </w:t>
      </w:r>
      <w:r w:rsidR="003D792D">
        <w:fldChar w:fldCharType="begin"/>
      </w:r>
      <w:r w:rsidR="003D792D">
        <w:instrText xml:space="preserve"> ADDIN EN.CITE &lt;EndNote&gt;&lt;Cite ExcludeAuth="1" ExcludeYear="1"&gt;&lt;Author&gt;Hwang&lt;/Author&gt;&lt;Year&gt;2019&lt;/Year&gt;&lt;RecNum&gt;240&lt;/RecNum&gt;&lt;record&gt;&lt;rec-number&gt;240&lt;/rec-number&gt;&lt;foreign-keys&gt;&lt;key app="EN" db-id="rff2epx0rvpa5he2avovrvwif9rf5atddt2z" timestamp="1580728349"&gt;240&lt;/key&gt;&lt;/foreign-keys&gt;&lt;ref-type name="Journal Article"&gt;17&lt;/ref-type&gt;&lt;contributors&gt;&lt;authors&gt;&lt;author&gt;Hwang, Woosang&lt;/author&gt;&lt;author&gt;Jung, Eunjoo&lt;/author&gt;&lt;/authors&gt;&lt;/contributors&gt;&lt;titles&gt;&lt;title&gt;Unpartnered Mothers’ Work-Family Conflict and Parenting Stress: The Moderating Effects of Nonstandard Work Schedules&lt;/title&gt;&lt;secondary-title&gt;Journal of Family and Economic Issues&lt;/secondary-title&gt;&lt;/titles&gt;&lt;periodical&gt;&lt;full-title&gt;Journal of family and economic issues&lt;/full-title&gt;&lt;/periodical&gt;&lt;pages&gt;1-14&lt;/pages&gt;&lt;dates&gt;&lt;year&gt;2019&lt;/year&gt;&lt;/dates&gt;&lt;isbn&gt;1573-3475&lt;/isbn&gt;&lt;urls&gt;&lt;/urls&gt;&lt;/record&gt;&lt;/Cite&gt;&lt;/EndNote&gt;</w:instrText>
      </w:r>
      <w:r w:rsidR="003D792D">
        <w:fldChar w:fldCharType="end"/>
      </w:r>
      <w:r w:rsidR="00280AF0">
        <w:t>argue</w:t>
      </w:r>
      <w:r w:rsidR="003D792D">
        <w:t>d</w:t>
      </w:r>
      <w:r w:rsidR="00280AF0">
        <w:t xml:space="preserve"> that </w:t>
      </w:r>
      <w:r w:rsidR="003D792D">
        <w:t>nonstandard</w:t>
      </w:r>
      <w:r w:rsidR="00280AF0">
        <w:t xml:space="preserve"> work schedules may offer a break from parenting, using social and family support</w:t>
      </w:r>
      <w:r w:rsidR="001D2A7A">
        <w:t>,</w:t>
      </w:r>
      <w:r w:rsidR="00561AF6">
        <w:t xml:space="preserve"> a similar attempt to</w:t>
      </w:r>
      <w:r w:rsidR="003D792D">
        <w:t xml:space="preserve"> </w:t>
      </w:r>
      <w:r w:rsidR="00561AF6">
        <w:t xml:space="preserve">integrate </w:t>
      </w:r>
      <w:r w:rsidR="003D792D">
        <w:t>work and family domains could also be reflected among dual-earner couples who</w:t>
      </w:r>
      <w:r w:rsidR="00280AF0">
        <w:t xml:space="preserve"> </w:t>
      </w:r>
      <w:r w:rsidR="003D792D">
        <w:t xml:space="preserve">optimize their nonoverlapping work schedules to accommodate childcare. </w:t>
      </w:r>
      <w:r w:rsidR="00397DD5">
        <w:t>I</w:t>
      </w:r>
      <w:r w:rsidR="00963AE7">
        <w:t xml:space="preserve">t has been hypothesized that evening working may limit sunlight exposure </w:t>
      </w:r>
      <w:r w:rsidR="00F37260">
        <w:t>which</w:t>
      </w:r>
      <w:r w:rsidR="00963AE7">
        <w:t xml:space="preserve"> may </w:t>
      </w:r>
      <w:r w:rsidR="00F37260">
        <w:t xml:space="preserve">compromise a worker’s mental health </w:t>
      </w:r>
      <w:r w:rsidR="00F37260">
        <w:fldChar w:fldCharType="begin"/>
      </w:r>
      <w:r w:rsidR="00D349FA">
        <w:instrText xml:space="preserve"> ADDIN EN.CITE &lt;EndNote&gt;&lt;Cite&gt;&lt;Author&gt;Rosenbaum&lt;/Author&gt;&lt;Year&gt;2009&lt;/Year&gt;&lt;RecNum&gt;46&lt;/RecNum&gt;&lt;DisplayText&gt;(Rosenbaum &amp;amp; Morett, 2009)&lt;/DisplayText&gt;&lt;record&gt;&lt;rec-number&gt;46&lt;/rec-number&gt;&lt;foreign-keys&gt;&lt;key app="EN" db-id="rff2epx0rvpa5he2avovrvwif9rf5atddt2z" timestamp="1572707212"&gt;46&lt;/key&gt;&lt;/foreign-keys&gt;&lt;ref-type name="Journal Article"&gt;17&lt;/ref-type&gt;&lt;contributors&gt;&lt;authors&gt;&lt;author&gt;Rosenbaum, E.&lt;/author&gt;&lt;author&gt;Morett, C. R.&lt;/author&gt;&lt;/authors&gt;&lt;/contributors&gt;&lt;auth-address&gt;Department of Sociology and Anthropology, Fordham University, Dealy Hall, Bronx, NY 10458, USA.&lt;/auth-address&gt;&lt;titles&gt;&lt;title&gt;The effect of parents&amp;apos; joint work schedules on infants&amp;apos; behavior over the first two years of life: evidence from the ECLSB&lt;/title&gt;&lt;secondary-title&gt;Maternal and Child Health Journal&lt;/secondary-title&gt;&lt;/titles&gt;&lt;periodical&gt;&lt;full-title&gt;Maternal and child health journal&lt;/full-title&gt;&lt;/periodical&gt;&lt;pages&gt;732-44&lt;/pages&gt;&lt;volume&gt;13&lt;/volume&gt;&lt;number&gt;6&lt;/number&gt;&lt;edition&gt;2009/06/23&lt;/edition&gt;&lt;keywords&gt;&lt;keyword&gt;Adult&lt;/keyword&gt;&lt;keyword&gt;*Employment&lt;/keyword&gt;&lt;keyword&gt;Female&lt;/keyword&gt;&lt;keyword&gt;Humans&lt;/keyword&gt;&lt;keyword&gt;Infant&lt;/keyword&gt;&lt;keyword&gt;Infant Behavior/*psychology&lt;/keyword&gt;&lt;keyword&gt;Infant Welfare/*psychology&lt;/keyword&gt;&lt;keyword&gt;Infant, Newborn&lt;/keyword&gt;&lt;keyword&gt;Longitudinal Studies&lt;/keyword&gt;&lt;keyword&gt;Male&lt;/keyword&gt;&lt;keyword&gt;*Parent-Child Relations&lt;/keyword&gt;&lt;keyword&gt;Parents/*psychology&lt;/keyword&gt;&lt;keyword&gt;Socioeconomic Factors&lt;/keyword&gt;&lt;keyword&gt;Surveys and Questionnaires&lt;/keyword&gt;&lt;/keywords&gt;&lt;dates&gt;&lt;year&gt;2009&lt;/year&gt;&lt;pub-dates&gt;&lt;date&gt;Nov&lt;/date&gt;&lt;/pub-dates&gt;&lt;/dates&gt;&lt;isbn&gt;1573-6628 (Electronic)&amp;#xD;1092-7875 (Linking)&lt;/isbn&gt;&lt;accession-num&gt;19543818&lt;/accession-num&gt;&lt;urls&gt;&lt;related-urls&gt;&lt;url&gt;https://www.ncbi.nlm.nih.gov/pubmed/19543818&lt;/url&gt;&lt;/related-urls&gt;&lt;/urls&gt;&lt;electronic-resource-num&gt;10.1007/s10995-009-0488-8&lt;/electronic-resource-num&gt;&lt;/record&gt;&lt;/Cite&gt;&lt;/EndNote&gt;</w:instrText>
      </w:r>
      <w:r w:rsidR="00F37260">
        <w:fldChar w:fldCharType="separate"/>
      </w:r>
      <w:r w:rsidR="00F37260">
        <w:rPr>
          <w:noProof/>
        </w:rPr>
        <w:t>(Rosenbaum &amp; Morett, 2009)</w:t>
      </w:r>
      <w:r w:rsidR="00F37260">
        <w:fldChar w:fldCharType="end"/>
      </w:r>
      <w:r w:rsidR="00F37260">
        <w:t>.</w:t>
      </w:r>
      <w:r w:rsidR="00397DD5">
        <w:t xml:space="preserve"> </w:t>
      </w:r>
      <w:r w:rsidR="00242E2B">
        <w:t>Time-use data has also shown</w:t>
      </w:r>
      <w:r w:rsidR="00DE6ABF">
        <w:t xml:space="preserve"> that evening and night schedules were related to a reduction</w:t>
      </w:r>
      <w:r w:rsidR="00242E2B">
        <w:t xml:space="preserve"> in family leisure </w:t>
      </w:r>
      <w:r w:rsidR="00DE6ABF">
        <w:t>time and time with one’s partner</w:t>
      </w:r>
      <w:r w:rsidR="00242E2B">
        <w:t xml:space="preserve"> </w:t>
      </w:r>
      <w:r w:rsidR="00242E2B">
        <w:fldChar w:fldCharType="begin">
          <w:fldData xml:space="preserve">PEVuZE5vdGU+PENpdGU+PEF1dGhvcj5SYXBvcG9ydDwvQXV0aG9yPjxZZWFyPjIwMDc8L1llYXI+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</w:fldData>
        </w:fldChar>
      </w:r>
      <w:r w:rsidR="00437FB2">
        <w:instrText xml:space="preserve"> ADDIN EN.CITE </w:instrText>
      </w:r>
      <w:r w:rsidR="00437FB2">
        <w:fldChar w:fldCharType="begin">
          <w:fldData xml:space="preserve">PEVuZE5vdGU+PENpdGU+PEF1dGhvcj5SYXBvcG9ydDwvQXV0aG9yPjxZZWFyPjIwMDc8L1llYXI+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</w:fldData>
        </w:fldChar>
      </w:r>
      <w:r w:rsidR="00437FB2">
        <w:instrText xml:space="preserve"> ADDIN EN.CITE.DATA </w:instrText>
      </w:r>
      <w:r w:rsidR="00437FB2">
        <w:fldChar w:fldCharType="end"/>
      </w:r>
      <w:r w:rsidR="00242E2B">
        <w:fldChar w:fldCharType="separate"/>
      </w:r>
      <w:r w:rsidR="00437FB2">
        <w:rPr>
          <w:noProof/>
        </w:rPr>
        <w:t>(Rapoport &amp; Le Bourdais, 2007; Wight et al., 2008)</w:t>
      </w:r>
      <w:r w:rsidR="00242E2B">
        <w:fldChar w:fldCharType="end"/>
      </w:r>
      <w:r w:rsidR="00242E2B">
        <w:t>, which may in turn create interpersonal distress and relationship conflict.</w:t>
      </w:r>
      <w:r w:rsidR="00963AE7">
        <w:t xml:space="preserve"> </w:t>
      </w:r>
      <w:r w:rsidR="00F37260">
        <w:t xml:space="preserve">In contrast, </w:t>
      </w:r>
      <w:r w:rsidR="00242654">
        <w:fldChar w:fldCharType="begin"/>
      </w:r>
      <w:r w:rsidR="00437FB2">
        <w:instrText xml:space="preserve"> ADDIN EN.CITE &lt;EndNote&gt;&lt;Cite AuthorYear="1"&gt;&lt;Author&gt;Presser&lt;/Author&gt;&lt;Year&gt;2003&lt;/Year&gt;&lt;RecNum&gt;8&lt;/RecNum&gt;&lt;DisplayText&gt;Presser (2003)&lt;/DisplayText&gt;&lt;record&gt;&lt;rec-number&gt;8&lt;/rec-number&gt;&lt;foreign-keys&gt;&lt;key app="EN" db-id="rff2epx0rvpa5he2avovrvwif9rf5atddt2z" timestamp="1572707212"&gt;8&lt;/key&gt;&lt;/foreign-keys&gt;&lt;ref-type name="Book"&gt;6&lt;/ref-type&gt;&lt;contributors&gt;&lt;authors&gt;&lt;author&gt;Presser, H.B.&lt;/author&gt;&lt;/authors&gt;&lt;/contributors&gt;&lt;titles&gt;&lt;title&gt;Working in a 24/7 economy: Challenges for American families&lt;/title&gt;&lt;/titles&gt;&lt;dates&gt;&lt;year&gt;2003&lt;/year&gt;&lt;/dates&gt;&lt;pub-location&gt;New York&lt;/pub-location&gt;&lt;publisher&gt;Russell Sage Foundation&lt;/publisher&gt;&lt;isbn&gt;0871546701&lt;/isbn&gt;&lt;urls&gt;&lt;/urls&gt;&lt;/record&gt;&lt;/Cite&gt;&lt;/EndNote&gt;</w:instrText>
      </w:r>
      <w:r w:rsidR="00242654">
        <w:fldChar w:fldCharType="separate"/>
      </w:r>
      <w:r w:rsidR="00437FB2">
        <w:rPr>
          <w:noProof/>
        </w:rPr>
        <w:t>Presser (2003)</w:t>
      </w:r>
      <w:r w:rsidR="00242654">
        <w:fldChar w:fldCharType="end"/>
      </w:r>
      <w:r w:rsidR="00242654">
        <w:t xml:space="preserve"> </w:t>
      </w:r>
      <w:r w:rsidR="005C3806">
        <w:t>reasoned</w:t>
      </w:r>
      <w:r w:rsidR="00242654">
        <w:t xml:space="preserve"> that weekend employment </w:t>
      </w:r>
      <w:r w:rsidR="005A6D4F">
        <w:t xml:space="preserve">had </w:t>
      </w:r>
      <w:r w:rsidR="00242654">
        <w:t>more modest effects on family life</w:t>
      </w:r>
      <w:r w:rsidR="002A2112">
        <w:t>, perhaps because sleep and physiological changes are minimized</w:t>
      </w:r>
      <w:r w:rsidR="00242654">
        <w:t xml:space="preserve">. </w:t>
      </w:r>
    </w:p>
    <w:p w14:paraId="48C5ED25" w14:textId="2D4C3412" w:rsidR="00F45065" w:rsidRDefault="00607230" w:rsidP="00DA79B4">
      <w:pPr>
        <w:spacing w:line="480" w:lineRule="auto"/>
        <w:ind w:firstLine="720"/>
      </w:pPr>
      <w:r>
        <w:t xml:space="preserve">Overall, </w:t>
      </w:r>
      <w:r w:rsidR="00794087">
        <w:t xml:space="preserve">we find a strong conceptual argument for adverse </w:t>
      </w:r>
      <w:r w:rsidR="001942A5">
        <w:t>associations between</w:t>
      </w:r>
      <w:r w:rsidR="00794087">
        <w:t xml:space="preserve"> nonstandard work schedules </w:t>
      </w:r>
      <w:r w:rsidR="001942A5">
        <w:t xml:space="preserve">and </w:t>
      </w:r>
      <w:r w:rsidR="00794087">
        <w:t>parental mental health and relationship happiness, and particularly for evening and night schedules. However, there is a paucity of studies examining the</w:t>
      </w:r>
      <w:r w:rsidR="002E7741">
        <w:t xml:space="preserve"> </w:t>
      </w:r>
      <w:r w:rsidR="001942A5">
        <w:t>relationship between</w:t>
      </w:r>
      <w:r w:rsidR="002E7741">
        <w:t xml:space="preserve"> nonstandard work schedules </w:t>
      </w:r>
      <w:r w:rsidR="001942A5">
        <w:t xml:space="preserve">and </w:t>
      </w:r>
      <w:r w:rsidR="002E7741">
        <w:t>the</w:t>
      </w:r>
      <w:r w:rsidR="00794087">
        <w:t>se parental outcomes</w:t>
      </w:r>
      <w:r w:rsidR="000D233F">
        <w:t>, the empirical findings are mixed, and there is insufficient evidence from the UK context. These gaps demonstrate the need for more knowledge on this issue.</w:t>
      </w:r>
    </w:p>
    <w:p w14:paraId="067A07F5" w14:textId="51157A04" w:rsidR="00D50A25" w:rsidRPr="00671DBC" w:rsidRDefault="00D50A25" w:rsidP="00671DBC">
      <w:pPr>
        <w:spacing w:line="480" w:lineRule="auto"/>
        <w:jc w:val="center"/>
        <w:rPr>
          <w:b/>
        </w:rPr>
      </w:pPr>
      <w:r w:rsidRPr="00671DBC">
        <w:rPr>
          <w:b/>
        </w:rPr>
        <w:t>The Current Study</w:t>
      </w:r>
    </w:p>
    <w:p w14:paraId="48519F61" w14:textId="6D016199" w:rsidR="00694028" w:rsidRDefault="0057466C">
      <w:pPr>
        <w:spacing w:line="480" w:lineRule="auto"/>
        <w:ind w:firstLine="720"/>
      </w:pPr>
      <w:r>
        <w:lastRenderedPageBreak/>
        <w:t xml:space="preserve">Taken together, the aims of this study extend the growing literature on nonstandard work schedules and </w:t>
      </w:r>
      <w:r w:rsidR="001E6C9A">
        <w:t>parental</w:t>
      </w:r>
      <w:r>
        <w:t xml:space="preserve"> wellbeing by </w:t>
      </w:r>
      <w:r w:rsidR="001E6C9A">
        <w:t xml:space="preserve">incorporating the experiences of </w:t>
      </w:r>
      <w:r w:rsidR="00E32D62">
        <w:t xml:space="preserve">both </w:t>
      </w:r>
      <w:r w:rsidR="001E6C9A">
        <w:t>mothers</w:t>
      </w:r>
      <w:r w:rsidR="00E32D62">
        <w:t xml:space="preserve"> and</w:t>
      </w:r>
      <w:r w:rsidR="001E6C9A">
        <w:t xml:space="preserve"> fathers</w:t>
      </w:r>
      <w:r w:rsidR="00E32D62">
        <w:t xml:space="preserve"> </w:t>
      </w:r>
      <w:r w:rsidR="006C6A00">
        <w:t>given the tendency for</w:t>
      </w:r>
      <w:r w:rsidR="00123C87">
        <w:t xml:space="preserve"> parents in two-parent households</w:t>
      </w:r>
      <w:r w:rsidR="006C6A00">
        <w:t xml:space="preserve"> to</w:t>
      </w:r>
      <w:r w:rsidR="00123C87">
        <w:t xml:space="preserve"> jointly make decisions on employment and family processes </w:t>
      </w:r>
      <w:r w:rsidR="00123C87">
        <w:fldChar w:fldCharType="begin"/>
      </w:r>
      <w:r w:rsidR="00123C87">
        <w:instrText xml:space="preserve"> ADDIN EN.CITE &lt;EndNote&gt;&lt;Cite&gt;&lt;Author&gt;Benson&lt;/Author&gt;&lt;Year&gt;2011&lt;/Year&gt;&lt;RecNum&gt;127&lt;/RecNum&gt;&lt;DisplayText&gt;(Benson &amp;amp; Mokhtari, 2011)&lt;/DisplayText&gt;&lt;record&gt;&lt;rec-number&gt;127&lt;/rec-number&gt;&lt;foreign-keys&gt;&lt;key app="EN" db-id="rff2epx0rvpa5he2avovrvwif9rf5atddt2z" timestamp="1572707212"&gt;127&lt;/key&gt;&lt;/foreign-keys&gt;&lt;ref-type name="Journal Article"&gt;17&lt;/ref-type&gt;&lt;contributors&gt;&lt;authors&gt;&lt;author&gt;Benson, Lisa&lt;/author&gt;&lt;author&gt;Mokhtari, Manouchehr&lt;/author&gt;&lt;/authors&gt;&lt;/contributors&gt;&lt;titles&gt;&lt;title&gt;Parental employment, shared parent–child activities and childhood obesity&lt;/title&gt;&lt;secondary-title&gt;Journal of Family and Economic Issues&lt;/secondary-title&gt;&lt;/titles&gt;&lt;periodical&gt;&lt;full-title&gt;Journal of family and economic issues&lt;/full-title&gt;&lt;/periodical&gt;&lt;pages&gt;233-244&lt;/pages&gt;&lt;volume&gt;32&lt;/volume&gt;&lt;number&gt;2&lt;/number&gt;&lt;dates&gt;&lt;year&gt;2011&lt;/year&gt;&lt;/dates&gt;&lt;isbn&gt;1058-0476&lt;/isbn&gt;&lt;urls&gt;&lt;/urls&gt;&lt;/record&gt;&lt;/Cite&gt;&lt;/EndNote&gt;</w:instrText>
      </w:r>
      <w:r w:rsidR="00123C87">
        <w:fldChar w:fldCharType="separate"/>
      </w:r>
      <w:r w:rsidR="00123C87">
        <w:rPr>
          <w:noProof/>
        </w:rPr>
        <w:t>(Benson &amp; Mokhtari, 2011)</w:t>
      </w:r>
      <w:r w:rsidR="00123C87">
        <w:fldChar w:fldCharType="end"/>
      </w:r>
      <w:r w:rsidR="00123C87">
        <w:t xml:space="preserve">. </w:t>
      </w:r>
      <w:bookmarkStart w:id="7" w:name="_Hlk81927616"/>
      <w:r w:rsidR="00123C87">
        <w:t xml:space="preserve">We investigate the </w:t>
      </w:r>
      <w:r w:rsidR="00F33939">
        <w:t>associations between</w:t>
      </w:r>
      <w:r w:rsidR="00123C87">
        <w:t xml:space="preserve"> nonstandard work schedules </w:t>
      </w:r>
      <w:r w:rsidR="00F33939">
        <w:t xml:space="preserve">and </w:t>
      </w:r>
      <w:r w:rsidR="00123C87">
        <w:t>mental health and relationship happiness</w:t>
      </w:r>
      <w:bookmarkEnd w:id="7"/>
      <w:r w:rsidR="00123C87">
        <w:t xml:space="preserve">. </w:t>
      </w:r>
      <w:r w:rsidR="00F33939">
        <w:t>Our analyses consider both the separate and joint work schedules of mothers and fathers.</w:t>
      </w:r>
      <w:r w:rsidR="00F33939" w:rsidDel="00F33939">
        <w:t xml:space="preserve"> </w:t>
      </w:r>
      <w:r w:rsidR="00F33939">
        <w:t>W</w:t>
      </w:r>
      <w:r w:rsidR="00593621">
        <w:t xml:space="preserve">e examine the associations of parental nonstandard work schedules with wellbeing using a </w:t>
      </w:r>
      <w:bookmarkStart w:id="8" w:name="_Hlk81927641"/>
      <w:r w:rsidR="00593621">
        <w:t>large, national, longitudinal, population-based data set of births in the United Kingdom</w:t>
      </w:r>
      <w:bookmarkEnd w:id="8"/>
      <w:r w:rsidR="00F33939">
        <w:t>, an underdeveloped context in the nonstandard work schedule literature</w:t>
      </w:r>
      <w:r w:rsidR="00593621">
        <w:t>. We use five waves (and three for fathers) of panel data to examine these associations over nearly the first decade</w:t>
      </w:r>
      <w:r w:rsidR="001A71BF">
        <w:t xml:space="preserve"> of a child’s life</w:t>
      </w:r>
      <w:r w:rsidR="005913EC">
        <w:t xml:space="preserve"> and use individual fixed-effects models to examine changes within individuals, thus eliminating unobserved time invariant factors that may bias empirical results of cross-sectional data</w:t>
      </w:r>
      <w:r w:rsidR="001A71BF">
        <w:t xml:space="preserve">. </w:t>
      </w:r>
    </w:p>
    <w:p w14:paraId="22E3A2F4" w14:textId="185F4B8D" w:rsidR="00ED419B" w:rsidRDefault="00446E36" w:rsidP="007D31FB">
      <w:pPr>
        <w:spacing w:line="480" w:lineRule="auto"/>
        <w:jc w:val="center"/>
        <w:rPr>
          <w:b/>
        </w:rPr>
      </w:pPr>
      <w:r>
        <w:rPr>
          <w:b/>
        </w:rPr>
        <w:t>Data</w:t>
      </w:r>
      <w:r w:rsidR="00EA4C4C">
        <w:rPr>
          <w:b/>
        </w:rPr>
        <w:t xml:space="preserve"> and Methods</w:t>
      </w:r>
    </w:p>
    <w:p w14:paraId="4488E4DE" w14:textId="77777777" w:rsidR="0057466C" w:rsidRPr="007F08D9" w:rsidRDefault="0057466C" w:rsidP="007D31FB">
      <w:pPr>
        <w:spacing w:line="480" w:lineRule="auto"/>
        <w:rPr>
          <w:b/>
        </w:rPr>
      </w:pPr>
      <w:r w:rsidRPr="007F08D9">
        <w:rPr>
          <w:b/>
        </w:rPr>
        <w:t xml:space="preserve">Data and </w:t>
      </w:r>
      <w:r w:rsidR="00ED419B" w:rsidRPr="007F08D9">
        <w:rPr>
          <w:b/>
        </w:rPr>
        <w:t>Sample</w:t>
      </w:r>
    </w:p>
    <w:p w14:paraId="216033B4" w14:textId="5AB7D2A1" w:rsidR="004F71EC" w:rsidRDefault="00446E36" w:rsidP="008854AB">
      <w:pPr>
        <w:spacing w:line="480" w:lineRule="auto"/>
        <w:ind w:firstLine="720"/>
      </w:pPr>
      <w:r>
        <w:t xml:space="preserve">We draw on data from the Millennium Cohort Study (MCS), an ongoing longitudinal study following a cohort of approximately 19,000 babies born in the UK between September 2000 and January 2002. </w:t>
      </w:r>
      <w:r w:rsidR="004F71EC">
        <w:rPr>
          <w:rFonts w:eastAsia="Times New Roman" w:cs="Times New Roman"/>
        </w:rPr>
        <w:t xml:space="preserve">Economically disadvantaged and minority families were oversampled by stratifying by the child poverty index and the proportion of ethnic minority population of each electoral ward, an administrative unit level. </w:t>
      </w:r>
      <w:r w:rsidR="004F71EC" w:rsidRPr="00FB6516">
        <w:rPr>
          <w:rFonts w:eastAsia="Times New Roman" w:cs="Times New Roman"/>
        </w:rPr>
        <w:t>Northern Ireland, Scotland, and Wales were also oversampled relative to England.</w:t>
      </w:r>
      <w:r w:rsidR="004F71EC">
        <w:rPr>
          <w:rFonts w:eastAsia="Times New Roman" w:cs="Times New Roman"/>
        </w:rPr>
        <w:t xml:space="preserve"> At each wave, an interview is carried out with the main parent (</w:t>
      </w:r>
      <w:r w:rsidR="00517E6A">
        <w:rPr>
          <w:rFonts w:eastAsia="Times New Roman" w:cs="Times New Roman"/>
        </w:rPr>
        <w:t>at least 98% of whom are mothers</w:t>
      </w:r>
      <w:r w:rsidR="004F71EC">
        <w:rPr>
          <w:rFonts w:eastAsia="Times New Roman" w:cs="Times New Roman"/>
        </w:rPr>
        <w:t>)</w:t>
      </w:r>
      <w:r w:rsidR="007537D8">
        <w:rPr>
          <w:rFonts w:eastAsia="Times New Roman" w:cs="Times New Roman"/>
        </w:rPr>
        <w:t xml:space="preserve"> and resident partners</w:t>
      </w:r>
      <w:r w:rsidR="004F71EC">
        <w:rPr>
          <w:rFonts w:eastAsia="Times New Roman" w:cs="Times New Roman"/>
        </w:rPr>
        <w:t>.</w:t>
      </w:r>
      <w:r w:rsidR="002C0F12">
        <w:rPr>
          <w:rFonts w:eastAsia="Times New Roman" w:cs="Times New Roman"/>
        </w:rPr>
        <w:t xml:space="preserve"> </w:t>
      </w:r>
      <w:r>
        <w:t>Families were first interviewed when children were 9 months old and were followed up at ages 3, 5, 7, 11, 14</w:t>
      </w:r>
      <w:r w:rsidR="000A57DB">
        <w:t>, and 17</w:t>
      </w:r>
      <w:r>
        <w:t xml:space="preserve"> </w:t>
      </w:r>
      <w:r w:rsidR="00B81859">
        <w:fldChar w:fldCharType="begin"/>
      </w:r>
      <w:r w:rsidR="00B54BCA">
        <w:instrText xml:space="preserve"> ADDIN EN.CITE &lt;EndNote&gt;&lt;Cite&gt;&lt;Author&gt;Joshi&lt;/Author&gt;&lt;Year&gt;2016&lt;/Year&gt;&lt;RecNum&gt;170&lt;/RecNum&gt;&lt;DisplayText&gt;(Joshi &amp;amp; Fitzsimons, 2016)&lt;/DisplayText&gt;&lt;record&gt;&lt;rec-number&gt;170&lt;/rec-number&gt;&lt;foreign-keys&gt;&lt;key app="EN" db-id="rff2epx0rvpa5he2avovrvwif9rf5atddt2z" timestamp="1572707212"&gt;170&lt;/key&gt;&lt;/foreign-keys&gt;&lt;ref-type name="Journal Article"&gt;17&lt;/ref-type&gt;&lt;contributors&gt;&lt;authors&gt;&lt;author&gt;Joshi, H.&lt;/author&gt;&lt;author&gt;Fitzsimons, E.&lt;/author&gt;&lt;/authors&gt;&lt;/contributors&gt;&lt;auth-address&gt;UCL, Inst Educ, London WC1E 6BT, England&lt;/auth-address&gt;&lt;titles&gt;&lt;title&gt;The UK Millennium Cohort Study: the making of a multi-purpose resource for social science and policy in the UK&lt;/title&gt;&lt;secondary-title&gt;Longitudinal and Life Course Studies&lt;/secondary-title&gt;&lt;alt-title&gt;Longitud Life Course&lt;/alt-title&gt;&lt;/titles&gt;&lt;periodical&gt;&lt;full-title&gt;Longitudinal and Life Course Studies&lt;/full-title&gt;&lt;/periodical&gt;&lt;pages&gt;409-430&lt;/pages&gt;&lt;volume&gt;7&lt;/volume&gt;&lt;number&gt;4&lt;/number&gt;&lt;keywords&gt;&lt;keyword&gt;millennium cohort survey&lt;/keyword&gt;&lt;keyword&gt;life course inequalities&lt;/keyword&gt;&lt;keyword&gt;sure start&lt;/keyword&gt;&lt;keyword&gt;neighbourhood effects&lt;/keyword&gt;&lt;keyword&gt;uk regions&lt;/keyword&gt;&lt;keyword&gt;start local-programs&lt;/keyword&gt;&lt;keyword&gt;child-care&lt;/keyword&gt;&lt;keyword&gt;cognitive-development&lt;/keyword&gt;&lt;keyword&gt;maternal education&lt;/keyword&gt;&lt;keyword&gt;england&lt;/keyword&gt;&lt;keyword&gt;attainment&lt;/keyword&gt;&lt;keyword&gt;overweight&lt;/keyword&gt;&lt;keyword&gt;families&lt;/keyword&gt;&lt;keyword&gt;health&lt;/keyword&gt;&lt;/keywords&gt;&lt;dates&gt;&lt;year&gt;2016&lt;/year&gt;&lt;pub-dates&gt;&lt;date&gt;Oct&lt;/date&gt;&lt;/pub-dates&gt;&lt;/dates&gt;&lt;isbn&gt;1757-9597&lt;/isbn&gt;&lt;accession-num&gt;WOS:000390557000007&lt;/accession-num&gt;&lt;urls&gt;&lt;related-urls&gt;&lt;url&gt;&amp;lt;Go to ISI&amp;gt;://WOS:000390557000007&lt;/url&gt;&lt;/related-urls&gt;&lt;/urls&gt;&lt;electronic-resource-num&gt;10.14301/llcs.v7i4.416&lt;/electronic-resource-num&gt;&lt;language&gt;English&lt;/language&gt;&lt;/record&gt;&lt;/Cite&gt;&lt;/EndNote&gt;</w:instrText>
      </w:r>
      <w:r w:rsidR="00B81859">
        <w:fldChar w:fldCharType="separate"/>
      </w:r>
      <w:r w:rsidR="00B81859">
        <w:rPr>
          <w:noProof/>
        </w:rPr>
        <w:t>(Joshi &amp; Fitzsimons, 2016)</w:t>
      </w:r>
      <w:r w:rsidR="00B81859">
        <w:fldChar w:fldCharType="end"/>
      </w:r>
      <w:r>
        <w:t xml:space="preserve">. </w:t>
      </w:r>
      <w:r w:rsidR="00517E6A">
        <w:t>The average</w:t>
      </w:r>
      <w:r w:rsidR="000A57DB">
        <w:t xml:space="preserve"> response rate for </w:t>
      </w:r>
      <w:r w:rsidR="00517E6A">
        <w:t xml:space="preserve">the recruited 19,244 </w:t>
      </w:r>
      <w:r w:rsidR="000A57DB">
        <w:t xml:space="preserve">families </w:t>
      </w:r>
      <w:r w:rsidR="00517E6A">
        <w:t xml:space="preserve">across the first </w:t>
      </w:r>
      <w:r w:rsidR="00517E6A">
        <w:lastRenderedPageBreak/>
        <w:t xml:space="preserve">five surveys </w:t>
      </w:r>
      <w:r w:rsidR="000A57DB">
        <w:t>w</w:t>
      </w:r>
      <w:r w:rsidR="00517E6A">
        <w:t xml:space="preserve">as </w:t>
      </w:r>
      <w:r w:rsidR="000A57DB">
        <w:t>nearly 7</w:t>
      </w:r>
      <w:r w:rsidR="00517E6A">
        <w:t>4</w:t>
      </w:r>
      <w:r w:rsidR="000A57DB">
        <w:t xml:space="preserve">% </w:t>
      </w:r>
      <w:r w:rsidR="0081266E">
        <w:fldChar w:fldCharType="begin"/>
      </w:r>
      <w:r w:rsidR="00A6145B">
        <w:instrText xml:space="preserve"> ADDIN EN.CITE &lt;EndNote&gt;&lt;Cite&gt;&lt;Author&gt;Studies&lt;/Author&gt;&lt;Year&gt;2020&lt;/Year&gt;&lt;RecNum&gt;383&lt;/RecNum&gt;&lt;DisplayText&gt;(Studies, 2020)&lt;/DisplayText&gt;&lt;record&gt;&lt;rec-number&gt;383&lt;/rec-number&gt;&lt;foreign-keys&gt;&lt;key app="EN" db-id="rff2epx0rvpa5he2avovrvwif9rf5atddt2z" timestamp="1630580590"&gt;383&lt;/key&gt;&lt;/foreign-keys&gt;&lt;ref-type name="Report"&gt;27&lt;/ref-type&gt;&lt;contributors&gt;&lt;authors&gt;&lt;author&gt;Centre for Longitudinal Studies&lt;/author&gt;&lt;/authors&gt;&lt;tertiary-authors&gt;&lt;author&gt;Centre for Longitudinal Studies&lt;/author&gt;&lt;/tertiary-authors&gt;&lt;/contributors&gt;&lt;titles&gt;&lt;title&gt;Millennium Cohort Study User Guide (Surveys1-5) 9th Edition&lt;/title&gt;&lt;/titles&gt;&lt;dates&gt;&lt;year&gt;2020&lt;/year&gt;&lt;pub-dates&gt;&lt;date&gt;August 2020&lt;/date&gt;&lt;/pub-dates&gt;&lt;/dates&gt;&lt;pub-location&gt;London, UK&lt;/pub-location&gt;&lt;publisher&gt;Institute of Education&lt;/publisher&gt;&lt;urls&gt;&lt;/urls&gt;&lt;/record&gt;&lt;/Cite&gt;&lt;/EndNote&gt;</w:instrText>
      </w:r>
      <w:r w:rsidR="0081266E">
        <w:fldChar w:fldCharType="separate"/>
      </w:r>
      <w:r w:rsidR="0081266E">
        <w:rPr>
          <w:noProof/>
        </w:rPr>
        <w:t>(Studies, 2020)</w:t>
      </w:r>
      <w:r w:rsidR="0081266E">
        <w:fldChar w:fldCharType="end"/>
      </w:r>
      <w:r w:rsidR="00517E6A">
        <w:t>. Of partner interviews</w:t>
      </w:r>
      <w:r w:rsidR="00D669B1">
        <w:t xml:space="preserve">, which were </w:t>
      </w:r>
      <w:r w:rsidR="00084D9B">
        <w:t>conducted among</w:t>
      </w:r>
      <w:r w:rsidR="00D669B1">
        <w:t xml:space="preserve"> </w:t>
      </w:r>
      <w:r w:rsidR="00084D9B">
        <w:t>8</w:t>
      </w:r>
      <w:r w:rsidR="00D669B1">
        <w:t>0% of interviewed families</w:t>
      </w:r>
      <w:r w:rsidR="00517E6A">
        <w:t xml:space="preserve">, most </w:t>
      </w:r>
      <w:r w:rsidR="007D79B6">
        <w:t xml:space="preserve">respondents </w:t>
      </w:r>
      <w:r w:rsidR="00517E6A">
        <w:t>were fathers (</w:t>
      </w:r>
      <w:r w:rsidR="002B423F">
        <w:t>nearly 94%; authors’ calculations</w:t>
      </w:r>
      <w:r w:rsidR="00517E6A">
        <w:t>)</w:t>
      </w:r>
      <w:r w:rsidR="0081266E">
        <w:t xml:space="preserve"> and</w:t>
      </w:r>
      <w:r w:rsidR="007D79B6">
        <w:t xml:space="preserve">, </w:t>
      </w:r>
      <w:bookmarkStart w:id="9" w:name="_Hlk82094156"/>
      <w:r w:rsidR="007D79B6">
        <w:t>on average, 87% of families with resident partners had responses from both mothers and fathers</w:t>
      </w:r>
      <w:bookmarkEnd w:id="9"/>
      <w:r w:rsidR="007D79B6">
        <w:t>.</w:t>
      </w:r>
    </w:p>
    <w:p w14:paraId="4EBE48F2" w14:textId="7CEA8CF6" w:rsidR="00FB2CE6" w:rsidRDefault="002C0F12" w:rsidP="00C55437">
      <w:pPr>
        <w:spacing w:line="480" w:lineRule="auto"/>
        <w:ind w:firstLine="720"/>
      </w:pPr>
      <w:r>
        <w:t xml:space="preserve">The MCS directly surveyed both mothers and fathers about their work schedules. As our research questions are </w:t>
      </w:r>
      <w:r w:rsidR="009312FE">
        <w:t xml:space="preserve">investigating </w:t>
      </w:r>
      <w:r w:rsidR="00A13ABD">
        <w:t>features of employment, we excluded parents who were not working</w:t>
      </w:r>
      <w:r w:rsidR="006038FB">
        <w:t xml:space="preserve">. </w:t>
      </w:r>
      <w:r w:rsidR="009312FE">
        <w:t xml:space="preserve">Mothers were asked about their nonstandard work schedules at baseline (9-month wave) and the first four follow-up waves. </w:t>
      </w:r>
      <w:r w:rsidR="00FB2CE6">
        <w:t xml:space="preserve">For mothers, we pooled data from the first five waves, resulting in </w:t>
      </w:r>
      <w:r w:rsidR="005C48D9">
        <w:t>69,898</w:t>
      </w:r>
      <w:r w:rsidR="00FB2CE6">
        <w:t xml:space="preserve"> person-wave observations that had</w:t>
      </w:r>
      <w:r w:rsidR="005C48D9">
        <w:t xml:space="preserve"> data on mental health and employment characteristics (56,021 for relationship happiness). We </w:t>
      </w:r>
      <w:r w:rsidR="00D73AA6">
        <w:t>excluded</w:t>
      </w:r>
      <w:r w:rsidR="005C48D9">
        <w:t xml:space="preserve"> person-wave observations in which mothers </w:t>
      </w:r>
      <w:r w:rsidR="00D73AA6">
        <w:t>reported</w:t>
      </w:r>
      <w:r w:rsidR="005C48D9">
        <w:t xml:space="preserve"> not working (</w:t>
      </w:r>
      <w:r w:rsidR="00D73AA6">
        <w:t>removed n=30,744 for mental health and n=22,429 for relationship happiness</w:t>
      </w:r>
      <w:r w:rsidR="005C48D9">
        <w:t xml:space="preserve">). That is, we only use waves in which a mother reports working either a standard or nonstandard work schedule. </w:t>
      </w:r>
      <w:r w:rsidR="00D73AA6">
        <w:t xml:space="preserve">Our final analytic sample predicting mental health included 37,814 person-wave observations (32,313 for relationship happiness) on 12,646 unique mothers (11,375 for relationship happiness) who were </w:t>
      </w:r>
      <w:r w:rsidR="00CD021E">
        <w:t xml:space="preserve">working </w:t>
      </w:r>
      <w:r w:rsidR="00D73AA6">
        <w:t xml:space="preserve">at any wave and had no missing data on </w:t>
      </w:r>
      <w:r w:rsidR="00CD021E">
        <w:t>covariates</w:t>
      </w:r>
      <w:r w:rsidR="00D73AA6">
        <w:t>.</w:t>
      </w:r>
    </w:p>
    <w:p w14:paraId="322B0C85" w14:textId="59C32694" w:rsidR="00B73C96" w:rsidRDefault="00CD021E" w:rsidP="00496423">
      <w:pPr>
        <w:spacing w:line="480" w:lineRule="auto"/>
        <w:ind w:firstLine="720"/>
      </w:pPr>
      <w:r>
        <w:t xml:space="preserve">Unlike mothers, </w:t>
      </w:r>
      <w:r w:rsidR="005C48D9">
        <w:t>data on nonstandard work schedules among fathers were collected at baseline and when children were 7 and 11 years old only</w:t>
      </w:r>
      <w:r>
        <w:t xml:space="preserve">. </w:t>
      </w:r>
      <w:r w:rsidR="00186275">
        <w:t xml:space="preserve">We pooled these three waves, resulting in </w:t>
      </w:r>
      <w:r w:rsidR="009014A5">
        <w:t>29,468</w:t>
      </w:r>
      <w:r w:rsidR="00186275">
        <w:t xml:space="preserve"> person-wave observations that had data on mental health and employment characteristics (</w:t>
      </w:r>
      <w:r w:rsidR="009014A5">
        <w:t>29,292</w:t>
      </w:r>
      <w:r w:rsidR="00186275">
        <w:t xml:space="preserve"> for relationship happiness). We excluded person-wave observations in which fathers reported not working (removed n=</w:t>
      </w:r>
      <w:r w:rsidR="009014A5">
        <w:t>3,052</w:t>
      </w:r>
      <w:r w:rsidR="00186275">
        <w:t xml:space="preserve"> for mental health and n=</w:t>
      </w:r>
      <w:r w:rsidR="009014A5">
        <w:t>2,947</w:t>
      </w:r>
      <w:r w:rsidR="00186275">
        <w:t xml:space="preserve"> for relationship happiness). </w:t>
      </w:r>
      <w:r w:rsidR="00496423">
        <w:t xml:space="preserve">Our final analytic sample predicting mental health are </w:t>
      </w:r>
      <w:r w:rsidR="0075596B">
        <w:t xml:space="preserve">based on a sample of </w:t>
      </w:r>
      <w:r w:rsidR="008C6137">
        <w:t>23,664</w:t>
      </w:r>
      <w:r w:rsidR="0075596B">
        <w:t xml:space="preserve"> person-wave observations (</w:t>
      </w:r>
      <w:r w:rsidR="008C6137">
        <w:t>23,440</w:t>
      </w:r>
      <w:r w:rsidR="0075596B">
        <w:t xml:space="preserve"> for relationship happiness) on </w:t>
      </w:r>
      <w:r w:rsidR="008C6137">
        <w:t>11,675</w:t>
      </w:r>
      <w:r w:rsidR="0075596B">
        <w:t xml:space="preserve"> unique fathers </w:t>
      </w:r>
      <w:r w:rsidR="0075596B">
        <w:lastRenderedPageBreak/>
        <w:t>(</w:t>
      </w:r>
      <w:r w:rsidR="008C6137">
        <w:t>11,580 for relationship happiness</w:t>
      </w:r>
      <w:r w:rsidR="0075596B">
        <w:t>)</w:t>
      </w:r>
      <w:r w:rsidR="00496423">
        <w:t xml:space="preserve"> who were working at any wave and had no missing </w:t>
      </w:r>
      <w:r w:rsidR="00FB269A">
        <w:t xml:space="preserve">data on </w:t>
      </w:r>
      <w:r w:rsidR="00496423">
        <w:t>covariates</w:t>
      </w:r>
      <w:r w:rsidR="0065314F">
        <w:t xml:space="preserve">. </w:t>
      </w:r>
    </w:p>
    <w:p w14:paraId="78F07BFE" w14:textId="03819696" w:rsidR="00165A4E" w:rsidRDefault="00F7389F" w:rsidP="00B95566">
      <w:pPr>
        <w:spacing w:line="480" w:lineRule="auto"/>
        <w:ind w:firstLine="720"/>
      </w:pPr>
      <w:r>
        <w:t>In analyses using both mothers’ and fathers’ work schedules jointly</w:t>
      </w:r>
      <w:r w:rsidR="008C6137">
        <w:t xml:space="preserve"> as the key predictor</w:t>
      </w:r>
      <w:r>
        <w:t>, we used three waves (9 months, age 7, and age 11 surveys)</w:t>
      </w:r>
      <w:r w:rsidR="0052256E">
        <w:t xml:space="preserve">. Pooling these three waves and conditioning on person-waves with information on mothers’ mental health resulted in </w:t>
      </w:r>
      <w:r w:rsidR="008B0338">
        <w:t>29,258</w:t>
      </w:r>
      <w:r w:rsidR="0052256E">
        <w:t xml:space="preserve"> person-wave observations (</w:t>
      </w:r>
      <w:r w:rsidR="008B0338">
        <w:t>29,075</w:t>
      </w:r>
      <w:r w:rsidR="0052256E">
        <w:t xml:space="preserve"> for relationship happiness). We removed person-wave observations in which </w:t>
      </w:r>
      <w:r w:rsidR="008B0338">
        <w:t>n</w:t>
      </w:r>
      <w:r w:rsidR="0052256E">
        <w:t>either parent was not working (excluded n=</w:t>
      </w:r>
      <w:r w:rsidR="008B0338">
        <w:t>11,798</w:t>
      </w:r>
      <w:r w:rsidR="0052256E">
        <w:t xml:space="preserve"> for mental health and n=</w:t>
      </w:r>
      <w:r w:rsidR="008B0338">
        <w:t>11,675</w:t>
      </w:r>
      <w:r w:rsidR="0052256E">
        <w:t xml:space="preserve"> for relationship happiness). </w:t>
      </w:r>
      <w:r w:rsidR="008B0338">
        <w:t xml:space="preserve">Our final analytic sample for our joint work schedule regressions predicting mothers’ mental health is based on </w:t>
      </w:r>
      <w:r w:rsidR="008C6137">
        <w:t>16,920</w:t>
      </w:r>
      <w:r w:rsidR="00C55437">
        <w:t xml:space="preserve"> person-wave observations (</w:t>
      </w:r>
      <w:r w:rsidR="008C6137">
        <w:t>16,794</w:t>
      </w:r>
      <w:r w:rsidR="00C55437">
        <w:t xml:space="preserve"> for relationship happiness)</w:t>
      </w:r>
      <w:r w:rsidR="008B0338">
        <w:t xml:space="preserve"> that </w:t>
      </w:r>
      <w:r w:rsidR="00B95566">
        <w:t>had</w:t>
      </w:r>
      <w:r w:rsidR="008B0338">
        <w:t xml:space="preserve"> complete data on covariates</w:t>
      </w:r>
      <w:r w:rsidR="00C55437">
        <w:t xml:space="preserve">. </w:t>
      </w:r>
      <w:r w:rsidR="001362AA">
        <w:t>Similarly,</w:t>
      </w:r>
      <w:r w:rsidR="00C55437">
        <w:t xml:space="preserve"> for fathers, </w:t>
      </w:r>
      <w:r w:rsidR="008B0338">
        <w:t xml:space="preserve">pooled data began with </w:t>
      </w:r>
      <w:r w:rsidR="003B7BB0">
        <w:t>29,279</w:t>
      </w:r>
      <w:r w:rsidR="008B0338">
        <w:t xml:space="preserve"> person-wave observations for mental health (</w:t>
      </w:r>
      <w:r w:rsidR="003B7BB0">
        <w:t>29,097</w:t>
      </w:r>
      <w:r w:rsidR="008B0338">
        <w:t xml:space="preserve"> for relationship happiness) and then removed person-waves in which </w:t>
      </w:r>
      <w:r w:rsidR="00B95566">
        <w:t>neither parent was working (excluded n=</w:t>
      </w:r>
      <w:r w:rsidR="003B7BB0">
        <w:t>11,922</w:t>
      </w:r>
      <w:r w:rsidR="00B95566">
        <w:t xml:space="preserve"> for mental health and n=</w:t>
      </w:r>
      <w:r w:rsidR="003B7BB0">
        <w:t>11,772</w:t>
      </w:r>
      <w:r w:rsidR="00B95566">
        <w:t xml:space="preserve"> for relationship happiness). Regression analyses predicting </w:t>
      </w:r>
      <w:r w:rsidR="00C55437">
        <w:t xml:space="preserve">fathers’ mental health was based on </w:t>
      </w:r>
      <w:r w:rsidR="008C6137">
        <w:t>15,699</w:t>
      </w:r>
      <w:r w:rsidR="00C55437">
        <w:t xml:space="preserve"> person-wave observations (</w:t>
      </w:r>
      <w:r w:rsidR="008C6137">
        <w:t>15,594</w:t>
      </w:r>
      <w:r w:rsidR="00C55437">
        <w:t xml:space="preserve"> for relationship happiness)</w:t>
      </w:r>
      <w:r w:rsidR="00B95566">
        <w:t xml:space="preserve"> after removing person-wave observations with incomplete data on covariates</w:t>
      </w:r>
      <w:r w:rsidR="00C55437">
        <w:t xml:space="preserve">. </w:t>
      </w:r>
      <w:r w:rsidR="007B6305">
        <w:t>Missingness on covariates among mothers was less than 2.5% and among fathers was less than 3%.</w:t>
      </w:r>
      <w:r w:rsidR="00BA5693">
        <w:t xml:space="preserve"> </w:t>
      </w:r>
      <w:r w:rsidR="00B14B08">
        <w:t>In all analyses we applied survey weights to take account of the survey’s design, including clustered sampling</w:t>
      </w:r>
      <w:r w:rsidR="00C55437">
        <w:t xml:space="preserve"> and stratification</w:t>
      </w:r>
      <w:r w:rsidR="008F35CC">
        <w:t xml:space="preserve">. </w:t>
      </w:r>
    </w:p>
    <w:p w14:paraId="21E80776" w14:textId="0A8A479E" w:rsidR="007D31FB" w:rsidRPr="007F08D9" w:rsidRDefault="00706AE3" w:rsidP="007D31FB">
      <w:pPr>
        <w:spacing w:line="480" w:lineRule="auto"/>
        <w:rPr>
          <w:b/>
        </w:rPr>
      </w:pPr>
      <w:r w:rsidRPr="007F08D9">
        <w:rPr>
          <w:b/>
        </w:rPr>
        <w:t>Measures</w:t>
      </w:r>
    </w:p>
    <w:p w14:paraId="3CA88A75" w14:textId="75A2D665" w:rsidR="008F35CC" w:rsidRPr="008F35CC" w:rsidRDefault="007F08D9" w:rsidP="007F08D9">
      <w:pPr>
        <w:spacing w:line="480" w:lineRule="auto"/>
        <w:ind w:firstLine="720"/>
      </w:pPr>
      <w:r>
        <w:rPr>
          <w:b/>
        </w:rPr>
        <w:t>Mental h</w:t>
      </w:r>
      <w:r w:rsidR="003F2787" w:rsidRPr="007F08D9">
        <w:rPr>
          <w:b/>
        </w:rPr>
        <w:t>ealth</w:t>
      </w:r>
      <w:r w:rsidR="005C6F57">
        <w:rPr>
          <w:b/>
        </w:rPr>
        <w:t xml:space="preserve">. </w:t>
      </w:r>
      <w:r w:rsidR="008F35CC" w:rsidRPr="008F35CC">
        <w:t xml:space="preserve">At </w:t>
      </w:r>
      <w:r w:rsidR="00C47A84">
        <w:t>the</w:t>
      </w:r>
      <w:r w:rsidR="00C47A84" w:rsidRPr="008F35CC">
        <w:t xml:space="preserve"> </w:t>
      </w:r>
      <w:r w:rsidR="008F35CC" w:rsidRPr="008F35CC">
        <w:t>9</w:t>
      </w:r>
      <w:r w:rsidR="00D86BAB">
        <w:t>-</w:t>
      </w:r>
      <w:r w:rsidR="008F35CC" w:rsidRPr="008F35CC">
        <w:t>month</w:t>
      </w:r>
      <w:r w:rsidR="00C47A84">
        <w:t xml:space="preserve"> interview,</w:t>
      </w:r>
      <w:r w:rsidR="008F35CC" w:rsidRPr="008F35CC">
        <w:t xml:space="preserve"> parental mental health is measured using the Malaise Inventory, a set of</w:t>
      </w:r>
      <w:r w:rsidR="00C47A84">
        <w:t xml:space="preserve"> 9</w:t>
      </w:r>
      <w:r w:rsidR="008F35CC" w:rsidRPr="008F35CC">
        <w:t xml:space="preserve"> self-completion questions measuring levels of </w:t>
      </w:r>
      <w:r w:rsidR="00A81BCE">
        <w:t xml:space="preserve">recent non-specific </w:t>
      </w:r>
      <w:r w:rsidR="008F35CC" w:rsidRPr="008F35CC">
        <w:t>psychological distress, or depression</w:t>
      </w:r>
      <w:r w:rsidR="00892049">
        <w:t xml:space="preserve"> </w:t>
      </w:r>
      <w:r w:rsidR="00892049">
        <w:fldChar w:fldCharType="begin"/>
      </w:r>
      <w:r w:rsidR="00437FB2">
        <w:instrText xml:space="preserve"> ADDIN EN.CITE &lt;EndNote&gt;&lt;Cite&gt;&lt;Author&gt;Rutter&lt;/Author&gt;&lt;Year&gt;1970&lt;/Year&gt;&lt;RecNum&gt;81&lt;/RecNum&gt;&lt;DisplayText&gt;(Rutter et al., 1970)&lt;/DisplayText&gt;&lt;record&gt;&lt;rec-number&gt;81&lt;/rec-number&gt;&lt;foreign-keys&gt;&lt;key app="EN" db-id="rff2epx0rvpa5he2avovrvwif9rf5atddt2z" timestamp="1572707212"&gt;81&lt;/key&gt;&lt;/foreign-keys&gt;&lt;ref-type name="Book"&gt;6&lt;/ref-type&gt;&lt;contributors&gt;&lt;authors&gt;&lt;author&gt;Rutter, Michael&lt;/author&gt;&lt;author&gt;Tizard, Jack&lt;/author&gt;&lt;author&gt;Whitmore, Kingsley&lt;/author&gt;&lt;/authors&gt;&lt;/contributors&gt;&lt;titles&gt;&lt;title&gt;Education, health and behaviour&lt;/title&gt;&lt;/titles&gt;&lt;dates&gt;&lt;year&gt;1970&lt;/year&gt;&lt;/dates&gt;&lt;publisher&gt;Longman Publishing Group&lt;/publisher&gt;&lt;isbn&gt;0582320984&lt;/isbn&gt;&lt;urls&gt;&lt;/urls&gt;&lt;/record&gt;&lt;/Cite&gt;&lt;/EndNote&gt;</w:instrText>
      </w:r>
      <w:r w:rsidR="00892049">
        <w:fldChar w:fldCharType="separate"/>
      </w:r>
      <w:r w:rsidR="00437FB2">
        <w:rPr>
          <w:noProof/>
        </w:rPr>
        <w:t>(Rutter et al., 1970)</w:t>
      </w:r>
      <w:r w:rsidR="00892049">
        <w:fldChar w:fldCharType="end"/>
      </w:r>
      <w:r w:rsidR="008F35CC" w:rsidRPr="008F35CC">
        <w:t xml:space="preserve">. </w:t>
      </w:r>
      <w:r w:rsidR="008F35CC">
        <w:t xml:space="preserve">The questions </w:t>
      </w:r>
      <w:r w:rsidR="008F35CC" w:rsidRPr="008F35CC">
        <w:t>cover emotional disturbance and associated physical symptoms.</w:t>
      </w:r>
      <w:r w:rsidR="008F35CC">
        <w:t xml:space="preserve"> </w:t>
      </w:r>
      <w:r w:rsidR="006A38FE">
        <w:t>Scores range from 0 to 9</w:t>
      </w:r>
      <w:r w:rsidR="00C47A84">
        <w:t xml:space="preserve"> (</w:t>
      </w:r>
      <w:r w:rsidR="00C47A84">
        <w:rPr>
          <w:rFonts w:cs="Times New Roman"/>
        </w:rPr>
        <w:t>α</w:t>
      </w:r>
      <w:r w:rsidR="00C47A84">
        <w:t xml:space="preserve"> = 0.70)</w:t>
      </w:r>
      <w:r w:rsidR="006A38FE">
        <w:t xml:space="preserve">. </w:t>
      </w:r>
      <w:r w:rsidR="00BE5CAB">
        <w:t xml:space="preserve">In surveys </w:t>
      </w:r>
      <w:r w:rsidR="00BE5CAB">
        <w:lastRenderedPageBreak/>
        <w:t xml:space="preserve">since age 3, parental mental health was measured with the widely used Kessler 6 scale </w:t>
      </w:r>
      <w:r w:rsidR="00BE5CAB">
        <w:fldChar w:fldCharType="begin"/>
      </w:r>
      <w:r w:rsidR="00BE5CAB">
        <w:instrText xml:space="preserve"> ADDIN EN.CITE &lt;EndNote&gt;&lt;Cite&gt;&lt;Author&gt;Kessler&lt;/Author&gt;&lt;Year&gt;2002&lt;/Year&gt;&lt;RecNum&gt;212&lt;/RecNum&gt;&lt;DisplayText&gt;(Kessler et al., 2002)&lt;/DisplayText&gt;&lt;record&gt;&lt;rec-number&gt;212&lt;/rec-number&gt;&lt;foreign-keys&gt;&lt;key app="EN" db-id="rff2epx0rvpa5he2avovrvwif9rf5atddt2z" timestamp="1579112293"&gt;212&lt;/key&gt;&lt;/foreign-keys&gt;&lt;ref-type name="Journal Article"&gt;17&lt;/ref-type&gt;&lt;contributors&gt;&lt;authors&gt;&lt;author&gt;Kessler, R. C.&lt;/author&gt;&lt;author&gt;Andrews, G.&lt;/author&gt;&lt;author&gt;Colpe, L. J.&lt;/author&gt;&lt;author&gt;Hiripi, E.&lt;/author&gt;&lt;author&gt;Mroczek, D. K.&lt;/author&gt;&lt;author&gt;Normand, S. L.&lt;/author&gt;&lt;author&gt;Walters, E. E.&lt;/author&gt;&lt;author&gt;Zaslavsky, A. M.&lt;/author&gt;&lt;/authors&gt;&lt;/contributors&gt;&lt;auth-address&gt;Department of Health Care Policy, Harvard Medical School, Boston, MA 02115, USA.&lt;/auth-address&gt;&lt;titles&gt;&lt;title&gt;Short screening scales to monitor population prevalences and trends in non-specific psychological distress&lt;/title&gt;&lt;secondary-title&gt;Psychol Med&lt;/secondary-title&gt;&lt;/titles&gt;&lt;pages&gt;959-76&lt;/pages&gt;&lt;volume&gt;32&lt;/volume&gt;&lt;number&gt;6&lt;/number&gt;&lt;edition&gt;2002/09/07&lt;/edition&gt;&lt;keywords&gt;&lt;keyword&gt;Adult&lt;/keyword&gt;&lt;keyword&gt;Female&lt;/keyword&gt;&lt;keyword&gt;Humans&lt;/keyword&gt;&lt;keyword&gt;Male&lt;/keyword&gt;&lt;keyword&gt;Mental Disorders/diagnosis/epidemiology&lt;/keyword&gt;&lt;keyword&gt;Pilot Projects&lt;/keyword&gt;&lt;keyword&gt;Prevalence&lt;/keyword&gt;&lt;keyword&gt;Psychometrics&lt;/keyword&gt;&lt;keyword&gt;ROC Curve&lt;/keyword&gt;&lt;keyword&gt;Reproducibility of Results&lt;/keyword&gt;&lt;keyword&gt;Stress, Psychological/*diagnosis/*epidemiology&lt;/keyword&gt;&lt;keyword&gt;Surveys and Questionnaires/*standards&lt;/keyword&gt;&lt;keyword&gt;United States/epidemiology&lt;/keyword&gt;&lt;/keywords&gt;&lt;dates&gt;&lt;year&gt;2002&lt;/year&gt;&lt;pub-dates&gt;&lt;date&gt;Aug&lt;/date&gt;&lt;/pub-dates&gt;&lt;/dates&gt;&lt;isbn&gt;0033-2917 (Print)&amp;#xD;0033-2917 (Linking)&lt;/isbn&gt;&lt;accession-num&gt;12214795&lt;/accession-num&gt;&lt;urls&gt;&lt;related-urls&gt;&lt;url&gt;https://www.ncbi.nlm.nih.gov/pubmed/12214795&lt;/url&gt;&lt;/related-urls&gt;&lt;/urls&gt;&lt;electronic-resource-num&gt;10.1017/s0033291702006074&lt;/electronic-resource-num&gt;&lt;/record&gt;&lt;/Cite&gt;&lt;/EndNote&gt;</w:instrText>
      </w:r>
      <w:r w:rsidR="00BE5CAB">
        <w:fldChar w:fldCharType="separate"/>
      </w:r>
      <w:r w:rsidR="00BE5CAB">
        <w:rPr>
          <w:noProof/>
        </w:rPr>
        <w:t>(Kessler et al., 2002)</w:t>
      </w:r>
      <w:r w:rsidR="00BE5CAB">
        <w:fldChar w:fldCharType="end"/>
      </w:r>
      <w:r w:rsidR="00BE5CAB">
        <w:t>. This scale was used at</w:t>
      </w:r>
      <w:r w:rsidR="00E87411">
        <w:t xml:space="preserve"> all follow-up waves used in this analysis and</w:t>
      </w:r>
      <w:r w:rsidR="00BE5CAB">
        <w:t xml:space="preserve"> had scores ranging from </w:t>
      </w:r>
      <w:r w:rsidR="006A38FE">
        <w:t>0 to 24</w:t>
      </w:r>
      <w:r w:rsidR="00206579">
        <w:t xml:space="preserve"> (</w:t>
      </w:r>
      <w:r w:rsidR="00206579">
        <w:rPr>
          <w:rFonts w:cs="Times New Roman"/>
        </w:rPr>
        <w:t>α</w:t>
      </w:r>
      <w:r w:rsidR="00206579">
        <w:t xml:space="preserve"> = 0.89)</w:t>
      </w:r>
      <w:r w:rsidR="00A81BCE">
        <w:t xml:space="preserve">. </w:t>
      </w:r>
      <w:r w:rsidR="00E87411">
        <w:t xml:space="preserve">Responses to the items were summed to create a scale and then standardized to have a mean of zero and standard deviation of one. </w:t>
      </w:r>
      <w:r w:rsidR="0056792C">
        <w:t xml:space="preserve">Unstandardized scores were only used in the descriptive tables. </w:t>
      </w:r>
      <w:r w:rsidR="00E87411">
        <w:t>H</w:t>
      </w:r>
      <w:r w:rsidR="00A81BCE">
        <w:t xml:space="preserve">igher scores </w:t>
      </w:r>
      <w:r w:rsidR="0045660D">
        <w:t>reflect</w:t>
      </w:r>
      <w:r w:rsidR="00A81BCE">
        <w:t xml:space="preserve"> poorer mental health or more depressive symptoms. </w:t>
      </w:r>
      <w:r w:rsidR="00B21ED5">
        <w:t xml:space="preserve">Previous studies using the MCS to assess parental mental health across childhood similarly used both the Malaise and Kessler scales </w:t>
      </w:r>
      <w:r w:rsidR="00B21ED5">
        <w:fldChar w:fldCharType="begin"/>
      </w:r>
      <w:r w:rsidR="00437FB2">
        <w:instrText xml:space="preserve"> ADDIN EN.CITE &lt;EndNote&gt;&lt;Cite&gt;&lt;Author&gt;Fitzsimons&lt;/Author&gt;&lt;Year&gt;2017&lt;/Year&gt;&lt;RecNum&gt;339&lt;/RecNum&gt;&lt;DisplayText&gt;(Fitzsimons et al., 2017; Zilanawala et al., 2019)&lt;/DisplayText&gt;&lt;record&gt;&lt;rec-number&gt;339&lt;/rec-number&gt;&lt;foreign-keys&gt;&lt;key app="EN" db-id="rff2epx0rvpa5he2avovrvwif9rf5atddt2z" timestamp="1607168060"&gt;339&lt;/key&gt;&lt;/foreign-keys&gt;&lt;ref-type name="Journal Article"&gt;17&lt;/ref-type&gt;&lt;contributors&gt;&lt;authors&gt;&lt;author&gt;Fitzsimons, Emla&lt;/author&gt;&lt;author&gt;Goodman, Alissa&lt;/author&gt;&lt;author&gt;Kelly, Elaine&lt;/author&gt;&lt;author&gt;Smith, James P&lt;/author&gt;&lt;/authors&gt;&lt;/contributors&gt;&lt;titles&gt;&lt;title&gt;Poverty dynamics and parental mental health: Determinants of childhood mental health in the UK&lt;/title&gt;&lt;secondary-title&gt;Social Science &amp;amp; Medicine&lt;/secondary-title&gt;&lt;/titles&gt;&lt;periodical&gt;&lt;full-title&gt;Social Science &amp;amp; Medicine&lt;/full-title&gt;&lt;/periodical&gt;&lt;pages&gt;43-51&lt;/pages&gt;&lt;volume&gt;175&lt;/volume&gt;&lt;dates&gt;&lt;year&gt;2017&lt;/year&gt;&lt;/dates&gt;&lt;isbn&gt;0277-9536&lt;/isbn&gt;&lt;urls&gt;&lt;/urls&gt;&lt;/record&gt;&lt;/Cite&gt;&lt;Cite&gt;&lt;Author&gt;Zilanawala&lt;/Author&gt;&lt;Year&gt;2019&lt;/Year&gt;&lt;RecNum&gt;340&lt;/RecNum&gt;&lt;record&gt;&lt;rec-number&gt;340&lt;/rec-number&gt;&lt;foreign-keys&gt;&lt;key app="EN" db-id="rff2epx0rvpa5he2avovrvwif9rf5atddt2z" timestamp="1607168097"&gt;340&lt;/key&gt;&lt;/foreign-keys&gt;&lt;ref-type name="Journal Article"&gt;17&lt;/ref-type&gt;&lt;contributors&gt;&lt;authors&gt;&lt;author&gt;Zilanawala, A.&lt;/author&gt;&lt;author&gt;Sacker, Amanda&lt;/author&gt;&lt;author&gt;Kelly, Yvonne&lt;/author&gt;&lt;/authors&gt;&lt;/contributors&gt;&lt;titles&gt;&lt;title&gt;Internalising and externalising behaviour profiles across childhood: The consequences of changes in the family environment&lt;/title&gt;&lt;secondary-title&gt;Social Science &amp;amp; Medicine&lt;/secondary-title&gt;&lt;/titles&gt;&lt;periodical&gt;&lt;full-title&gt;Social Science &amp;amp; Medicine&lt;/full-title&gt;&lt;/periodical&gt;&lt;pages&gt;207-216&lt;/pages&gt;&lt;volume&gt;226&lt;/volume&gt;&lt;dates&gt;&lt;year&gt;2019&lt;/year&gt;&lt;/dates&gt;&lt;isbn&gt;0277-9536&lt;/isbn&gt;&lt;urls&gt;&lt;/urls&gt;&lt;/record&gt;&lt;/Cite&gt;&lt;/EndNote&gt;</w:instrText>
      </w:r>
      <w:r w:rsidR="00B21ED5">
        <w:fldChar w:fldCharType="separate"/>
      </w:r>
      <w:r w:rsidR="00437FB2">
        <w:rPr>
          <w:noProof/>
        </w:rPr>
        <w:t>(Fitzsimons et al., 2017; Zilanawala et al., 2019)</w:t>
      </w:r>
      <w:r w:rsidR="00B21ED5">
        <w:fldChar w:fldCharType="end"/>
      </w:r>
      <w:r w:rsidR="007F7638">
        <w:t>.</w:t>
      </w:r>
      <w:r w:rsidR="00B21ED5">
        <w:t xml:space="preserve"> </w:t>
      </w:r>
    </w:p>
    <w:p w14:paraId="0D2E81F2" w14:textId="0307D0A3" w:rsidR="006013B8" w:rsidRDefault="00706AE3" w:rsidP="007F08D9">
      <w:pPr>
        <w:spacing w:line="480" w:lineRule="auto"/>
        <w:ind w:firstLine="720"/>
      </w:pPr>
      <w:r w:rsidRPr="007F08D9">
        <w:rPr>
          <w:b/>
        </w:rPr>
        <w:t xml:space="preserve">Relationship </w:t>
      </w:r>
      <w:r w:rsidR="00CE4DCA">
        <w:rPr>
          <w:b/>
        </w:rPr>
        <w:t>happiness</w:t>
      </w:r>
      <w:r w:rsidR="005C6F57">
        <w:t xml:space="preserve">. </w:t>
      </w:r>
      <w:r w:rsidR="006013B8">
        <w:t xml:space="preserve">Parents in </w:t>
      </w:r>
      <w:r w:rsidR="00FD6290">
        <w:t xml:space="preserve">coresidential (married or cohabiting) </w:t>
      </w:r>
      <w:r w:rsidR="006013B8">
        <w:t xml:space="preserve">relationships were asked how unhappy or happy they were </w:t>
      </w:r>
      <w:r w:rsidR="00A96209">
        <w:t xml:space="preserve">in their relationships on a scale that ranged from 0 </w:t>
      </w:r>
      <w:r w:rsidR="0031520D">
        <w:t>(</w:t>
      </w:r>
      <w:r w:rsidR="0031520D">
        <w:rPr>
          <w:i/>
        </w:rPr>
        <w:t xml:space="preserve">very </w:t>
      </w:r>
      <w:r w:rsidR="0031520D" w:rsidRPr="0031520D">
        <w:rPr>
          <w:i/>
        </w:rPr>
        <w:t>unhappy</w:t>
      </w:r>
      <w:r w:rsidR="0031520D">
        <w:t xml:space="preserve">) </w:t>
      </w:r>
      <w:r w:rsidR="00A96209" w:rsidRPr="0031520D">
        <w:t>to</w:t>
      </w:r>
      <w:r w:rsidR="00A96209">
        <w:t xml:space="preserve"> 6</w:t>
      </w:r>
      <w:r w:rsidR="005F7EAE">
        <w:t xml:space="preserve"> (</w:t>
      </w:r>
      <w:r w:rsidR="005F7EAE">
        <w:rPr>
          <w:i/>
        </w:rPr>
        <w:t>very happy</w:t>
      </w:r>
      <w:r w:rsidR="005F7EAE" w:rsidRPr="005F7EAE">
        <w:t>)</w:t>
      </w:r>
      <w:r w:rsidR="00A96209">
        <w:t xml:space="preserve">. </w:t>
      </w:r>
      <w:r w:rsidR="00212558">
        <w:t>S</w:t>
      </w:r>
      <w:r w:rsidR="005F7EAE">
        <w:t>ingle-item measures of different domains of subjective wellbeing h</w:t>
      </w:r>
      <w:r w:rsidR="005804FD">
        <w:t>ave</w:t>
      </w:r>
      <w:r w:rsidR="005F7EAE">
        <w:t xml:space="preserve"> a satisfactory level of reliability </w:t>
      </w:r>
      <w:r w:rsidR="005F7EAE">
        <w:fldChar w:fldCharType="begin"/>
      </w:r>
      <w:r w:rsidR="00437FB2">
        <w:instrText xml:space="preserve"> ADDIN EN.CITE &lt;EndNote&gt;&lt;Cite&gt;&lt;Author&gt;Diener&lt;/Author&gt;&lt;Year&gt;2012&lt;/Year&gt;&lt;RecNum&gt;213&lt;/RecNum&gt;&lt;DisplayText&gt;(Diener et al., 2012)&lt;/DisplayText&gt;&lt;record&gt;&lt;rec-number&gt;213&lt;/rec-number&gt;&lt;foreign-keys&gt;&lt;key app="EN" db-id="rff2epx0rvpa5he2avovrvwif9rf5atddt2z" timestamp="1579117451"&gt;213&lt;/key&gt;&lt;/foreign-keys&gt;&lt;ref-type name="Journal Article"&gt;17&lt;/ref-type&gt;&lt;contributors&gt;&lt;authors&gt;&lt;author&gt;Diener, Ed&lt;/author&gt;&lt;author&gt;Inglehart, Ronald&lt;/author&gt;&lt;author&gt;Tay, Louis&lt;/author&gt;&lt;/authors&gt;&lt;/contributors&gt;&lt;auth-address&gt;Univ Illinois, Dept Psychol, Champaign, IL 61820 USA&amp;#xD;Gallup Org Inc, Washington, DC USA&amp;#xD;Higher Sch Econ, Moscow, Russia&amp;#xD;Higher Sch Econ, St Petersburg, Russia&lt;/auth-address&gt;&lt;titles&gt;&lt;title&gt;Theory and Validity of Life Satisfaction Scales&lt;/title&gt;&lt;secondary-title&gt;Social Indicators Research&lt;/secondary-title&gt;&lt;alt-title&gt;Soc Indic Res&lt;/alt-title&gt;&lt;/titles&gt;&lt;periodical&gt;&lt;full-title&gt;Social Indicators Research&lt;/full-title&gt;&lt;/periodical&gt;&lt;pages&gt;497-527&lt;/pages&gt;&lt;volume&gt;112&lt;/volume&gt;&lt;number&gt;3&lt;/number&gt;&lt;section&gt;497&lt;/section&gt;&lt;keywords&gt;&lt;keyword&gt;life satisfaction&lt;/keyword&gt;&lt;keyword&gt;reliability&lt;/keyword&gt;&lt;keyword&gt;validity&lt;/keyword&gt;&lt;keyword&gt;global evaluations&lt;/keyword&gt;&lt;keyword&gt;quality of life&lt;/keyword&gt;&lt;keyword&gt;measurement&lt;/keyword&gt;&lt;keyword&gt;national policy&lt;/keyword&gt;&lt;keyword&gt;quality-of-life&lt;/keyword&gt;&lt;keyword&gt;well-being evidence&lt;/keyword&gt;&lt;keyword&gt;set-point&lt;/keyword&gt;&lt;keyword&gt;judgments&lt;/keyword&gt;&lt;keyword&gt;happiness&lt;/keyword&gt;&lt;keyword&gt;stability&lt;/keyword&gt;&lt;keyword&gt;model&lt;/keyword&gt;&lt;keyword&gt;mood&lt;/keyword&gt;&lt;keyword&gt;information&lt;/keyword&gt;&lt;keyword&gt;emotions&lt;/keyword&gt;&lt;/keywords&gt;&lt;dates&gt;&lt;year&gt;2012&lt;/year&gt;&lt;pub-dates&gt;&lt;date&gt;Jul&lt;/date&gt;&lt;/pub-dates&gt;&lt;/dates&gt;&lt;isbn&gt;0303-8300&amp;#xD;1573-0921&lt;/isbn&gt;&lt;accession-num&gt;WOS:000319754100001&lt;/accession-num&gt;&lt;urls&gt;&lt;related-urls&gt;&lt;url&gt;&amp;lt;Go to ISI&amp;gt;://WOS:000319754100001&lt;/url&gt;&lt;/related-urls&gt;&lt;/urls&gt;&lt;electronic-resource-num&gt;10.1007/s11205-012-0076-y&lt;/electronic-resource-num&gt;&lt;language&gt;English&lt;/language&gt;&lt;/record&gt;&lt;/Cite&gt;&lt;/EndNote&gt;</w:instrText>
      </w:r>
      <w:r w:rsidR="005F7EAE">
        <w:fldChar w:fldCharType="separate"/>
      </w:r>
      <w:r w:rsidR="00437FB2">
        <w:rPr>
          <w:noProof/>
        </w:rPr>
        <w:t>(Diener et al., 2012)</w:t>
      </w:r>
      <w:r w:rsidR="005F7EAE">
        <w:fldChar w:fldCharType="end"/>
      </w:r>
      <w:r w:rsidR="005F7EAE">
        <w:t xml:space="preserve">. </w:t>
      </w:r>
      <w:r w:rsidR="00DF529F">
        <w:t>Similar to mental health</w:t>
      </w:r>
      <w:r w:rsidR="007F7638">
        <w:t>,</w:t>
      </w:r>
      <w:r w:rsidR="00DF529F">
        <w:t xml:space="preserve"> we standardized scale scores for regression analyses and present unstandardized continuous scale scores in descriptive tables. H</w:t>
      </w:r>
      <w:r w:rsidR="00A96209">
        <w:t xml:space="preserve">igher scores reflect more relationship happiness. </w:t>
      </w:r>
    </w:p>
    <w:p w14:paraId="120E98EA" w14:textId="6CA5BF18" w:rsidR="00464E7A" w:rsidRDefault="00706AE3" w:rsidP="007F08D9">
      <w:pPr>
        <w:spacing w:line="480" w:lineRule="auto"/>
        <w:ind w:firstLine="720"/>
      </w:pPr>
      <w:r w:rsidRPr="007F08D9">
        <w:rPr>
          <w:b/>
        </w:rPr>
        <w:t xml:space="preserve">Nonstandard </w:t>
      </w:r>
      <w:r w:rsidR="003F2787" w:rsidRPr="007F08D9">
        <w:rPr>
          <w:b/>
        </w:rPr>
        <w:t xml:space="preserve">work </w:t>
      </w:r>
      <w:r w:rsidRPr="007F08D9">
        <w:rPr>
          <w:b/>
        </w:rPr>
        <w:t>schedules</w:t>
      </w:r>
      <w:r w:rsidR="005C6F57">
        <w:t>.</w:t>
      </w:r>
      <w:r w:rsidR="003F2787">
        <w:t xml:space="preserve"> </w:t>
      </w:r>
      <w:r w:rsidR="005417D3">
        <w:t>M</w:t>
      </w:r>
      <w:r w:rsidR="005F7EAE" w:rsidRPr="005850D3">
        <w:t>aternal</w:t>
      </w:r>
      <w:r w:rsidR="005F7EAE">
        <w:t xml:space="preserve"> </w:t>
      </w:r>
      <w:r w:rsidR="005F7EAE" w:rsidRPr="005850D3">
        <w:t>nonstandard work</w:t>
      </w:r>
      <w:r w:rsidR="005417D3">
        <w:t xml:space="preserve"> schedules were measured at each survey wave from baseline to the age 11 interview. Fathers’ work schedules were only asked at baseline, age 7, and age 11 interview</w:t>
      </w:r>
      <w:r w:rsidR="005F7EAE" w:rsidRPr="005850D3">
        <w:t xml:space="preserve">. </w:t>
      </w:r>
      <w:r w:rsidR="005F7EAE">
        <w:t>Parents who reported being in paid work</w:t>
      </w:r>
      <w:r w:rsidR="005F7EAE" w:rsidRPr="005850D3">
        <w:t xml:space="preserve"> </w:t>
      </w:r>
      <w:r w:rsidR="00FC56F5">
        <w:t xml:space="preserve">in the last week </w:t>
      </w:r>
      <w:r w:rsidR="005F7EAE">
        <w:t>we</w:t>
      </w:r>
      <w:r w:rsidR="005F7EAE" w:rsidRPr="005850D3">
        <w:t xml:space="preserve">re asked </w:t>
      </w:r>
      <w:r w:rsidR="00DD23D3">
        <w:t xml:space="preserve">if they regularly (daily/weekly) </w:t>
      </w:r>
      <w:r w:rsidR="005F7EAE" w:rsidRPr="005850D3">
        <w:t>worked each type of nonstandard work schedule: evening</w:t>
      </w:r>
      <w:r w:rsidR="00464E7A">
        <w:t>s</w:t>
      </w:r>
      <w:r w:rsidR="005F7EAE" w:rsidRPr="005850D3">
        <w:t xml:space="preserve"> (between 6pm-10pm), night</w:t>
      </w:r>
      <w:r w:rsidR="00464E7A">
        <w:t>s</w:t>
      </w:r>
      <w:r w:rsidR="005F7EAE" w:rsidRPr="005850D3">
        <w:t xml:space="preserve"> (10pm-7am), and weekends. </w:t>
      </w:r>
      <w:r w:rsidR="008F7C22">
        <w:t xml:space="preserve">These three </w:t>
      </w:r>
      <w:r w:rsidR="00085172">
        <w:t>schedules</w:t>
      </w:r>
      <w:r w:rsidR="008F7C22">
        <w:t xml:space="preserve"> were not mutually exclusive because the MCS allowed parents to choose multiple options for nonstandard work schedules. We only used </w:t>
      </w:r>
      <w:r w:rsidR="00676A9C">
        <w:t xml:space="preserve">information on work schedules for those who were </w:t>
      </w:r>
      <w:r w:rsidR="00FC56F5">
        <w:t xml:space="preserve">currently employed at the time of the interview, or for those who reported a job and did not work in the past week for reasons other than parental leave. In separate analyses not </w:t>
      </w:r>
      <w:r w:rsidR="00FC56F5">
        <w:lastRenderedPageBreak/>
        <w:t xml:space="preserve">shown here, including parents on parental leave did not substantively alter the results. For each type of nonstandard schedule, respondents were </w:t>
      </w:r>
      <w:r w:rsidR="005F7EAE" w:rsidRPr="005850D3">
        <w:t xml:space="preserve">coded as 1 if they worked a particular schedule or 0 if otherwise. Respondents were categorized as working a standard schedule if they were employed but indicated </w:t>
      </w:r>
      <w:r w:rsidR="005F7EAE">
        <w:t xml:space="preserve">that </w:t>
      </w:r>
      <w:r w:rsidR="005F7EAE" w:rsidRPr="005850D3">
        <w:t>they did not have any of the nonstandard work schedules described.</w:t>
      </w:r>
    </w:p>
    <w:p w14:paraId="3C5B80FD" w14:textId="588DB006" w:rsidR="005F7EAE" w:rsidRDefault="008A04B5" w:rsidP="00464E7A">
      <w:pPr>
        <w:spacing w:line="480" w:lineRule="auto"/>
        <w:ind w:firstLine="720"/>
      </w:pPr>
      <w:r>
        <w:t>In regression analyses</w:t>
      </w:r>
      <w:r w:rsidR="00464E7A">
        <w:t>, we used two measures of parental work schedules. We first considered</w:t>
      </w:r>
      <w:r w:rsidR="00520021">
        <w:t xml:space="preserve"> whether parents worked any nonstandard work schedule (i.e. evenings, nights, or weekends) versus working standard schedules only (i.e. responding ‘no’ to all nonstandard work questions). Second, we considered the timing of work and investigated the types of nonstandard </w:t>
      </w:r>
      <w:r w:rsidR="00730055">
        <w:t>work schedules</w:t>
      </w:r>
      <w:r w:rsidR="00520021">
        <w:t xml:space="preserve">: worked evenings; worked nights; worked weekends; and worked standard hours only (reference category). Examining each type of nonstandard schedule allows us to estimate the association between working a specific type of nonstandard schedule versus working standard hours only, holding constant working during other nonstandard </w:t>
      </w:r>
      <w:r w:rsidR="00225C41">
        <w:t>work schedules</w:t>
      </w:r>
      <w:r w:rsidR="00520021">
        <w:t xml:space="preserve">. </w:t>
      </w:r>
      <w:r w:rsidR="00730055">
        <w:t xml:space="preserve">Each of these two measures was created for mothers and fathers separately. </w:t>
      </w:r>
    </w:p>
    <w:p w14:paraId="5C5BE253" w14:textId="7EE75573" w:rsidR="00520021" w:rsidRDefault="00520021" w:rsidP="00464E7A">
      <w:pPr>
        <w:spacing w:line="480" w:lineRule="auto"/>
        <w:ind w:firstLine="720"/>
      </w:pPr>
      <w:r>
        <w:t xml:space="preserve">Lastly, </w:t>
      </w:r>
      <w:r w:rsidR="00396D05">
        <w:t>we examined</w:t>
      </w:r>
      <w:r w:rsidR="00434991">
        <w:t xml:space="preserve"> joint parental work schedules </w:t>
      </w:r>
      <w:r w:rsidR="00396D05">
        <w:t>by creating</w:t>
      </w:r>
      <w:r w:rsidR="00434991">
        <w:t xml:space="preserve"> a </w:t>
      </w:r>
      <w:r w:rsidR="00434991" w:rsidRPr="00434991">
        <w:t xml:space="preserve">mutually exclusive variable </w:t>
      </w:r>
      <w:r w:rsidR="00434991">
        <w:t xml:space="preserve">of four categories: both parents working standard (reference), both parents working nonstandard, mother nonstandard/father standard, and mother standard/father nonstandard. </w:t>
      </w:r>
    </w:p>
    <w:p w14:paraId="76648431" w14:textId="631DCDB3" w:rsidR="00EE43BC" w:rsidRDefault="00706AE3" w:rsidP="00462994">
      <w:pPr>
        <w:spacing w:line="480" w:lineRule="auto"/>
        <w:ind w:firstLine="720"/>
      </w:pPr>
      <w:r w:rsidRPr="007F08D9">
        <w:rPr>
          <w:b/>
        </w:rPr>
        <w:t>Control</w:t>
      </w:r>
      <w:r w:rsidR="00B53B39" w:rsidRPr="007F08D9">
        <w:rPr>
          <w:b/>
        </w:rPr>
        <w:t xml:space="preserve"> variables</w:t>
      </w:r>
      <w:r w:rsidR="005C6F57" w:rsidRPr="007F08D9">
        <w:rPr>
          <w:b/>
        </w:rPr>
        <w:t>.</w:t>
      </w:r>
      <w:r w:rsidR="003F2787">
        <w:t xml:space="preserve"> We controlled for</w:t>
      </w:r>
      <w:r w:rsidR="00D53825">
        <w:t xml:space="preserve"> time-varying variables for both mothers and fathers</w:t>
      </w:r>
      <w:r w:rsidR="003F2787">
        <w:t xml:space="preserve"> that were associated with </w:t>
      </w:r>
      <w:r w:rsidR="00434991">
        <w:t>n</w:t>
      </w:r>
      <w:r w:rsidR="003F2787">
        <w:t>onstandard</w:t>
      </w:r>
      <w:r w:rsidR="00434991">
        <w:t xml:space="preserve"> </w:t>
      </w:r>
      <w:r w:rsidR="00D53825">
        <w:t>work schedules</w:t>
      </w:r>
      <w:r w:rsidR="003F2787">
        <w:t xml:space="preserve">, </w:t>
      </w:r>
      <w:r w:rsidR="00222000">
        <w:t xml:space="preserve">mental health, and relationship </w:t>
      </w:r>
      <w:r w:rsidR="00CE4415">
        <w:t>happiness</w:t>
      </w:r>
      <w:r w:rsidR="00222000">
        <w:t xml:space="preserve">. </w:t>
      </w:r>
      <w:r w:rsidR="00C36E05">
        <w:t>These included several employment and economic characteristics, measured at each wave: a continuous variable for weekly work hours, occupation (Managerial/professional (reference), Intermediate, Small employer/self-employed, or Lower supervisory/technical), and weekly net family income.</w:t>
      </w:r>
      <w:r w:rsidR="00BD3742">
        <w:t xml:space="preserve"> We also included </w:t>
      </w:r>
      <w:r w:rsidR="00B90198">
        <w:t xml:space="preserve">parental age (in years) and child age (in months). </w:t>
      </w:r>
      <w:r w:rsidR="008D47CF">
        <w:t>Three</w:t>
      </w:r>
      <w:r w:rsidR="00B90198" w:rsidRPr="00B90198">
        <w:t xml:space="preserve"> time-varying characteristics </w:t>
      </w:r>
      <w:r w:rsidR="00B90198">
        <w:t xml:space="preserve">that </w:t>
      </w:r>
      <w:r w:rsidR="00B90198" w:rsidRPr="00B90198">
        <w:t>capture</w:t>
      </w:r>
      <w:r w:rsidR="00B90198">
        <w:t>d</w:t>
      </w:r>
      <w:r w:rsidR="00B90198" w:rsidRPr="00B90198">
        <w:t xml:space="preserve"> changing circumstances in the household</w:t>
      </w:r>
      <w:r w:rsidR="00B90198">
        <w:t xml:space="preserve"> were </w:t>
      </w:r>
      <w:r w:rsidR="00C80213">
        <w:t xml:space="preserve">family </w:t>
      </w:r>
      <w:r w:rsidR="00C80213">
        <w:lastRenderedPageBreak/>
        <w:t xml:space="preserve">structure (one vs. two parent family), </w:t>
      </w:r>
      <w:r w:rsidR="00B90198">
        <w:t>whether a grandparent lives in the household</w:t>
      </w:r>
      <w:r w:rsidR="00C80213">
        <w:t>,</w:t>
      </w:r>
      <w:r w:rsidR="00B90198">
        <w:t xml:space="preserve"> and number of siblings of the cohort member. Our analytic method controls for all time-invariant variables (see below) but we include descriptive statistics for parent’s </w:t>
      </w:r>
      <w:r w:rsidR="001817BA">
        <w:t>race/</w:t>
      </w:r>
      <w:r w:rsidR="00B90198">
        <w:t xml:space="preserve">ethnicity and education from the baseline survey in Table 1. </w:t>
      </w:r>
      <w:r w:rsidR="001817BA">
        <w:t>R</w:t>
      </w:r>
      <w:r w:rsidR="001817BA">
        <w:rPr>
          <w:rFonts w:eastAsia="Times New Roman" w:cs="Times New Roman"/>
        </w:rPr>
        <w:t xml:space="preserve">ace/ethnicity </w:t>
      </w:r>
      <w:r w:rsidR="00081BD8">
        <w:rPr>
          <w:rFonts w:eastAsia="Times New Roman" w:cs="Times New Roman"/>
        </w:rPr>
        <w:t>was</w:t>
      </w:r>
      <w:r w:rsidR="001817BA">
        <w:rPr>
          <w:rFonts w:eastAsia="Times New Roman" w:cs="Times New Roman"/>
        </w:rPr>
        <w:t xml:space="preserve"> categorized as White, Indian, Pakistani/Bangladeshi, Black/Black British, or Other. Education level was measured with the following categories: none, overseas, National Vocational Qualification (NVQ) 1, NVQ2, NVQ3, or NVQ4+. The NVQ levels, in progressive order, are nearly equivalent to less than high school completion, high school degree, some college education, and college degree or higher </w:t>
      </w:r>
      <w:r w:rsidR="001817BA">
        <w:rPr>
          <w:rFonts w:eastAsia="Times New Roman" w:cs="Times New Roman"/>
        </w:rPr>
        <w:fldChar w:fldCharType="begin"/>
      </w:r>
      <w:r w:rsidR="001817BA">
        <w:rPr>
          <w:rFonts w:eastAsia="Times New Roman" w:cs="Times New Roman"/>
        </w:rPr>
        <w:instrText xml:space="preserve"> ADDIN EN.CITE &lt;EndNote&gt;&lt;Cite&gt;&lt;Author&gt;Crosby&lt;/Author&gt;&lt;Year&gt;2007&lt;/Year&gt;&lt;RecNum&gt;35&lt;/RecNum&gt;&lt;DisplayText&gt;(Crosby &amp;amp; Hawkes, 2007)&lt;/DisplayText&gt;&lt;record&gt;&lt;rec-number&gt;35&lt;/rec-number&gt;&lt;foreign-keys&gt;&lt;key app="EN" db-id="rff2epx0rvpa5he2avovrvwif9rf5atddt2z" timestamp="1572707212"&gt;35&lt;/key&gt;&lt;/foreign-keys&gt;&lt;ref-type name="Journal Article"&gt;17&lt;/ref-type&gt;&lt;contributors&gt;&lt;authors&gt;&lt;author&gt;Crosby, Danielle A&lt;/author&gt;&lt;author&gt;Hawkes, Denise D&lt;/author&gt;&lt;/authors&gt;&lt;/contributors&gt;&lt;titles&gt;&lt;title&gt;Cross‐national research using contemporary birth cohort studies: a look at early maternal employment in the UK and USA&lt;/title&gt;&lt;secondary-title&gt;International Journal of Social Research Methodology&lt;/secondary-title&gt;&lt;/titles&gt;&lt;periodical&gt;&lt;full-title&gt;International Journal of Social Research Methodology&lt;/full-title&gt;&lt;/periodical&gt;&lt;pages&gt;379-404&lt;/pages&gt;&lt;volume&gt;10&lt;/volume&gt;&lt;number&gt;5&lt;/number&gt;&lt;dates&gt;&lt;year&gt;2007&lt;/year&gt;&lt;/dates&gt;&lt;isbn&gt;1364-5579&lt;/isbn&gt;&lt;urls&gt;&lt;/urls&gt;&lt;/record&gt;&lt;/Cite&gt;&lt;/EndNote&gt;</w:instrText>
      </w:r>
      <w:r w:rsidR="001817BA">
        <w:rPr>
          <w:rFonts w:eastAsia="Times New Roman" w:cs="Times New Roman"/>
        </w:rPr>
        <w:fldChar w:fldCharType="separate"/>
      </w:r>
      <w:r w:rsidR="001817BA">
        <w:rPr>
          <w:rFonts w:eastAsia="Times New Roman" w:cs="Times New Roman"/>
          <w:noProof/>
        </w:rPr>
        <w:t>(Crosby &amp; Hawkes, 2007)</w:t>
      </w:r>
      <w:r w:rsidR="001817BA">
        <w:rPr>
          <w:rFonts w:eastAsia="Times New Roman" w:cs="Times New Roman"/>
        </w:rPr>
        <w:fldChar w:fldCharType="end"/>
      </w:r>
      <w:r w:rsidR="001817BA">
        <w:rPr>
          <w:rFonts w:eastAsia="Times New Roman" w:cs="Times New Roman"/>
        </w:rPr>
        <w:t xml:space="preserve">. </w:t>
      </w:r>
    </w:p>
    <w:p w14:paraId="15D2D6FB" w14:textId="691D17D5" w:rsidR="00AF6AF9" w:rsidRPr="00B3386C" w:rsidRDefault="00222000" w:rsidP="00AF6AF9">
      <w:pPr>
        <w:spacing w:line="480" w:lineRule="auto"/>
        <w:rPr>
          <w:b/>
        </w:rPr>
      </w:pPr>
      <w:r w:rsidRPr="00B3386C">
        <w:rPr>
          <w:b/>
        </w:rPr>
        <w:t>Statistical Analysis</w:t>
      </w:r>
    </w:p>
    <w:p w14:paraId="2C051C4A" w14:textId="14B5F374" w:rsidR="00821D42" w:rsidRDefault="00F05AB0" w:rsidP="004A6969">
      <w:pPr>
        <w:spacing w:line="480" w:lineRule="auto"/>
      </w:pPr>
      <w:r>
        <w:tab/>
        <w:t xml:space="preserve">Analyses are based on pooled data across five and three waves for mothers and fathers, respectively. To address our research questions on the associations between parents’ nonstandard work schedules and parental wellbeing, we build on previous empirical studies by </w:t>
      </w:r>
      <w:r w:rsidR="00B36F50">
        <w:t xml:space="preserve">taking account of unobserved selection into nonstandard work schedules which may be related to parental mental health and relationship happiness. </w:t>
      </w:r>
      <w:r w:rsidR="003336D8">
        <w:t>It is plausible that unobserved time stable characteristics that influence a parent’s choice of employment may be associated with mental health and relationship happiness. For example, personal work and family orientations along with person-specific response tendencies to poor mental health and lower relationship quality may prompt a parent to ch</w:t>
      </w:r>
      <w:r w:rsidR="00F55AF4">
        <w:t>o</w:t>
      </w:r>
      <w:r w:rsidR="003336D8">
        <w:t>ose specific work schedules. Individual fixed effects regressions can account for unobserved heterogeneity</w:t>
      </w:r>
      <w:r w:rsidR="00F55AF4">
        <w:t xml:space="preserve"> due to this selectivity</w:t>
      </w:r>
      <w:r w:rsidR="003336D8">
        <w:t xml:space="preserve"> </w:t>
      </w:r>
      <w:r w:rsidR="00F361B2">
        <w:t>and produce less biased estimates compared to ordinary least squares regression</w:t>
      </w:r>
      <w:r w:rsidR="00F55AF4">
        <w:t xml:space="preserve"> </w:t>
      </w:r>
      <w:r w:rsidR="00F55AF4">
        <w:fldChar w:fldCharType="begin"/>
      </w:r>
      <w:r w:rsidR="00F55AF4">
        <w:instrText xml:space="preserve"> ADDIN EN.CITE &lt;EndNote&gt;&lt;Cite&gt;&lt;Author&gt;Allison&lt;/Author&gt;&lt;Year&gt;2009&lt;/Year&gt;&lt;RecNum&gt;382&lt;/RecNum&gt;&lt;DisplayText&gt;(Allison, 2009)&lt;/DisplayText&gt;&lt;record&gt;&lt;rec-number&gt;382&lt;/rec-number&gt;&lt;foreign-keys&gt;&lt;key app="EN" db-id="rff2epx0rvpa5he2avovrvwif9rf5atddt2z" timestamp="1629456424"&gt;382&lt;/key&gt;&lt;/foreign-keys&gt;&lt;ref-type name="Book"&gt;6&lt;/ref-type&gt;&lt;contributors&gt;&lt;authors&gt;&lt;author&gt;Allison, Paul D&lt;/author&gt;&lt;/authors&gt;&lt;/contributors&gt;&lt;titles&gt;&lt;title&gt;Fixed effects regression models&lt;/title&gt;&lt;/titles&gt;&lt;dates&gt;&lt;year&gt;2009&lt;/year&gt;&lt;/dates&gt;&lt;publisher&gt;SAGE publications&lt;/publisher&gt;&lt;isbn&gt;1483389278&lt;/isbn&gt;&lt;urls&gt;&lt;/urls&gt;&lt;/record&gt;&lt;/Cite&gt;&lt;/EndNote&gt;</w:instrText>
      </w:r>
      <w:r w:rsidR="00F55AF4">
        <w:fldChar w:fldCharType="separate"/>
      </w:r>
      <w:r w:rsidR="00F55AF4">
        <w:rPr>
          <w:noProof/>
        </w:rPr>
        <w:t>(Allison, 2009)</w:t>
      </w:r>
      <w:r w:rsidR="00F55AF4">
        <w:fldChar w:fldCharType="end"/>
      </w:r>
      <w:r w:rsidR="00F361B2">
        <w:t xml:space="preserve">. Fixed effects models estimate how changes in nonstandard work schedules influence changes in wellbeing by differencing out time-invariant, individual-level characteristics, such as gender, personality, and family </w:t>
      </w:r>
      <w:r w:rsidR="00F361B2">
        <w:lastRenderedPageBreak/>
        <w:t xml:space="preserve">characteristics. </w:t>
      </w:r>
      <w:r w:rsidR="003E302D">
        <w:t>Finally, this approach excluded respondents who exclusively worked standard or nonstandard schedules across all waves</w:t>
      </w:r>
      <w:r w:rsidR="004A6969">
        <w:t>. That is, the variation in such models relies on mothers and fathers who change their work schedules across the panel. Overall, 35% of mothers</w:t>
      </w:r>
      <w:r w:rsidR="007373BA">
        <w:t xml:space="preserve"> in our sample</w:t>
      </w:r>
      <w:r w:rsidR="004A6969">
        <w:t xml:space="preserve"> (29% of fathers) experienced at least one change in </w:t>
      </w:r>
      <w:r w:rsidR="007373BA">
        <w:t xml:space="preserve">work </w:t>
      </w:r>
      <w:r w:rsidR="004A6969">
        <w:t xml:space="preserve">schedules across the 5 waves (3 waves for fathers). </w:t>
      </w:r>
    </w:p>
    <w:p w14:paraId="6B071ADA" w14:textId="42727B70" w:rsidR="00946B05" w:rsidRDefault="00F55AF4" w:rsidP="00AF6AF9">
      <w:pPr>
        <w:spacing w:line="480" w:lineRule="auto"/>
      </w:pPr>
      <w:r>
        <w:tab/>
        <w:t>Our first set of results estimated individual fixed effects models that examined the association between parental nonstandard work schedules</w:t>
      </w:r>
      <w:r w:rsidR="00234FE1">
        <w:t xml:space="preserve"> (separately)</w:t>
      </w:r>
      <w:r>
        <w:t xml:space="preserve"> and mental health and relationship happiness. Model 1 exclude</w:t>
      </w:r>
      <w:r w:rsidR="000E6BCC">
        <w:t>d</w:t>
      </w:r>
      <w:r>
        <w:t xml:space="preserve"> covariates and Model 2 add</w:t>
      </w:r>
      <w:r w:rsidR="000E6BCC">
        <w:t>ed</w:t>
      </w:r>
      <w:r>
        <w:t xml:space="preserve"> time-varying characteristics. </w:t>
      </w:r>
      <w:r w:rsidR="000B3CE9">
        <w:t xml:space="preserve">We also examined how the associations between nonstandard work schedules and mental health were moderated by family structure. These analyses used Model 2 and included an interaction between nonstandard work schedules (overall and types) and a binary indicator for family structure. The interactions were only assessed among mothers as </w:t>
      </w:r>
      <w:r w:rsidR="000E19C9">
        <w:t>there</w:t>
      </w:r>
      <w:r w:rsidR="000E19C9" w:rsidRPr="000E19C9">
        <w:t xml:space="preserve"> were too few cases of single fathers to analyze separately</w:t>
      </w:r>
      <w:r w:rsidR="000E19C9">
        <w:t xml:space="preserve">. </w:t>
      </w:r>
      <w:r w:rsidR="007373BA">
        <w:t xml:space="preserve">These results are shown in supplementary appendix tables. </w:t>
      </w:r>
      <w:r w:rsidR="000E19C9">
        <w:t xml:space="preserve">For both mental health and relationship happiness outcomes, we assessed </w:t>
      </w:r>
      <w:r w:rsidR="00E40F8A">
        <w:t xml:space="preserve">whether nonstandard work schedules were more strongly associated with wellbeing measures among mothers of young children. Subgroup analyses on child developmental period were estimated for mothers, </w:t>
      </w:r>
      <w:r w:rsidR="00234FE1">
        <w:t xml:space="preserve">because three waves of fathers’ data did not provide sufficient data to examine two distinct developmental periods. </w:t>
      </w:r>
      <w:r w:rsidR="00CE5680">
        <w:t xml:space="preserve">We estimated Model 2 among two subgroups of mothers: </w:t>
      </w:r>
      <w:bookmarkStart w:id="10" w:name="_Hlk82093987"/>
      <w:r w:rsidR="00CE5680">
        <w:t xml:space="preserve">early childhood survey years </w:t>
      </w:r>
      <w:r w:rsidR="00946B05">
        <w:t>(9-months, age 3, and age 5 waves)</w:t>
      </w:r>
      <w:r w:rsidR="00517246">
        <w:t xml:space="preserve"> and</w:t>
      </w:r>
      <w:r w:rsidR="00946B05">
        <w:t xml:space="preserve"> school-age period (ages 5, 7</w:t>
      </w:r>
      <w:r w:rsidR="00654503">
        <w:t>,</w:t>
      </w:r>
      <w:r w:rsidR="00946B05">
        <w:t xml:space="preserve"> and 11 survey waves).</w:t>
      </w:r>
      <w:bookmarkEnd w:id="10"/>
      <w:r w:rsidR="007373BA">
        <w:t xml:space="preserve"> These results are also shown in supplementary appendix tables. </w:t>
      </w:r>
    </w:p>
    <w:p w14:paraId="08B05648" w14:textId="3CF65F17" w:rsidR="00F361B2" w:rsidRDefault="00677307" w:rsidP="00AF6AF9">
      <w:pPr>
        <w:spacing w:line="480" w:lineRule="auto"/>
      </w:pPr>
      <w:r>
        <w:tab/>
        <w:t xml:space="preserve">As noted above, we created a categorical variable to reflect both mothers’ and fathers’ nonstandard work schedules jointly. Using </w:t>
      </w:r>
      <w:r w:rsidR="007868C5">
        <w:t>the interacted</w:t>
      </w:r>
      <w:r>
        <w:t xml:space="preserve"> variable</w:t>
      </w:r>
      <w:r w:rsidR="007373BA">
        <w:t>,</w:t>
      </w:r>
      <w:r>
        <w:t xml:space="preserve"> we predicted each parent’s mental health and relationship happiness from joint parental nonstandard work schedules. In </w:t>
      </w:r>
      <w:r>
        <w:lastRenderedPageBreak/>
        <w:t>these fixed effects regressions</w:t>
      </w:r>
      <w:r w:rsidR="00F55AE0">
        <w:t>, models for which were described above</w:t>
      </w:r>
      <w:r>
        <w:t xml:space="preserve">, the reference category was both parents working standard schedules. </w:t>
      </w:r>
      <w:r w:rsidR="00F55AE0">
        <w:t xml:space="preserve">Control variables in these joint employment regressions aligned with the parent associated with the outcome examined. </w:t>
      </w:r>
      <w:r w:rsidR="00F361B2">
        <w:t>All standard errors were clustered at the individual level, and all analyses were weighted.</w:t>
      </w:r>
    </w:p>
    <w:p w14:paraId="0BD436D0" w14:textId="3B52C8CA" w:rsidR="00325A7D" w:rsidRDefault="00ED419B" w:rsidP="00B3386C">
      <w:pPr>
        <w:spacing w:line="480" w:lineRule="auto"/>
        <w:jc w:val="center"/>
        <w:rPr>
          <w:b/>
        </w:rPr>
      </w:pPr>
      <w:r w:rsidRPr="007D31FB">
        <w:rPr>
          <w:b/>
        </w:rPr>
        <w:t>Results</w:t>
      </w:r>
    </w:p>
    <w:p w14:paraId="45F3C4EF" w14:textId="77777777" w:rsidR="00B3386C" w:rsidRDefault="00B3386C" w:rsidP="00B3386C">
      <w:pPr>
        <w:spacing w:line="480" w:lineRule="auto"/>
        <w:rPr>
          <w:b/>
        </w:rPr>
      </w:pPr>
      <w:r>
        <w:rPr>
          <w:b/>
        </w:rPr>
        <w:t>Descriptive S</w:t>
      </w:r>
      <w:r w:rsidR="00325A7D" w:rsidRPr="00B3386C">
        <w:rPr>
          <w:b/>
        </w:rPr>
        <w:t xml:space="preserve">tatistics </w:t>
      </w:r>
    </w:p>
    <w:p w14:paraId="31885451" w14:textId="4ED94122" w:rsidR="005E08B4" w:rsidRDefault="00E9408B" w:rsidP="00F84125">
      <w:pPr>
        <w:spacing w:line="480" w:lineRule="auto"/>
        <w:ind w:firstLine="720"/>
      </w:pPr>
      <w:r>
        <w:t xml:space="preserve">Table 1 reports descriptive statistics of all analysis variables </w:t>
      </w:r>
      <w:r w:rsidR="001A1205">
        <w:t>and by work schedule</w:t>
      </w:r>
      <w:r w:rsidR="00574DD0">
        <w:t xml:space="preserve"> type</w:t>
      </w:r>
      <w:r w:rsidR="005E08B4">
        <w:t xml:space="preserve"> for employed mothers</w:t>
      </w:r>
      <w:r w:rsidR="001A1205">
        <w:t xml:space="preserve">. </w:t>
      </w:r>
      <w:r w:rsidR="00104183">
        <w:t xml:space="preserve">During the observation period, </w:t>
      </w:r>
      <w:r w:rsidR="00F84125">
        <w:t xml:space="preserve">slightly more than 40% of employed mothers worked a nonstandard schedule. The most prevalent type of nonstandard work schedule was evening working (32.9%). The next most prevalent was weekend working (24.3%), followed by night schedules (9.8%), the least prevalent. </w:t>
      </w:r>
      <w:r w:rsidR="006E70DB">
        <w:t xml:space="preserve">Table 1 also highlights differences in mothers who worked nonstandard and standard schedules. Mothers who worked nonstandard schedules reported worse mental health scores when compared with mothers working standard schedules. </w:t>
      </w:r>
      <w:r w:rsidR="005C4E69">
        <w:t>Mothers who regularly worked nonstandard work schedules across the panel had a higher prevalence of l</w:t>
      </w:r>
      <w:r w:rsidR="005E08B4">
        <w:t>ong working hours of 45+</w:t>
      </w:r>
      <w:r w:rsidR="005C4E69">
        <w:t xml:space="preserve"> and</w:t>
      </w:r>
      <w:r w:rsidR="005E08B4">
        <w:t xml:space="preserve"> lower occupational categories, and </w:t>
      </w:r>
      <w:r w:rsidR="005C4E69">
        <w:t xml:space="preserve">had lower </w:t>
      </w:r>
      <w:r w:rsidR="005E08B4">
        <w:t>family income</w:t>
      </w:r>
      <w:r w:rsidR="005C4E69">
        <w:t xml:space="preserve"> relative to their peers in standard work schedules</w:t>
      </w:r>
      <w:r w:rsidR="005E08B4">
        <w:t xml:space="preserve">. Additionally, mothers who worked nonstandard schedules were more likely to </w:t>
      </w:r>
      <w:r w:rsidR="00380713">
        <w:t>lower educational attainment</w:t>
      </w:r>
      <w:r w:rsidR="005E08B4">
        <w:t xml:space="preserve"> relative to mothers who worked standard schedules. </w:t>
      </w:r>
    </w:p>
    <w:p w14:paraId="4A11A906" w14:textId="17E8820B" w:rsidR="00185966" w:rsidRDefault="00951715" w:rsidP="00E72C17">
      <w:pPr>
        <w:spacing w:line="480" w:lineRule="auto"/>
        <w:ind w:firstLine="720"/>
      </w:pPr>
      <w:r>
        <w:t xml:space="preserve">Table 2 presents descriptive results for the pooled sample of employed fathers and by work schedule type. Over the panel, </w:t>
      </w:r>
      <w:r w:rsidR="007421E6">
        <w:t xml:space="preserve">more than half of fathers worked nonstandard schedules (56.9%). Similar to mothers, the most common type of nonstandard work schedule was evening (44.4%), followed by weekend (30.8%), and the least common was night working (17.2%). Fathers who worked nonstandard schedules reported worse mental health compared with fathers </w:t>
      </w:r>
      <w:r w:rsidR="007421E6">
        <w:lastRenderedPageBreak/>
        <w:t xml:space="preserve">who worked standard schedules. Nearly 46% of nonstandard schedules was characterized by more than 45 hours of weekly work compared to nearly 20% of standard schedules. Additionally, fathers who worked nonstandard schedules were considerably more likely to be in intermediate and small employment occupation categories and to have higher weekly family income. </w:t>
      </w:r>
      <w:r w:rsidR="005D0B8B">
        <w:t xml:space="preserve"> </w:t>
      </w:r>
    </w:p>
    <w:p w14:paraId="15B408F4" w14:textId="004B0821" w:rsidR="00325A7D" w:rsidRPr="00B3386C" w:rsidRDefault="00325A7D" w:rsidP="00BF5CCC">
      <w:pPr>
        <w:spacing w:line="480" w:lineRule="auto"/>
        <w:rPr>
          <w:b/>
        </w:rPr>
      </w:pPr>
      <w:r w:rsidRPr="00B3386C">
        <w:rPr>
          <w:b/>
        </w:rPr>
        <w:t>Maternal and Paternal Nonstandard Work</w:t>
      </w:r>
      <w:r w:rsidR="00FA6ADC">
        <w:rPr>
          <w:b/>
        </w:rPr>
        <w:t xml:space="preserve"> Schedules</w:t>
      </w:r>
      <w:r w:rsidRPr="00B3386C">
        <w:rPr>
          <w:b/>
        </w:rPr>
        <w:t xml:space="preserve">, Mental Health, and Relationship </w:t>
      </w:r>
      <w:r w:rsidR="00EA436D">
        <w:rPr>
          <w:b/>
        </w:rPr>
        <w:t>Happiness</w:t>
      </w:r>
    </w:p>
    <w:p w14:paraId="48D9CB64" w14:textId="01F088E9" w:rsidR="00E52F45" w:rsidRPr="005D041B" w:rsidRDefault="00CC61E7" w:rsidP="00325A7D">
      <w:pPr>
        <w:spacing w:line="480" w:lineRule="auto"/>
      </w:pPr>
      <w:r>
        <w:tab/>
        <w:t xml:space="preserve">Table 3 presents </w:t>
      </w:r>
      <w:r w:rsidR="00E52F45">
        <w:t xml:space="preserve">results from fixed effects analyses, relating within-person changes in work schedules to changes in mental health and relationship happiness. </w:t>
      </w:r>
      <w:r w:rsidR="00E52F45" w:rsidRPr="00E52F45">
        <w:t xml:space="preserve">These results </w:t>
      </w:r>
      <w:r w:rsidR="00E52F45">
        <w:t>suggest</w:t>
      </w:r>
      <w:r w:rsidR="00E52F45" w:rsidRPr="00E52F45">
        <w:t xml:space="preserve"> that movement into a nonstandard schedule</w:t>
      </w:r>
      <w:r w:rsidR="00E52F45">
        <w:t xml:space="preserve">, both overall and types of nonstandard work schedules, </w:t>
      </w:r>
      <w:r w:rsidR="00E52F45" w:rsidRPr="00E52F45">
        <w:t xml:space="preserve">was </w:t>
      </w:r>
      <w:r w:rsidR="00E52F45">
        <w:t xml:space="preserve">not </w:t>
      </w:r>
      <w:r w:rsidR="00E52F45" w:rsidRPr="00E52F45">
        <w:t xml:space="preserve">associated with </w:t>
      </w:r>
      <w:r w:rsidR="00E52F45">
        <w:t xml:space="preserve">mental health for mothers. </w:t>
      </w:r>
      <w:r w:rsidR="005D041B">
        <w:t>Whereas for fathers, nonstandard work schedules were associated with 0.06 standard deviations higher</w:t>
      </w:r>
      <w:r w:rsidR="003472BC">
        <w:t xml:space="preserve"> (worse)</w:t>
      </w:r>
      <w:r w:rsidR="005D041B">
        <w:t xml:space="preserve"> mental health scores (see Model 2, Panel 1). Similarly, fathers who moved into an evening or weekend schedule had worse mental health scores (</w:t>
      </w:r>
      <w:r w:rsidR="005D041B">
        <w:rPr>
          <w:i/>
        </w:rPr>
        <w:t>B</w:t>
      </w:r>
      <w:r w:rsidR="005D041B">
        <w:t xml:space="preserve"> = 0.06 and 0.05, respectively; Model 2, Panel 2). These effect sizes are small in magnitude, indicating small associations between fathers’ nonstandard work schedules and </w:t>
      </w:r>
      <w:r w:rsidR="0010775A">
        <w:t>mental health</w:t>
      </w:r>
      <w:r w:rsidR="005D041B">
        <w:t xml:space="preserve">. </w:t>
      </w:r>
    </w:p>
    <w:p w14:paraId="22172F14" w14:textId="0331EABA" w:rsidR="00517246" w:rsidRDefault="00362DEE" w:rsidP="00325A7D">
      <w:pPr>
        <w:spacing w:line="480" w:lineRule="auto"/>
      </w:pPr>
      <w:r>
        <w:tab/>
      </w:r>
      <w:r w:rsidR="00EB2C0E">
        <w:t>W</w:t>
      </w:r>
      <w:r>
        <w:t xml:space="preserve">e further investigated whether the associations between </w:t>
      </w:r>
      <w:r w:rsidR="00E40F8A">
        <w:t xml:space="preserve">mothers’ </w:t>
      </w:r>
      <w:r>
        <w:t xml:space="preserve">nonstandard work schedules and mental health </w:t>
      </w:r>
      <w:r w:rsidR="00517246">
        <w:t>depend on family structure. We did not find evidence to support interactions with family structure (</w:t>
      </w:r>
      <w:r w:rsidR="00517246">
        <w:rPr>
          <w:i/>
        </w:rPr>
        <w:t xml:space="preserve">p </w:t>
      </w:r>
      <w:r w:rsidR="00517246">
        <w:t>&lt; 0.05 level</w:t>
      </w:r>
      <w:r w:rsidR="00EB2C0E">
        <w:t>; see Appendix Table A1</w:t>
      </w:r>
      <w:r w:rsidR="00517246">
        <w:t>). To avoid potential endogeneity because family structure is time-varying, we also used baseline family structure and did not find nonstandard work schedules differ</w:t>
      </w:r>
      <w:r w:rsidR="00D93A47">
        <w:t>ed</w:t>
      </w:r>
      <w:r w:rsidR="00517246">
        <w:t xml:space="preserve"> by one and two parent families</w:t>
      </w:r>
      <w:r w:rsidR="00EB2C0E">
        <w:t xml:space="preserve"> (not shown)</w:t>
      </w:r>
      <w:r w:rsidR="00517246">
        <w:t>. In subgroup analyses to assess w</w:t>
      </w:r>
      <w:r w:rsidR="00E80815">
        <w:t xml:space="preserve">hether the </w:t>
      </w:r>
      <w:r w:rsidR="00EB2C0E">
        <w:t xml:space="preserve">relationship between </w:t>
      </w:r>
      <w:r w:rsidR="00E80815">
        <w:t xml:space="preserve">nonstandard work schedules </w:t>
      </w:r>
      <w:r w:rsidR="00EB2C0E">
        <w:t xml:space="preserve">and mental health </w:t>
      </w:r>
      <w:r w:rsidR="00E80815">
        <w:t xml:space="preserve">were stronger among mothers of young children, we also did not find significant </w:t>
      </w:r>
      <w:r w:rsidR="00E80815">
        <w:lastRenderedPageBreak/>
        <w:t>associations between overall and types of nonstandard work schedules and mental health</w:t>
      </w:r>
      <w:r w:rsidR="005C2707">
        <w:t xml:space="preserve"> (see Appendix Table A2)</w:t>
      </w:r>
      <w:r w:rsidR="00E80815">
        <w:t xml:space="preserve">. </w:t>
      </w:r>
    </w:p>
    <w:p w14:paraId="753BA931" w14:textId="7EFADB14" w:rsidR="0046411C" w:rsidRDefault="009E3586" w:rsidP="00325A7D">
      <w:pPr>
        <w:spacing w:line="480" w:lineRule="auto"/>
      </w:pPr>
      <w:r>
        <w:tab/>
      </w:r>
      <w:r w:rsidR="000923EF">
        <w:t xml:space="preserve">Table 4 presents associations between work schedules and relationship happiness for mothers and fathers. </w:t>
      </w:r>
      <w:r w:rsidR="0046411C">
        <w:t xml:space="preserve">Among mothers, </w:t>
      </w:r>
      <w:r w:rsidR="00FA6ADC">
        <w:t xml:space="preserve">the </w:t>
      </w:r>
      <w:r w:rsidR="0046411C">
        <w:t>overall</w:t>
      </w:r>
      <w:r w:rsidR="00FA6ADC">
        <w:t xml:space="preserve"> measure of</w:t>
      </w:r>
      <w:r w:rsidR="0046411C">
        <w:t xml:space="preserve"> nonstandard work schedules </w:t>
      </w:r>
      <w:r w:rsidR="00FA6ADC">
        <w:t>was</w:t>
      </w:r>
      <w:r w:rsidR="0046411C">
        <w:t xml:space="preserve"> not related to relationship happiness. Although, night schedules were associated with 0.08 standard deviations lower relationship happiness scores (Model 2, Panel 2). Fathers’ nonstandard work schedules were not significantly associated with relationship happiness. </w:t>
      </w:r>
    </w:p>
    <w:p w14:paraId="5A755034" w14:textId="134C932B" w:rsidR="007358AF" w:rsidRDefault="0046411C" w:rsidP="0046411C">
      <w:pPr>
        <w:spacing w:line="480" w:lineRule="auto"/>
        <w:ind w:firstLine="720"/>
      </w:pPr>
      <w:r>
        <w:t>In s</w:t>
      </w:r>
      <w:r w:rsidR="007358AF">
        <w:t>ubgroup analyses</w:t>
      </w:r>
      <w:r>
        <w:t xml:space="preserve"> (using Model 2; </w:t>
      </w:r>
      <w:r w:rsidR="005C2707">
        <w:t>see Appendix Table A3</w:t>
      </w:r>
      <w:r>
        <w:t xml:space="preserve">), we found stronger associations between mothers’ night schedules and relationship happiness (effect size </w:t>
      </w:r>
      <w:r w:rsidR="00EE33A6">
        <w:t>= -</w:t>
      </w:r>
      <w:r>
        <w:t>0.14 standard deviations) among mothers of school age children (5 to 11 years)</w:t>
      </w:r>
      <w:r w:rsidR="00277213">
        <w:t>; although</w:t>
      </w:r>
      <w:r w:rsidR="005C2707">
        <w:t>,</w:t>
      </w:r>
      <w:r w:rsidR="00277213">
        <w:t xml:space="preserve"> the effect sizes were considered small</w:t>
      </w:r>
      <w:r>
        <w:t xml:space="preserve">. Mothers’ overall and types of nonstandard work schedules were not related to relationship happiness </w:t>
      </w:r>
      <w:r w:rsidR="004D732F">
        <w:t>in</w:t>
      </w:r>
      <w:r>
        <w:t xml:space="preserve"> the early childhood period. </w:t>
      </w:r>
    </w:p>
    <w:p w14:paraId="69EFA2D2" w14:textId="58E06541" w:rsidR="000923EF" w:rsidRPr="00B3386C" w:rsidRDefault="00B3386C" w:rsidP="00325A7D">
      <w:pPr>
        <w:spacing w:line="480" w:lineRule="auto"/>
        <w:rPr>
          <w:b/>
        </w:rPr>
      </w:pPr>
      <w:r>
        <w:rPr>
          <w:b/>
        </w:rPr>
        <w:t>Joint Parental Work Schedules and P</w:t>
      </w:r>
      <w:r w:rsidR="000923EF" w:rsidRPr="00B3386C">
        <w:rPr>
          <w:b/>
        </w:rPr>
        <w:t>ar</w:t>
      </w:r>
      <w:r>
        <w:rPr>
          <w:b/>
        </w:rPr>
        <w:t>ental O</w:t>
      </w:r>
      <w:r w:rsidR="000923EF" w:rsidRPr="00B3386C">
        <w:rPr>
          <w:b/>
        </w:rPr>
        <w:t>utcomes</w:t>
      </w:r>
    </w:p>
    <w:p w14:paraId="5A24F919" w14:textId="7D8FCB89" w:rsidR="001D28D9" w:rsidRDefault="000923EF" w:rsidP="001D28D9">
      <w:pPr>
        <w:spacing w:line="480" w:lineRule="auto"/>
      </w:pPr>
      <w:r>
        <w:tab/>
        <w:t>In Table 5</w:t>
      </w:r>
      <w:r w:rsidR="00995FD5">
        <w:t>,</w:t>
      </w:r>
      <w:r>
        <w:t xml:space="preserve"> we present </w:t>
      </w:r>
      <w:r w:rsidR="00A6145B">
        <w:t xml:space="preserve">fixed effects </w:t>
      </w:r>
      <w:r>
        <w:t xml:space="preserve">models examining the association between joint measures of parental work schedules and mental health and relationship happiness for each parent in two-parent families. </w:t>
      </w:r>
      <w:r w:rsidR="005939EB">
        <w:t xml:space="preserve">In the top panel, we show results for mothers’ outcomes. </w:t>
      </w:r>
      <w:r w:rsidR="00A6145B">
        <w:t xml:space="preserve">We did not find evidence that joint work schedules were related to mothers’ mental health across the panel. </w:t>
      </w:r>
      <w:r w:rsidR="00A3342D">
        <w:t>Mothers had lower relationship happiness scores in families in which mothers worked standard schedules and fathers worked nonstandard schedules (</w:t>
      </w:r>
      <w:r w:rsidR="00A3342D">
        <w:rPr>
          <w:i/>
        </w:rPr>
        <w:t>B</w:t>
      </w:r>
      <w:r w:rsidR="00A3342D">
        <w:t xml:space="preserve"> = -0.09; Model 2) compared to families in which both parents worked standard schedules only. </w:t>
      </w:r>
      <w:r w:rsidR="0084335E">
        <w:t>This work schedule combination was also related to worse mental health for fathers (</w:t>
      </w:r>
      <w:r w:rsidR="0084335E">
        <w:rPr>
          <w:i/>
        </w:rPr>
        <w:t>B</w:t>
      </w:r>
      <w:r w:rsidR="0084335E">
        <w:t xml:space="preserve"> = 0.08; bottom panel, Model 2). Joint work schedules were not related to fathers’ relationship happiness. </w:t>
      </w:r>
      <w:r w:rsidR="00995FD5">
        <w:t xml:space="preserve">In analyses not shown, we added </w:t>
      </w:r>
      <w:r w:rsidR="00995FD5">
        <w:lastRenderedPageBreak/>
        <w:t>partners</w:t>
      </w:r>
      <w:r w:rsidR="008556E8">
        <w:t>’</w:t>
      </w:r>
      <w:r w:rsidR="00995FD5">
        <w:t xml:space="preserve"> work hours (e.g. </w:t>
      </w:r>
      <w:r w:rsidR="008556E8">
        <w:t xml:space="preserve">adding </w:t>
      </w:r>
      <w:r w:rsidR="00995FD5">
        <w:t>fathers’ work hours in regressions predicting mothers’ outcomes)</w:t>
      </w:r>
      <w:r w:rsidR="008556E8">
        <w:t xml:space="preserve"> as a covariate (Model 2 only)</w:t>
      </w:r>
      <w:r w:rsidR="00995FD5">
        <w:t xml:space="preserve">. </w:t>
      </w:r>
      <w:r w:rsidR="001A18D5">
        <w:t>These</w:t>
      </w:r>
      <w:r w:rsidR="00995FD5">
        <w:t xml:space="preserve"> inclusion</w:t>
      </w:r>
      <w:r w:rsidR="001A18D5">
        <w:t>s</w:t>
      </w:r>
      <w:r w:rsidR="00995FD5">
        <w:t xml:space="preserve"> did not alter our results. </w:t>
      </w:r>
    </w:p>
    <w:p w14:paraId="3051CB52" w14:textId="4767A076" w:rsidR="00353C48" w:rsidRDefault="008A5A96" w:rsidP="00353C48">
      <w:pPr>
        <w:spacing w:line="480" w:lineRule="auto"/>
        <w:jc w:val="center"/>
        <w:rPr>
          <w:b/>
        </w:rPr>
      </w:pPr>
      <w:r w:rsidRPr="007D31FB">
        <w:rPr>
          <w:b/>
        </w:rPr>
        <w:t>Discussion</w:t>
      </w:r>
    </w:p>
    <w:p w14:paraId="6BF2D69E" w14:textId="4C1CB356" w:rsidR="00437C6C" w:rsidRDefault="00353C48" w:rsidP="00353C48">
      <w:pPr>
        <w:spacing w:line="480" w:lineRule="auto"/>
      </w:pPr>
      <w:r>
        <w:tab/>
      </w:r>
      <w:r w:rsidR="007164E9">
        <w:t xml:space="preserve">The emergence and persistence of a diverse economy has led to a strong research base investigating the implications of nonstandard work schedules on family life. Studies on parental wellbeing are fewer in number relative to examining child wellbeing and often have conflicting findings. In addition, evidence is mostly situated in the US context. This study addresses these limitations in a number of ways. We </w:t>
      </w:r>
      <w:r w:rsidR="00A92857">
        <w:t xml:space="preserve">present evidence on the associations between </w:t>
      </w:r>
      <w:r w:rsidR="007164E9">
        <w:t>parents’</w:t>
      </w:r>
      <w:r w:rsidR="00A92857">
        <w:t xml:space="preserve"> nonstandard work schedules and their mental health and relationship happiness. </w:t>
      </w:r>
      <w:r w:rsidR="007164E9">
        <w:t xml:space="preserve">Our analyses examine mothers and fathers separately and jointly. </w:t>
      </w:r>
      <w:r w:rsidR="00A92857">
        <w:t xml:space="preserve">Importantly, we examine this research objective in the UK context, an underdeveloped area in the literature, using nationally representative data on births between 2000 and 2002. </w:t>
      </w:r>
    </w:p>
    <w:p w14:paraId="731A543F" w14:textId="63C19C0B" w:rsidR="007D0790" w:rsidRDefault="007D0790" w:rsidP="006B15AE">
      <w:pPr>
        <w:spacing w:line="480" w:lineRule="auto"/>
        <w:ind w:firstLine="720"/>
      </w:pPr>
      <w:r>
        <w:t xml:space="preserve">One of the findings </w:t>
      </w:r>
      <w:r w:rsidR="006F11D5">
        <w:t xml:space="preserve">that emerged from this study is </w:t>
      </w:r>
      <w:r w:rsidR="000377C3">
        <w:t xml:space="preserve">the absence of any overwhelmingly </w:t>
      </w:r>
      <w:bookmarkStart w:id="11" w:name="_Hlk81927661"/>
      <w:r w:rsidR="000377C3">
        <w:t xml:space="preserve">negative </w:t>
      </w:r>
      <w:r w:rsidR="005A50CF">
        <w:t>association between</w:t>
      </w:r>
      <w:r w:rsidR="000377C3">
        <w:t xml:space="preserve"> nonstandard work schedules </w:t>
      </w:r>
      <w:r w:rsidR="005A50CF">
        <w:t xml:space="preserve">and </w:t>
      </w:r>
      <w:r w:rsidR="000377C3">
        <w:t>mothers’ mental health</w:t>
      </w:r>
      <w:bookmarkEnd w:id="11"/>
      <w:r w:rsidR="000D0C4C">
        <w:t>.</w:t>
      </w:r>
      <w:r w:rsidR="000377C3">
        <w:t xml:space="preserve"> We did not find any significant associations within child developmental periods nor did we find work schedules contingent on family structure.</w:t>
      </w:r>
      <w:r w:rsidR="000D0C4C">
        <w:t xml:space="preserve"> </w:t>
      </w:r>
      <w:r w:rsidR="00C06C62">
        <w:t>One possible explanation for these null findings is that working nonstandard work schedules may be a mechanism to integrate work and family demands and thereby set routines and organize life. Thus</w:t>
      </w:r>
      <w:r w:rsidR="00D01468">
        <w:t>,</w:t>
      </w:r>
      <w:r w:rsidR="00C06C62">
        <w:t xml:space="preserve"> mothers in our study may not perceive a conflict between family responsibilities and work duties if they are using such work schedules as a deliberate strategy to balance work and family domains. </w:t>
      </w:r>
      <w:r w:rsidR="006124A4">
        <w:t>That we do not find mothers’ mental health to be compromised across nearly the first decade of a child’s life stands apart from the existing evidence</w:t>
      </w:r>
      <w:r w:rsidR="00A53B04">
        <w:t xml:space="preserve"> which focuses on the first two years of a child’s life</w:t>
      </w:r>
      <w:r w:rsidR="009952A8">
        <w:t xml:space="preserve"> and uses nongeneralizable data</w:t>
      </w:r>
      <w:r w:rsidR="00A53B04">
        <w:t xml:space="preserve"> </w:t>
      </w:r>
      <w:r w:rsidR="00A53B04">
        <w:fldChar w:fldCharType="begin">
          <w:fldData xml:space="preserve">PEVuZE5vdGU+PENpdGU+PEF1dGhvcj5EYW5pZWw8L0F1dGhvcj48WWVhcj4yMDA5PC9ZZWFyPjxS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</w:fldData>
        </w:fldChar>
      </w:r>
      <w:r w:rsidR="00CB58CB">
        <w:instrText xml:space="preserve"> ADDIN EN.CITE </w:instrText>
      </w:r>
      <w:r w:rsidR="00CB58CB">
        <w:fldChar w:fldCharType="begin">
          <w:fldData xml:space="preserve">PEVuZE5vdGU+PENpdGU+PEF1dGhvcj5EYW5pZWw8L0F1dGhvcj48WWVhcj4yMDA5PC9ZZWFyPjxS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</w:fldData>
        </w:fldChar>
      </w:r>
      <w:r w:rsidR="00CB58CB">
        <w:instrText xml:space="preserve"> ADDIN EN.CITE.DATA </w:instrText>
      </w:r>
      <w:r w:rsidR="00CB58CB">
        <w:fldChar w:fldCharType="end"/>
      </w:r>
      <w:r w:rsidR="00A53B04">
        <w:fldChar w:fldCharType="separate"/>
      </w:r>
      <w:r w:rsidR="00CB58CB">
        <w:rPr>
          <w:noProof/>
        </w:rPr>
        <w:t>(Daniel et al., 2009; Grzywacz et al., 2016; Perry-Jenkins et al., 2007)</w:t>
      </w:r>
      <w:r w:rsidR="00A53B04">
        <w:fldChar w:fldCharType="end"/>
      </w:r>
      <w:r w:rsidR="009952A8">
        <w:t xml:space="preserve">. </w:t>
      </w:r>
      <w:r w:rsidR="004F23CB">
        <w:lastRenderedPageBreak/>
        <w:t xml:space="preserve">However, we build on the methodological strengths of </w:t>
      </w:r>
      <w:r w:rsidR="00557395">
        <w:t>Shepherd-</w:t>
      </w:r>
      <w:proofErr w:type="spellStart"/>
      <w:r w:rsidR="00557395">
        <w:t>Banigan</w:t>
      </w:r>
      <w:proofErr w:type="spellEnd"/>
      <w:r w:rsidR="00557395">
        <w:t xml:space="preserve"> et al.’s study (2016) by also using a fixed effects model but expanding the window of observation to early adolescence</w:t>
      </w:r>
      <w:r w:rsidR="00BC2DF7">
        <w:t xml:space="preserve"> and examining different types of nonstandard work schedules</w:t>
      </w:r>
      <w:r w:rsidR="00557395">
        <w:t xml:space="preserve">. </w:t>
      </w:r>
      <w:r w:rsidR="009D34C2">
        <w:t xml:space="preserve">We also </w:t>
      </w:r>
      <w:r w:rsidR="00E328AC">
        <w:t>differ</w:t>
      </w:r>
      <w:r w:rsidR="009D34C2">
        <w:t xml:space="preserve"> from </w:t>
      </w:r>
      <w:r w:rsidR="00776E7E">
        <w:t>the aforementioned</w:t>
      </w:r>
      <w:r w:rsidR="009D34C2">
        <w:t xml:space="preserve"> studies </w:t>
      </w:r>
      <w:r w:rsidR="00E328AC">
        <w:t>because they</w:t>
      </w:r>
      <w:r w:rsidR="009D34C2">
        <w:t xml:space="preserve"> use US data, and, to the best of our knowledge, our study is the first </w:t>
      </w:r>
      <w:r w:rsidR="00E328AC">
        <w:t xml:space="preserve">to examine mental health outcomes from such work schedules </w:t>
      </w:r>
      <w:r w:rsidR="009D34C2">
        <w:t xml:space="preserve">using UK data. </w:t>
      </w:r>
      <w:r w:rsidR="00776E7E">
        <w:t xml:space="preserve">Our results </w:t>
      </w:r>
      <w:r w:rsidR="00776E7E" w:rsidRPr="00F97319">
        <w:t xml:space="preserve">reinforce the importance of social policy contexts </w:t>
      </w:r>
      <w:r w:rsidR="00776E7E">
        <w:t>as potential moderators of the relationship between</w:t>
      </w:r>
      <w:r w:rsidR="00776E7E" w:rsidRPr="00F97319">
        <w:t xml:space="preserve"> work and family dynamics</w:t>
      </w:r>
      <w:r w:rsidR="00776E7E">
        <w:t xml:space="preserve">. The challenge for future research is to consider a cross-national study and explore the mechanisms in families in which nonstandard work schedules </w:t>
      </w:r>
      <w:r w:rsidR="00BC2DF7">
        <w:t xml:space="preserve">do not have a negative impact on mental wellbeing. </w:t>
      </w:r>
    </w:p>
    <w:p w14:paraId="1FC9C552" w14:textId="4889F04C" w:rsidR="008D4A1B" w:rsidRDefault="00201455" w:rsidP="00257E00">
      <w:pPr>
        <w:spacing w:line="480" w:lineRule="auto"/>
      </w:pPr>
      <w:r>
        <w:tab/>
      </w:r>
      <w:r w:rsidR="00CB58CB">
        <w:t>In contrast to results for mothers, a</w:t>
      </w:r>
      <w:r>
        <w:t xml:space="preserve"> second finding is that </w:t>
      </w:r>
      <w:bookmarkStart w:id="12" w:name="_Hlk81927678"/>
      <w:r>
        <w:t xml:space="preserve">nonstandard </w:t>
      </w:r>
      <w:r w:rsidR="000538DE">
        <w:t xml:space="preserve">work schedules </w:t>
      </w:r>
      <w:r w:rsidR="00905E9E">
        <w:t>w</w:t>
      </w:r>
      <w:r w:rsidR="000538DE">
        <w:t>ere</w:t>
      </w:r>
      <w:r w:rsidR="00905E9E">
        <w:t xml:space="preserve"> </w:t>
      </w:r>
      <w:r>
        <w:t xml:space="preserve">associated with </w:t>
      </w:r>
      <w:r w:rsidR="00905E9E">
        <w:t xml:space="preserve">worse </w:t>
      </w:r>
      <w:r>
        <w:t xml:space="preserve">mental health </w:t>
      </w:r>
      <w:r w:rsidR="00CB58CB">
        <w:t xml:space="preserve">for fathers. </w:t>
      </w:r>
      <w:r w:rsidR="00951B99">
        <w:t xml:space="preserve">In particular, examining the types of nonstandard work schedules revealed that </w:t>
      </w:r>
      <w:r w:rsidR="00A6382C">
        <w:t xml:space="preserve">evening and weekend schedules were related </w:t>
      </w:r>
      <w:r w:rsidR="00257E00">
        <w:t>t</w:t>
      </w:r>
      <w:r w:rsidR="00A6382C">
        <w:t xml:space="preserve">o worse mental health across the panel. </w:t>
      </w:r>
      <w:bookmarkEnd w:id="12"/>
      <w:r w:rsidR="005939A4">
        <w:t xml:space="preserve">Although our results </w:t>
      </w:r>
      <w:r w:rsidR="00474EC3">
        <w:t xml:space="preserve">for evening schedules </w:t>
      </w:r>
      <w:r w:rsidR="005939A4">
        <w:t xml:space="preserve">are in the same direction as evidence from </w:t>
      </w:r>
      <w:r w:rsidR="005939A4">
        <w:fldChar w:fldCharType="begin"/>
      </w:r>
      <w:r w:rsidR="005939A4">
        <w:instrText xml:space="preserve"> ADDIN EN.CITE &lt;EndNote&gt;&lt;Cite AuthorYear="1"&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5939A4">
        <w:fldChar w:fldCharType="separate"/>
      </w:r>
      <w:r w:rsidR="005939A4">
        <w:rPr>
          <w:noProof/>
        </w:rPr>
        <w:t>Perry-Jenkins et al. (2007)</w:t>
      </w:r>
      <w:r w:rsidR="005939A4">
        <w:fldChar w:fldCharType="end"/>
      </w:r>
      <w:r w:rsidR="005939A4">
        <w:t>, we build on their work</w:t>
      </w:r>
      <w:r w:rsidR="00474EC3">
        <w:t xml:space="preserve"> and extend the evidence base</w:t>
      </w:r>
      <w:r w:rsidR="005939A4">
        <w:t xml:space="preserve"> by examining fathers’ mental health beyond the infancy period</w:t>
      </w:r>
      <w:r w:rsidR="00474EC3">
        <w:t xml:space="preserve">, including weekend schedules, disaggregating evenings from night schedules, and lastly, employing a more rigorous analytical approach that accounts for unobserved selection characteristics. </w:t>
      </w:r>
    </w:p>
    <w:p w14:paraId="36E48D4E" w14:textId="7E942DBE" w:rsidR="003A3075" w:rsidRDefault="008D4A1B">
      <w:pPr>
        <w:spacing w:line="480" w:lineRule="auto"/>
        <w:ind w:firstLine="720"/>
      </w:pPr>
      <w:r>
        <w:t>Why might results differ between mothers and fathers?</w:t>
      </w:r>
      <w:r w:rsidR="00642DF5">
        <w:t xml:space="preserve"> </w:t>
      </w:r>
      <w:r w:rsidR="0081702E">
        <w:t>R</w:t>
      </w:r>
      <w:r w:rsidR="00BE2365">
        <w:t xml:space="preserve">esearch by </w:t>
      </w:r>
      <w:r w:rsidR="00BE2365">
        <w:fldChar w:fldCharType="begin"/>
      </w:r>
      <w:r w:rsidR="00BE2365">
        <w:instrText xml:space="preserve"> ADDIN EN.CITE &lt;EndNote&gt;&lt;Cite AuthorYear="1"&gt;&lt;Author&gt;Zhao&lt;/Author&gt;&lt;Year&gt;2021&lt;/Year&gt;&lt;RecNum&gt;377&lt;/RecNum&gt;&lt;DisplayText&gt;Zhao et al. (2021)&lt;/DisplayText&gt;&lt;record&gt;&lt;rec-number&gt;377&lt;/rec-number&gt;&lt;foreign-keys&gt;&lt;key app="EN" db-id="rff2epx0rvpa5he2avovrvwif9rf5atddt2z" timestamp="1629027599"&gt;377&lt;/key&gt;&lt;/foreign-keys&gt;&lt;ref-type name="Journal Article"&gt;17&lt;/ref-type&gt;&lt;contributors&gt;&lt;authors&gt;&lt;author&gt;Zhao, Yixuan&lt;/author&gt;&lt;author&gt;Cooklin, Amanda R&lt;/author&gt;&lt;author&gt;Richardson, Alice&lt;/author&gt;&lt;author&gt;Strazdins, Lyndall&lt;/author&gt;&lt;author&gt;Butterworth, Peter&lt;/author&gt;&lt;author&gt;Leach, Liana S&lt;/author&gt;&lt;/authors&gt;&lt;/contributors&gt;&lt;titles&gt;&lt;title&gt;Parents&amp;apos; Shift Work in Connection with Work–Family Conflict and Mental Health: Examining the Pathways for Mothers and Fathers&lt;/title&gt;&lt;secondary-title&gt;Journal of Family Issues&lt;/secondary-title&gt;&lt;/titles&gt;&lt;periodical&gt;&lt;full-title&gt;Journal of Family Issues&lt;/full-title&gt;&lt;/periodical&gt;&lt;pages&gt;445-473&lt;/pages&gt;&lt;volume&gt;42&lt;/volume&gt;&lt;number&gt;2&lt;/number&gt;&lt;dates&gt;&lt;year&gt;2021&lt;/year&gt;&lt;/dates&gt;&lt;isbn&gt;0192-513X&lt;/isbn&gt;&lt;urls&gt;&lt;/urls&gt;&lt;/record&gt;&lt;/Cite&gt;&lt;/EndNote&gt;</w:instrText>
      </w:r>
      <w:r w:rsidR="00BE2365">
        <w:fldChar w:fldCharType="separate"/>
      </w:r>
      <w:r w:rsidR="00BE2365">
        <w:rPr>
          <w:noProof/>
        </w:rPr>
        <w:t>Zhao et al. (2021)</w:t>
      </w:r>
      <w:r w:rsidR="00BE2365">
        <w:fldChar w:fldCharType="end"/>
      </w:r>
      <w:r w:rsidR="00BE2365">
        <w:t xml:space="preserve"> suggests that the relationship between nonstandard work schedules and mental health may operate differently for mothers and fathers, as we see in our study. Specifically, </w:t>
      </w:r>
      <w:r w:rsidR="00257E00">
        <w:t xml:space="preserve">fathers are increasingly seen as caregivers providing emotional support, time, and day-to-day caring and upbringing of their children as well as income providers </w:t>
      </w:r>
      <w:r w:rsidR="00257E00">
        <w:fldChar w:fldCharType="begin"/>
      </w:r>
      <w:r w:rsidR="00257E00">
        <w:instrText xml:space="preserve"> ADDIN EN.CITE &lt;EndNote&gt;&lt;Cite&gt;&lt;Author&gt;Schoppe‐Sullivan&lt;/Author&gt;&lt;Year&gt;2020&lt;/Year&gt;&lt;RecNum&gt;274&lt;/RecNum&gt;&lt;DisplayText&gt;(Schoppe‐Sullivan &amp;amp; Fagan, 2020)&lt;/DisplayText&gt;&lt;record&gt;&lt;rec-number&gt;274&lt;/rec-number&gt;&lt;foreign-keys&gt;&lt;key app="EN" db-id="rff2epx0rvpa5he2avovrvwif9rf5atddt2z" timestamp="1581941261"&gt;274&lt;/key&gt;&lt;/foreign-keys&gt;&lt;ref-type name="Journal Article"&gt;17&lt;/ref-type&gt;&lt;contributors&gt;&lt;authors&gt;&lt;author&gt;Schoppe‐Sullivan, Sarah J&lt;/author&gt;&lt;author&gt;Fagan, Jay&lt;/author&gt;&lt;/authors&gt;&lt;/contributors&gt;&lt;titles&gt;&lt;title&gt;The evolution of fathering research in the 21st century: Persistent challenges, new directions&lt;/title&gt;&lt;secondary-title&gt;Journal of Marriage and Family&lt;/secondary-title&gt;&lt;/titles&gt;&lt;periodical&gt;&lt;full-title&gt;Journal of Marriage and Family&lt;/full-title&gt;&lt;/periodical&gt;&lt;pages&gt;175-197&lt;/pages&gt;&lt;volume&gt;82&lt;/volume&gt;&lt;number&gt;1&lt;/number&gt;&lt;dates&gt;&lt;year&gt;2020&lt;/year&gt;&lt;/dates&gt;&lt;isbn&gt;0022-2445&lt;/isbn&gt;&lt;urls&gt;&lt;/urls&gt;&lt;/record&gt;&lt;/Cite&gt;&lt;/EndNote&gt;</w:instrText>
      </w:r>
      <w:r w:rsidR="00257E00">
        <w:fldChar w:fldCharType="separate"/>
      </w:r>
      <w:r w:rsidR="00257E00">
        <w:rPr>
          <w:noProof/>
        </w:rPr>
        <w:t>(Schoppe‐Sullivan &amp; Fagan, 2020)</w:t>
      </w:r>
      <w:r w:rsidR="00257E00">
        <w:fldChar w:fldCharType="end"/>
      </w:r>
      <w:r w:rsidR="00257E00">
        <w:t xml:space="preserve">. We </w:t>
      </w:r>
      <w:r w:rsidR="00257E00">
        <w:lastRenderedPageBreak/>
        <w:t xml:space="preserve">can only speculate that fathers in our data potentially experience time-based and/or strain-based work-family conflict as they integrate work and family related responsibilities. </w:t>
      </w:r>
    </w:p>
    <w:p w14:paraId="1C5964B5" w14:textId="4BDD8BAD" w:rsidR="00BE2365" w:rsidRDefault="00573ECC">
      <w:pPr>
        <w:spacing w:line="480" w:lineRule="auto"/>
        <w:ind w:firstLine="720"/>
      </w:pPr>
      <w:r>
        <w:t>An alternative explanation arises from the descriptive data on mothers and fathers in nonstandard work schedules</w:t>
      </w:r>
      <w:r w:rsidR="005E5C91">
        <w:t xml:space="preserve"> (see Tables 1 and 2)</w:t>
      </w:r>
      <w:r>
        <w:t>. Mothers who engage in such work schedules in our sample are more likely to be in lower occupation categories and have lower income</w:t>
      </w:r>
      <w:r w:rsidR="00127022">
        <w:t>,</w:t>
      </w:r>
      <w:r>
        <w:t xml:space="preserve"> on average</w:t>
      </w:r>
      <w:r w:rsidR="00127022">
        <w:t>,</w:t>
      </w:r>
      <w:r>
        <w:t xml:space="preserve"> compared to their peers in standard schedules. </w:t>
      </w:r>
      <w:r w:rsidR="005E5C91">
        <w:t xml:space="preserve">On balance, these </w:t>
      </w:r>
      <w:r>
        <w:t>negative selection characteristics ar</w:t>
      </w:r>
      <w:r w:rsidR="005E5C91">
        <w:t xml:space="preserve">e </w:t>
      </w:r>
      <w:r w:rsidR="003A3075">
        <w:t xml:space="preserve">hypothesized to lead to more </w:t>
      </w:r>
      <w:r w:rsidR="005E5C91">
        <w:t>occupational stressors</w:t>
      </w:r>
      <w:r w:rsidR="003A3075">
        <w:t xml:space="preserve"> which may spillover to family life</w:t>
      </w:r>
      <w:r w:rsidR="005E5C91">
        <w:t xml:space="preserve">. To explain the null </w:t>
      </w:r>
      <w:r w:rsidR="009B139D">
        <w:t>associations</w:t>
      </w:r>
      <w:r w:rsidR="005E5C91">
        <w:t xml:space="preserve"> for mothers, we speculate that mothers may not be in a position to leave nonstandard work hours due to lower bargaining power in the workplace</w:t>
      </w:r>
      <w:r w:rsidR="003A3075">
        <w:t xml:space="preserve">. </w:t>
      </w:r>
      <w:bookmarkStart w:id="13" w:name="_Hlk92897572"/>
      <w:r w:rsidR="003A3075">
        <w:t xml:space="preserve">Mothers may cope with such hours and schedules, particularly if family considerations also select women into nonstandard work schedules </w:t>
      </w:r>
      <w:bookmarkEnd w:id="13"/>
      <w:r w:rsidR="003A3075">
        <w:fldChar w:fldCharType="begin"/>
      </w:r>
      <w:r w:rsidR="003A3075">
        <w:instrText xml:space="preserve"> ADDIN EN.CITE &lt;EndNote&gt;&lt;Cite&gt;&lt;Author&gt;Presser&lt;/Author&gt;&lt;Year&gt;1995&lt;/Year&gt;&lt;RecNum&gt;420&lt;/RecNum&gt;&lt;DisplayText&gt;(Presser, 1995)&lt;/DisplayText&gt;&lt;record&gt;&lt;rec-number&gt;420&lt;/rec-number&gt;&lt;foreign-keys&gt;&lt;key app="EN" db-id="rff2epx0rvpa5he2avovrvwif9rf5atddt2z" timestamp="1641640614"&gt;420&lt;/key&gt;&lt;/foreign-keys&gt;&lt;ref-type name="Journal Article"&gt;17&lt;/ref-type&gt;&lt;contributors&gt;&lt;authors&gt;&lt;author&gt;Presser, Harriet B&lt;/author&gt;&lt;/authors&gt;&lt;/contributors&gt;&lt;titles&gt;&lt;title&gt;Job, family, and gender: Determinants of nonstandard work schedules among employed Americans in 1991&lt;/title&gt;&lt;secondary-title&gt;Demography&lt;/secondary-title&gt;&lt;/titles&gt;&lt;periodical&gt;&lt;full-title&gt;Demography&lt;/full-title&gt;&lt;/periodical&gt;&lt;pages&gt;577-598&lt;/pages&gt;&lt;volume&gt;32&lt;/volume&gt;&lt;number&gt;4&lt;/number&gt;&lt;dates&gt;&lt;year&gt;1995&lt;/year&gt;&lt;/dates&gt;&lt;isbn&gt;0070-3370&lt;/isbn&gt;&lt;urls&gt;&lt;/urls&gt;&lt;/record&gt;&lt;/Cite&gt;&lt;/EndNote&gt;</w:instrText>
      </w:r>
      <w:r w:rsidR="003A3075">
        <w:fldChar w:fldCharType="separate"/>
      </w:r>
      <w:r w:rsidR="003A3075">
        <w:rPr>
          <w:noProof/>
        </w:rPr>
        <w:t>(Presser, 1995)</w:t>
      </w:r>
      <w:r w:rsidR="003A3075">
        <w:fldChar w:fldCharType="end"/>
      </w:r>
      <w:r w:rsidR="003A3075">
        <w:t xml:space="preserve">. </w:t>
      </w:r>
    </w:p>
    <w:p w14:paraId="2E6E5F27" w14:textId="75D35E3E" w:rsidR="00573ECC" w:rsidRDefault="003A3075">
      <w:pPr>
        <w:spacing w:line="480" w:lineRule="auto"/>
        <w:ind w:firstLine="720"/>
      </w:pPr>
      <w:r>
        <w:t xml:space="preserve">In contrast to mothers in our data, fathers who work nonstandard work schedules represented a more positive selection profile; </w:t>
      </w:r>
      <w:r w:rsidR="00010E41">
        <w:t xml:space="preserve">they had longer work hours, </w:t>
      </w:r>
      <w:r>
        <w:t>earn</w:t>
      </w:r>
      <w:r w:rsidR="00010E41">
        <w:t>ed</w:t>
      </w:r>
      <w:r>
        <w:t xml:space="preserve"> more income, and had similar occupational status compared to fathers in standard work schedules. </w:t>
      </w:r>
      <w:r w:rsidR="00010E41">
        <w:t xml:space="preserve">Although we cannot observe the detailed household and caregiving responsibilities carried out by fathers in our data, we hypothesize that fathers may feel frustrated and experience role overload. Evidence elsewhere suggests that fathers’ evening and weekend work schedules do not compromise time with children </w:t>
      </w:r>
      <w:r w:rsidR="00010E41">
        <w:fldChar w:fldCharType="begin"/>
      </w:r>
      <w:r w:rsidR="00010E41">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rsidR="00010E41">
        <w:fldChar w:fldCharType="separate"/>
      </w:r>
      <w:r w:rsidR="00010E41">
        <w:rPr>
          <w:noProof/>
        </w:rPr>
        <w:t>(Hook &amp; Wolfe, 2013)</w:t>
      </w:r>
      <w:r w:rsidR="00010E41">
        <w:fldChar w:fldCharType="end"/>
      </w:r>
      <w:r w:rsidR="00010E41">
        <w:t>, but there may be little time for fathers to recuperate from intensive nonstandard work hours</w:t>
      </w:r>
      <w:r w:rsidR="00885004">
        <w:t xml:space="preserve"> alongside attending to </w:t>
      </w:r>
      <w:r w:rsidR="00010E41">
        <w:t>caregiving and household work</w:t>
      </w:r>
      <w:r w:rsidR="00885004">
        <w:t>.</w:t>
      </w:r>
    </w:p>
    <w:p w14:paraId="625194B1" w14:textId="3726E687" w:rsidR="00E22AEA" w:rsidRDefault="00E22AEA" w:rsidP="00257E00">
      <w:pPr>
        <w:spacing w:line="480" w:lineRule="auto"/>
      </w:pPr>
      <w:r>
        <w:tab/>
      </w:r>
      <w:r w:rsidR="00154A6F">
        <w:t xml:space="preserve">Turning to our third finding, </w:t>
      </w:r>
      <w:bookmarkStart w:id="14" w:name="_Hlk81927692"/>
      <w:r w:rsidR="00AC6BB2">
        <w:t>mothers, and not fathers, reported lower relationship happiness when they regularly worked night schedules</w:t>
      </w:r>
      <w:bookmarkEnd w:id="14"/>
      <w:r w:rsidR="00AC6BB2">
        <w:t>.</w:t>
      </w:r>
      <w:r w:rsidR="00AA0AE3">
        <w:t xml:space="preserve"> This is the first study in the UK to examine types of nonstandard work schedules among mothers and their associations with relationship happiness. Our finding is consistent with one other study, albeit using US data, </w:t>
      </w:r>
      <w:r w:rsidR="00AA0AE3">
        <w:lastRenderedPageBreak/>
        <w:t xml:space="preserve">which demonstrates night schedules are related to perceptions of marital instability </w:t>
      </w:r>
      <w:r w:rsidR="00AA0AE3">
        <w:fldChar w:fldCharType="begin"/>
      </w:r>
      <w:r w:rsidR="00AA0AE3">
        <w:instrText xml:space="preserve"> ADDIN EN.CITE &lt;EndNote&gt;&lt;Cite&gt;&lt;Author&gt;Davis&lt;/Author&gt;&lt;Year&gt;2008&lt;/Year&gt;&lt;RecNum&gt;186&lt;/RecNum&gt;&lt;DisplayText&gt;(Davis et al., 2008)&lt;/DisplayText&gt;&lt;record&gt;&lt;rec-number&gt;186&lt;/rec-number&gt;&lt;foreign-keys&gt;&lt;key app="EN" db-id="rff2epx0rvpa5he2avovrvwif9rf5atddt2z" timestamp="1572707212"&gt;186&lt;/key&gt;&lt;/foreign-keys&gt;&lt;ref-type name="Journal Article"&gt;17&lt;/ref-type&gt;&lt;contributors&gt;&lt;authors&gt;&lt;author&gt;Davis, K. D.&lt;/author&gt;&lt;author&gt;Goodman, W. B.&lt;/author&gt;&lt;author&gt;Pirretti, A. E.&lt;/author&gt;&lt;author&gt;Almeida, D. M.&lt;/author&gt;&lt;/authors&gt;&lt;/contributors&gt;&lt;auth-address&gt;Pennsylvania State University, 210 Beecher-Dock House, University Park, PA 16802 ( kdavis@psu.edu ).&lt;/auth-address&gt;&lt;titles&gt;&lt;title&gt;Nonstandard Work Schedules, Perceived Family Well-Being, and Daily Stressors&lt;/title&gt;&lt;secondary-title&gt;J Marriage Fam&lt;/secondary-title&gt;&lt;/titles&gt;&lt;periodical&gt;&lt;full-title&gt;J Marriage Fam&lt;/full-title&gt;&lt;/periodical&gt;&lt;pages&gt;991-1003&lt;/pages&gt;&lt;volume&gt;70&lt;/volume&gt;&lt;number&gt;4&lt;/number&gt;&lt;edition&gt;2009/02/06&lt;/edition&gt;&lt;dates&gt;&lt;year&gt;2008&lt;/year&gt;&lt;pub-dates&gt;&lt;date&gt;Nov&lt;/date&gt;&lt;/pub-dates&gt;&lt;/dates&gt;&lt;isbn&gt;0022-2445 (Print)&amp;#xD;0022-2445 (Linking)&lt;/isbn&gt;&lt;accession-num&gt;19194531&lt;/accession-num&gt;&lt;urls&gt;&lt;related-urls&gt;&lt;url&gt;https://www.ncbi.nlm.nih.gov/pubmed/19194531&lt;/url&gt;&lt;/related-urls&gt;&lt;/urls&gt;&lt;custom2&gt;PMC2634860&lt;/custom2&gt;&lt;electronic-resource-num&gt;10.1111/j.1741-3737.2008.00541.x&lt;/electronic-resource-num&gt;&lt;/record&gt;&lt;/Cite&gt;&lt;/EndNote&gt;</w:instrText>
      </w:r>
      <w:r w:rsidR="00AA0AE3">
        <w:fldChar w:fldCharType="separate"/>
      </w:r>
      <w:r w:rsidR="00AA0AE3">
        <w:rPr>
          <w:noProof/>
        </w:rPr>
        <w:t>(Davis et al., 2008)</w:t>
      </w:r>
      <w:r w:rsidR="00AA0AE3">
        <w:fldChar w:fldCharType="end"/>
      </w:r>
      <w:r w:rsidR="00AA0AE3">
        <w:t xml:space="preserve">. We are also distinct from the wider evidence on relationship happiness, because we employ a robust regression method to better account for unobserved selection and use large, nationally representative data instead of select samples based on occupation or new parents </w:t>
      </w:r>
      <w:r w:rsidR="00AA0AE3">
        <w:fldChar w:fldCharType="begin"/>
      </w:r>
      <w:r w:rsidR="00AA0AE3">
        <w:instrText xml:space="preserve"> ADDIN EN.CITE &lt;EndNote&gt;&lt;Cite&gt;&lt;Author&gt;Maume&lt;/Author&gt;&lt;Year&gt;2012&lt;/Year&gt;&lt;RecNum&gt;74&lt;/RecNum&gt;&lt;DisplayText&gt;(Maume &amp;amp; Sebastian, 2012; Perry-Jenkins et al., 2007)&lt;/DisplayText&gt;&lt;record&gt;&lt;rec-number&gt;74&lt;/rec-number&gt;&lt;foreign-keys&gt;&lt;key app="EN" db-id="rff2epx0rvpa5he2avovrvwif9rf5atddt2z" timestamp="1572707212"&gt;74&lt;/key&gt;&lt;/foreign-keys&gt;&lt;ref-type name="Journal Article"&gt;17&lt;/ref-type&gt;&lt;contributors&gt;&lt;authors&gt;&lt;author&gt;Maume, David J&lt;/author&gt;&lt;author&gt;Sebastian, Rachel A&lt;/author&gt;&lt;/authors&gt;&lt;/contributors&gt;&lt;titles&gt;&lt;title&gt;Gender, nonstandard work schedules, and marital quality&lt;/title&gt;&lt;secondary-title&gt;Journal of family and economic issues&lt;/secondary-title&gt;&lt;/titles&gt;&lt;periodical&gt;&lt;full-title&gt;Journal of family and economic issues&lt;/full-title&gt;&lt;/periodical&gt;&lt;pages&gt;477-490&lt;/pages&gt;&lt;volume&gt;33&lt;/volume&gt;&lt;number&gt;4&lt;/number&gt;&lt;dates&gt;&lt;year&gt;2012&lt;/year&gt;&lt;/dates&gt;&lt;isbn&gt;1058-0476&lt;/isbn&gt;&lt;urls&gt;&lt;/urls&gt;&lt;/record&gt;&lt;/Cite&gt;&lt;Cite&gt;&lt;Author&gt;Perry-Jenkins&lt;/Author&gt;&lt;Year&gt;2007&lt;/Year&gt;&lt;RecNum&gt;176&lt;/RecNum&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AA0AE3">
        <w:fldChar w:fldCharType="separate"/>
      </w:r>
      <w:r w:rsidR="00AA0AE3">
        <w:rPr>
          <w:noProof/>
        </w:rPr>
        <w:t>(Maume &amp; Sebastian, 2012; Perry-Jenkins et al., 2007)</w:t>
      </w:r>
      <w:r w:rsidR="00AA0AE3">
        <w:fldChar w:fldCharType="end"/>
      </w:r>
      <w:r w:rsidR="00AA0AE3">
        <w:t xml:space="preserve">. </w:t>
      </w:r>
      <w:r w:rsidR="00EE5E92">
        <w:t xml:space="preserve">Supplementary analyses showed that associations for night schedules were stronger among mothers of school age children. </w:t>
      </w:r>
      <w:r w:rsidR="00AC6BB2">
        <w:t xml:space="preserve">School age children are certainly dependent on parents in relation to afterschool programming that requires transport and other logistical demands. Time diary </w:t>
      </w:r>
      <w:r w:rsidR="0067643B">
        <w:t xml:space="preserve">data </w:t>
      </w:r>
      <w:r w:rsidR="00AC6BB2">
        <w:t xml:space="preserve">suggest that mothers may be able to spend time in activities related to children’s educational development that occurs after classroom hours but this may come at the cost of quality couple interaction </w:t>
      </w:r>
      <w:r w:rsidR="00AC6BB2">
        <w:fldChar w:fldCharType="begin"/>
      </w:r>
      <w:r w:rsidR="00AC6BB2">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AC6BB2">
        <w:fldChar w:fldCharType="separate"/>
      </w:r>
      <w:r w:rsidR="00AC6BB2">
        <w:rPr>
          <w:noProof/>
        </w:rPr>
        <w:t>(Wight et al., 2008)</w:t>
      </w:r>
      <w:r w:rsidR="00AC6BB2">
        <w:fldChar w:fldCharType="end"/>
      </w:r>
      <w:r w:rsidR="00AC6BB2">
        <w:t xml:space="preserve">. </w:t>
      </w:r>
      <w:r w:rsidR="00C614EE">
        <w:t xml:space="preserve">While we do not take up the question of time in activities while working nonstandard schedules, a reduction in relationship satisfaction suggests that losses in </w:t>
      </w:r>
      <w:r w:rsidR="00AC6BB2">
        <w:t>couple time may be the easiest to negotiate away to protect time for children</w:t>
      </w:r>
      <w:r w:rsidR="00C614EE">
        <w:t xml:space="preserve">. </w:t>
      </w:r>
    </w:p>
    <w:p w14:paraId="3E6453A0" w14:textId="784B7F27" w:rsidR="0038706D" w:rsidRDefault="00986615" w:rsidP="0075681E">
      <w:pPr>
        <w:spacing w:line="480" w:lineRule="auto"/>
      </w:pPr>
      <w:r>
        <w:tab/>
      </w:r>
      <w:r w:rsidR="00A43BE0">
        <w:t xml:space="preserve">Our last finding </w:t>
      </w:r>
      <w:r w:rsidR="007F4D04">
        <w:t>suggest</w:t>
      </w:r>
      <w:r w:rsidR="00A72D68">
        <w:t>s</w:t>
      </w:r>
      <w:r w:rsidR="006C489C">
        <w:t xml:space="preserve"> nonstandard work</w:t>
      </w:r>
      <w:r w:rsidR="004D7B31">
        <w:t xml:space="preserve"> schedules</w:t>
      </w:r>
      <w:r w:rsidR="00C00FDB">
        <w:t xml:space="preserve"> have implications for</w:t>
      </w:r>
      <w:r w:rsidR="006C489C">
        <w:t xml:space="preserve"> parents’ spouse or partner. Specifically</w:t>
      </w:r>
      <w:r w:rsidR="00771A50">
        <w:t xml:space="preserve">, </w:t>
      </w:r>
      <w:bookmarkStart w:id="15" w:name="_Hlk81927704"/>
      <w:r w:rsidR="0038706D">
        <w:t xml:space="preserve">the joint working pattern </w:t>
      </w:r>
      <w:r w:rsidR="004D7B31">
        <w:t>in which mothers worked a standard schedule and fathers work</w:t>
      </w:r>
      <w:r w:rsidR="0038706D">
        <w:t>ed</w:t>
      </w:r>
      <w:r w:rsidR="004D7B31">
        <w:t xml:space="preserve"> nonstandard schedules was related to </w:t>
      </w:r>
      <w:r w:rsidR="006C489C">
        <w:t xml:space="preserve">lower relationship </w:t>
      </w:r>
      <w:r w:rsidR="007B40DF">
        <w:t xml:space="preserve">happiness </w:t>
      </w:r>
      <w:r w:rsidR="006C489C">
        <w:t>scores for mothers</w:t>
      </w:r>
      <w:r w:rsidR="007B40DF">
        <w:t xml:space="preserve"> and </w:t>
      </w:r>
      <w:r w:rsidR="004D7B31">
        <w:t xml:space="preserve">worse mental health for </w:t>
      </w:r>
      <w:r w:rsidR="007B40DF">
        <w:t>fathers</w:t>
      </w:r>
      <w:bookmarkEnd w:id="15"/>
      <w:r w:rsidR="007B40DF">
        <w:t>.</w:t>
      </w:r>
      <w:r w:rsidR="00C00FDB">
        <w:t xml:space="preserve"> Complementing evidence</w:t>
      </w:r>
      <w:r w:rsidR="00086581">
        <w:t>,</w:t>
      </w:r>
      <w:r w:rsidR="00C00FDB">
        <w:t xml:space="preserve"> </w:t>
      </w:r>
      <w:r w:rsidR="00086581">
        <w:t xml:space="preserve">which similarly uses </w:t>
      </w:r>
      <w:r w:rsidR="00C00FDB">
        <w:t>nationally representative data</w:t>
      </w:r>
      <w:r w:rsidR="00086581">
        <w:t>,</w:t>
      </w:r>
      <w:r w:rsidR="00C00FDB">
        <w:t xml:space="preserve"> from Canada </w:t>
      </w:r>
      <w:r w:rsidR="00C00FDB">
        <w:fldChar w:fldCharType="begin"/>
      </w:r>
      <w:r w:rsidR="00C00FDB">
        <w:instrText xml:space="preserve"> ADDIN EN.CITE &lt;EndNote&gt;&lt;Cite&gt;&lt;Author&gt;Strazdins&lt;/Author&gt;&lt;Year&gt;2006&lt;/Year&gt;&lt;RecNum&gt;11&lt;/RecNum&gt;&lt;DisplayText&gt;(Strazdins et al., 2006)&lt;/DisplayText&gt;&lt;record&gt;&lt;rec-number&gt;11&lt;/rec-number&gt;&lt;foreign-keys&gt;&lt;key app="EN" db-id="rff2epx0rvpa5he2avovrvwif9rf5atddt2z" timestamp="1572707212"&gt;11&lt;/key&gt;&lt;/foreign-keys&gt;&lt;ref-type name="Journal Article"&gt;17&lt;/ref-type&gt;&lt;contributors&gt;&lt;authors&gt;&lt;author&gt;Strazdins, Lyndall&lt;/author&gt;&lt;author&gt;Clements, Mark S&lt;/author&gt;&lt;author&gt;Korda, Rosemary J&lt;/author&gt;&lt;author&gt;Broom, Dorothy H&lt;/author&gt;&lt;author&gt;D’Souza, Rennie M&lt;/author&gt;&lt;/authors&gt;&lt;/contributors&gt;&lt;titles&gt;&lt;title&gt;Unsociable Work? Nonstandard Work Schedules, Family Relationships, and Children’s Well‐Being&lt;/title&gt;&lt;secondary-title&gt;Journal of Marriage and Family&lt;/secondary-title&gt;&lt;/titles&gt;&lt;periodical&gt;&lt;full-title&gt;Journal of Marriage and Family&lt;/full-title&gt;&lt;/periodical&gt;&lt;pages&gt;394-410&lt;/pages&gt;&lt;volume&gt;68&lt;/volume&gt;&lt;number&gt;2&lt;/number&gt;&lt;dates&gt;&lt;year&gt;2006&lt;/year&gt;&lt;/dates&gt;&lt;isbn&gt;1741-3737&lt;/isbn&gt;&lt;urls&gt;&lt;/urls&gt;&lt;/record&gt;&lt;/Cite&gt;&lt;/EndNote&gt;</w:instrText>
      </w:r>
      <w:r w:rsidR="00C00FDB">
        <w:fldChar w:fldCharType="separate"/>
      </w:r>
      <w:r w:rsidR="00C00FDB">
        <w:rPr>
          <w:noProof/>
        </w:rPr>
        <w:t>(Strazdins et al., 2006)</w:t>
      </w:r>
      <w:r w:rsidR="00C00FDB">
        <w:fldChar w:fldCharType="end"/>
      </w:r>
      <w:r w:rsidR="00C00FDB">
        <w:t xml:space="preserve">, we find adverse associations for mental health but we extend the literature by also examining relationship happiness and using fixed-effects modeling. Although, the literature </w:t>
      </w:r>
      <w:r w:rsidR="00086581">
        <w:t xml:space="preserve">on joint nonstandard work schedules and parental outcomes </w:t>
      </w:r>
      <w:r w:rsidR="00C00FDB">
        <w:t xml:space="preserve">is equivocal due to a handful of studies showing null associations between joint work schedules and parental wellbeing </w:t>
      </w:r>
      <w:r w:rsidR="00C00FDB">
        <w:fldChar w:fldCharType="begin">
          <w:fldData xml:space="preserve">PEVuZE5vdGU+PENpdGU+PEF1dGhvcj5QZXJyeS1KZW5raW5zPC9BdXRob3I+PFllYXI+MjAwNzwv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</w:fldData>
        </w:fldChar>
      </w:r>
      <w:r w:rsidR="00C00FDB">
        <w:instrText xml:space="preserve"> ADDIN EN.CITE </w:instrText>
      </w:r>
      <w:r w:rsidR="00C00FDB">
        <w:fldChar w:fldCharType="begin">
          <w:fldData xml:space="preserve">PEVuZE5vdGU+PENpdGU+PEF1dGhvcj5QZXJyeS1KZW5raW5zPC9BdXRob3I+PFllYXI+MjAwNzwv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</w:fldData>
        </w:fldChar>
      </w:r>
      <w:r w:rsidR="00C00FDB">
        <w:instrText xml:space="preserve"> ADDIN EN.CITE.DATA </w:instrText>
      </w:r>
      <w:r w:rsidR="00C00FDB">
        <w:fldChar w:fldCharType="end"/>
      </w:r>
      <w:r w:rsidR="00C00FDB">
        <w:fldChar w:fldCharType="separate"/>
      </w:r>
      <w:r w:rsidR="00C00FDB">
        <w:rPr>
          <w:noProof/>
        </w:rPr>
        <w:t>(Mills &amp; Täht, 2010; Perry-Jenkins et al., 2007)</w:t>
      </w:r>
      <w:r w:rsidR="00C00FDB">
        <w:fldChar w:fldCharType="end"/>
      </w:r>
      <w:r w:rsidR="00086581">
        <w:t>. That mothers’</w:t>
      </w:r>
      <w:r w:rsidR="00D01468">
        <w:t>,</w:t>
      </w:r>
      <w:r w:rsidR="00086581">
        <w:t xml:space="preserve"> and not fathers’</w:t>
      </w:r>
      <w:r w:rsidR="00D01468">
        <w:t>,</w:t>
      </w:r>
      <w:r w:rsidR="00086581">
        <w:t xml:space="preserve"> report of their relationship happiness is </w:t>
      </w:r>
      <w:r w:rsidR="00086581">
        <w:lastRenderedPageBreak/>
        <w:t xml:space="preserve">negatively associated with joint work schedules could be because women, more so than men, organize and cultivate the pleasurable shared time that is instrumental to partnership stability </w:t>
      </w:r>
      <w:r w:rsidR="00086581">
        <w:fldChar w:fldCharType="begin"/>
      </w:r>
      <w:r w:rsidR="00086581">
        <w:instrText xml:space="preserve"> ADDIN EN.CITE &lt;EndNote&gt;&lt;Cite&gt;&lt;Author&gt;Kalil&lt;/Author&gt;&lt;Year&gt;2010&lt;/Year&gt;&lt;RecNum&gt;421&lt;/RecNum&gt;&lt;DisplayText&gt;(Kalil et al., 2010)&lt;/DisplayText&gt;&lt;record&gt;&lt;rec-number&gt;421&lt;/rec-number&gt;&lt;foreign-keys&gt;&lt;key app="EN" db-id="rff2epx0rvpa5he2avovrvwif9rf5atddt2z" timestamp="1641656042"&gt;421&lt;/key&gt;&lt;/foreign-keys&gt;&lt;ref-type name="Journal Article"&gt;17&lt;/ref-type&gt;&lt;contributors&gt;&lt;authors&gt;&lt;author&gt;Kalil, Ariel&lt;/author&gt;&lt;author&gt;Ziol‐Guest, Kathleen M&lt;/author&gt;&lt;author&gt;Levin Epstein, Jodie&lt;/author&gt;&lt;/authors&gt;&lt;/contributors&gt;&lt;titles&gt;&lt;title&gt;Nonstandard work and marital instability: Evidence from the National Longitudinal Survey of Youth&lt;/title&gt;&lt;secondary-title&gt;Journal of Marriage and Family&lt;/secondary-title&gt;&lt;/titles&gt;&lt;periodical&gt;&lt;full-title&gt;Journal of Marriage and Family&lt;/full-title&gt;&lt;/periodical&gt;&lt;pages&gt;1289-1300&lt;/pages&gt;&lt;volume&gt;72&lt;/volume&gt;&lt;number&gt;5&lt;/number&gt;&lt;dates&gt;&lt;year&gt;2010&lt;/year&gt;&lt;/dates&gt;&lt;isbn&gt;0022-2445&lt;/isbn&gt;&lt;urls&gt;&lt;/urls&gt;&lt;/record&gt;&lt;/Cite&gt;&lt;/EndNote&gt;</w:instrText>
      </w:r>
      <w:r w:rsidR="00086581">
        <w:fldChar w:fldCharType="separate"/>
      </w:r>
      <w:r w:rsidR="00086581">
        <w:rPr>
          <w:noProof/>
        </w:rPr>
        <w:t>(Kalil et al., 2010)</w:t>
      </w:r>
      <w:r w:rsidR="00086581">
        <w:fldChar w:fldCharType="end"/>
      </w:r>
      <w:r w:rsidR="00086581">
        <w:t xml:space="preserve">. Irrespective of the outcome examined in our models, our </w:t>
      </w:r>
      <w:r w:rsidR="00A06DE9">
        <w:t>findings appear</w:t>
      </w:r>
      <w:r w:rsidR="0075681E">
        <w:t xml:space="preserve"> to support evidence that </w:t>
      </w:r>
      <w:r w:rsidR="004D7B31">
        <w:t>schedule discordance</w:t>
      </w:r>
      <w:r w:rsidR="00E05AA8">
        <w:t xml:space="preserve"> </w:t>
      </w:r>
      <w:r w:rsidR="0075681E">
        <w:t xml:space="preserve">may be associated with stressors that outweigh potential benefits of increased family and childcare time </w:t>
      </w:r>
      <w:r w:rsidR="0075681E">
        <w:fldChar w:fldCharType="begin"/>
      </w:r>
      <w:r w:rsidR="0075681E">
        <w:instrText xml:space="preserve"> ADDIN EN.CITE &lt;EndNote&gt;&lt;Cite&gt;&lt;Author&gt;Maume&lt;/Author&gt;&lt;Year&gt;2012&lt;/Year&gt;&lt;RecNum&gt;74&lt;/RecNum&gt;&lt;DisplayText&gt;(Maume &amp;amp; Sebastian, 2012; Strazdins et al., 2006)&lt;/DisplayText&gt;&lt;record&gt;&lt;rec-number&gt;74&lt;/rec-number&gt;&lt;foreign-keys&gt;&lt;key app="EN" db-id="rff2epx0rvpa5he2avovrvwif9rf5atddt2z" timestamp="1572707212"&gt;74&lt;/key&gt;&lt;/foreign-keys&gt;&lt;ref-type name="Journal Article"&gt;17&lt;/ref-type&gt;&lt;contributors&gt;&lt;authors&gt;&lt;author&gt;Maume, David J&lt;/author&gt;&lt;author&gt;Sebastian, Rachel A&lt;/author&gt;&lt;/authors&gt;&lt;/contributors&gt;&lt;titles&gt;&lt;title&gt;Gender, nonstandard work schedules, and marital quality&lt;/title&gt;&lt;secondary-title&gt;Journal of family and economic issues&lt;/secondary-title&gt;&lt;/titles&gt;&lt;periodical&gt;&lt;full-title&gt;Journal of family and economic issues&lt;/full-title&gt;&lt;/periodical&gt;&lt;pages&gt;477-490&lt;/pages&gt;&lt;volume&gt;33&lt;/volume&gt;&lt;number&gt;4&lt;/number&gt;&lt;dates&gt;&lt;year&gt;2012&lt;/year&gt;&lt;/dates&gt;&lt;isbn&gt;1058-0476&lt;/isbn&gt;&lt;urls&gt;&lt;/urls&gt;&lt;/record&gt;&lt;/Cite&gt;&lt;Cite&gt;&lt;Author&gt;Strazdins&lt;/Author&gt;&lt;Year&gt;2006&lt;/Year&gt;&lt;RecNum&gt;11&lt;/RecNum&gt;&lt;record&gt;&lt;rec-number&gt;11&lt;/rec-number&gt;&lt;foreign-keys&gt;&lt;key app="EN" db-id="rff2epx0rvpa5he2avovrvwif9rf5atddt2z" timestamp="1572707212"&gt;11&lt;/key&gt;&lt;/foreign-keys&gt;&lt;ref-type name="Journal Article"&gt;17&lt;/ref-type&gt;&lt;contributors&gt;&lt;authors&gt;&lt;author&gt;Strazdins, Lyndall&lt;/author&gt;&lt;author&gt;Clements, Mark S&lt;/author&gt;&lt;author&gt;Korda, Rosemary J&lt;/author&gt;&lt;author&gt;Broom, Dorothy H&lt;/author&gt;&lt;author&gt;D’Souza, Rennie M&lt;/author&gt;&lt;/authors&gt;&lt;/contributors&gt;&lt;titles&gt;&lt;title&gt;Unsociable Work? Nonstandard Work Schedules, Family Relationships, and Children’s Well</w:instrText>
      </w:r>
      <w:r w:rsidR="0075681E">
        <w:rPr>
          <w:rFonts w:ascii="Cambria Math" w:hAnsi="Cambria Math" w:cs="Cambria Math"/>
        </w:rPr>
        <w:instrText>‐</w:instrText>
      </w:r>
      <w:r w:rsidR="0075681E">
        <w:instrText>Being&lt;/title&gt;&lt;secondary-title&gt;Journal of Marriage and Family&lt;/secondary-title&gt;&lt;/titles&gt;&lt;periodical&gt;&lt;full-title&gt;Journal of Marriage and Family&lt;/full-title&gt;&lt;/periodical&gt;&lt;pages&gt;394-410&lt;/pages&gt;&lt;volume&gt;68&lt;/volume&gt;&lt;number&gt;2&lt;/number&gt;&lt;dates&gt;&lt;year&gt;2006&lt;/year&gt;&lt;/dates&gt;&lt;isbn&gt;1741-3737&lt;/isbn&gt;&lt;urls&gt;&lt;/urls&gt;&lt;/record&gt;&lt;/Cite&gt;&lt;/EndNote&gt;</w:instrText>
      </w:r>
      <w:r w:rsidR="0075681E">
        <w:fldChar w:fldCharType="separate"/>
      </w:r>
      <w:r w:rsidR="0075681E">
        <w:rPr>
          <w:noProof/>
        </w:rPr>
        <w:t>(Maume &amp; Sebastian, 2012; Strazdins et al., 2006)</w:t>
      </w:r>
      <w:r w:rsidR="0075681E">
        <w:fldChar w:fldCharType="end"/>
      </w:r>
      <w:r w:rsidR="00D86D0E">
        <w:t xml:space="preserve">. </w:t>
      </w:r>
      <w:r w:rsidR="0038706D">
        <w:t>That we found similar e</w:t>
      </w:r>
      <w:r w:rsidR="00AE4F4C">
        <w:t>ffect sizes</w:t>
      </w:r>
      <w:r w:rsidR="0038706D">
        <w:t xml:space="preserve"> in the joint work schedule models as well as in models examining parents’ own schedules only underscores a burgeoning knowledge base that fathers’ nonstandard work schedules matter too</w:t>
      </w:r>
      <w:r w:rsidR="00086581">
        <w:t xml:space="preserve">. </w:t>
      </w:r>
      <w:r w:rsidR="0038706D">
        <w:t xml:space="preserve">The task for future research is to uncover the characteristics and circumstances of families for whom schedule discordance is beneficial and for whom it less successful. </w:t>
      </w:r>
    </w:p>
    <w:p w14:paraId="5D37B07C" w14:textId="5B6B020B" w:rsidR="00402401" w:rsidRDefault="00430C0F" w:rsidP="00402401">
      <w:pPr>
        <w:spacing w:line="480" w:lineRule="auto"/>
      </w:pPr>
      <w:r>
        <w:tab/>
        <w:t>There are some limitations to note.</w:t>
      </w:r>
      <w:r w:rsidR="000260D2">
        <w:t xml:space="preserve"> </w:t>
      </w:r>
      <w:r w:rsidR="00402401">
        <w:t>The data do not include information on rotating or irregular and unpredictable work schedules. These details could provide more nuanced information on the relationship between nonstandard work schedules and parental wellbeing. We employed an individual fixed effects model but such methods only account for time-invariant unobserved characteristics; they cannot account for unobserved characteristics that vary over</w:t>
      </w:r>
    </w:p>
    <w:p w14:paraId="27E3A383" w14:textId="76975DB9" w:rsidR="00402401" w:rsidRDefault="00402401" w:rsidP="00376542">
      <w:pPr>
        <w:spacing w:line="480" w:lineRule="auto"/>
      </w:pPr>
      <w:r>
        <w:t xml:space="preserve">time and may be associated with both work schedules and parental mental health and relationship happiness. </w:t>
      </w:r>
      <w:r w:rsidR="00376542">
        <w:t>In addition, fixed effects models cannot rule out the possibility of reverse causation.</w:t>
      </w:r>
    </w:p>
    <w:p w14:paraId="75A9FCF4" w14:textId="088780BE" w:rsidR="00430C0F" w:rsidRDefault="000260D2" w:rsidP="00402401">
      <w:pPr>
        <w:spacing w:line="480" w:lineRule="auto"/>
      </w:pPr>
      <w:r w:rsidRPr="00376542">
        <w:t xml:space="preserve">It could be that a parent who has poor mental health is more likely to work nonstandard </w:t>
      </w:r>
      <w:r w:rsidR="00376542">
        <w:t>schedules</w:t>
      </w:r>
      <w:r w:rsidRPr="00376542">
        <w:t>.</w:t>
      </w:r>
      <w:r>
        <w:t xml:space="preserve"> Related to this limitation is that t</w:t>
      </w:r>
      <w:r w:rsidR="00430C0F">
        <w:t xml:space="preserve">he relationship between nonstandard work schedules and mental health may be due to characteristics that we could not address in this data. For example, we were not able to discern between parents who chose to work nonstandard </w:t>
      </w:r>
      <w:r w:rsidR="00376542">
        <w:t xml:space="preserve">schedules </w:t>
      </w:r>
      <w:r w:rsidR="00430C0F">
        <w:t>or considered them beneficial to their family routines</w:t>
      </w:r>
      <w:r w:rsidR="0093478F">
        <w:t xml:space="preserve"> compared to parents </w:t>
      </w:r>
      <w:r w:rsidR="00BA513A">
        <w:t xml:space="preserve">whose schedules are mandated by the job itself. </w:t>
      </w:r>
      <w:r w:rsidR="0093478F">
        <w:t xml:space="preserve">However, this is a longstanding concern in the nonstandard work </w:t>
      </w:r>
      <w:r w:rsidR="0093478F">
        <w:lastRenderedPageBreak/>
        <w:t xml:space="preserve">literature and future data collection should consider collecting information on work schedule choice to better understand family dynamics. </w:t>
      </w:r>
      <w:r w:rsidR="00343D1F">
        <w:t xml:space="preserve">Finally, we were not able to measure </w:t>
      </w:r>
      <w:r w:rsidR="00B90EC5">
        <w:t>the extent parents feel overwhelmed by their work and family responsibilities</w:t>
      </w:r>
      <w:r w:rsidR="00343D1F">
        <w:t xml:space="preserve">, which could be an important mechanism between </w:t>
      </w:r>
      <w:r w:rsidR="0058172E">
        <w:t>shift work and the integration of work and family demands at different child ages</w:t>
      </w:r>
      <w:r w:rsidR="00B90EC5">
        <w:t xml:space="preserve"> </w:t>
      </w:r>
      <w:r w:rsidR="00B90EC5">
        <w:fldChar w:fldCharType="begin"/>
      </w:r>
      <w:r w:rsidR="00B90EC5">
        <w:instrText xml:space="preserve"> ADDIN EN.CITE &lt;EndNote&gt;&lt;Cite&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B90EC5">
        <w:fldChar w:fldCharType="separate"/>
      </w:r>
      <w:r w:rsidR="00B90EC5">
        <w:rPr>
          <w:noProof/>
        </w:rPr>
        <w:t>(Perry-Jenkins et al., 2007)</w:t>
      </w:r>
      <w:r w:rsidR="00B90EC5">
        <w:fldChar w:fldCharType="end"/>
      </w:r>
      <w:r w:rsidR="0058172E">
        <w:t xml:space="preserve">. </w:t>
      </w:r>
    </w:p>
    <w:p w14:paraId="35F1DCD2" w14:textId="3794BFF3" w:rsidR="00746543" w:rsidRDefault="00746543" w:rsidP="0075681E">
      <w:pPr>
        <w:spacing w:line="480" w:lineRule="auto"/>
      </w:pPr>
      <w:r>
        <w:tab/>
        <w:t xml:space="preserve">Notwithstanding these limitations, we expanded the literature, which is almost exclusively in the US, on the associations between nonstandard </w:t>
      </w:r>
      <w:r w:rsidR="00225C41">
        <w:t xml:space="preserve">work schedules </w:t>
      </w:r>
      <w:r>
        <w:t xml:space="preserve">and parents’ wellbeing by testing this relationship in the UK context. It is plausible to consider the institutional context as a mechanism that does or does not alleviate the potential burdens of nonstandard schedules on families. </w:t>
      </w:r>
      <w:r w:rsidR="00FD1F01">
        <w:t xml:space="preserve">For example, two studies examining the </w:t>
      </w:r>
      <w:r w:rsidR="00D01468">
        <w:t xml:space="preserve">role </w:t>
      </w:r>
      <w:r w:rsidR="00FD1F01">
        <w:t xml:space="preserve">of nonstandard schedules on work-family conflict and partnership quality found null </w:t>
      </w:r>
      <w:r w:rsidR="009B139D">
        <w:t xml:space="preserve">associations </w:t>
      </w:r>
      <w:r w:rsidR="00FD1F01">
        <w:t xml:space="preserve">among Dutch couples </w:t>
      </w:r>
      <w:r w:rsidR="00E272E8">
        <w:fldChar w:fldCharType="begin">
          <w:fldData xml:space="preserve">PEVuZE5vdGU+PENpdGU+PEF1dGhvcj5NaWxsczwvQXV0aG9yPjxZZWFyPjIwMTA8L1llYXI+PFJl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</w:fldData>
        </w:fldChar>
      </w:r>
      <w:r w:rsidR="00D349FA">
        <w:instrText xml:space="preserve"> ADDIN EN.CITE </w:instrText>
      </w:r>
      <w:r w:rsidR="00D349FA">
        <w:fldChar w:fldCharType="begin">
          <w:fldData xml:space="preserve">PEVuZE5vdGU+PENpdGU+PEF1dGhvcj5NaWxsczwvQXV0aG9yPjxZZWFyPjIwMTA8L1llYXI+PFJl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</w:fldData>
        </w:fldChar>
      </w:r>
      <w:r w:rsidR="00D349FA">
        <w:instrText xml:space="preserve"> ADDIN EN.CITE.DATA </w:instrText>
      </w:r>
      <w:r w:rsidR="00D349FA">
        <w:fldChar w:fldCharType="end"/>
      </w:r>
      <w:r w:rsidR="00E272E8">
        <w:fldChar w:fldCharType="separate"/>
      </w:r>
      <w:r w:rsidR="00D349FA">
        <w:rPr>
          <w:noProof/>
        </w:rPr>
        <w:t>(Mills &amp; Täht, 2010; Tammelin et al., 2017)</w:t>
      </w:r>
      <w:r w:rsidR="00E272E8">
        <w:fldChar w:fldCharType="end"/>
      </w:r>
      <w:r w:rsidR="00E272E8">
        <w:t xml:space="preserve">. </w:t>
      </w:r>
      <w:r w:rsidR="00246061">
        <w:t xml:space="preserve">These findings suggest the negative </w:t>
      </w:r>
      <w:r w:rsidR="00D01468">
        <w:t>relationship</w:t>
      </w:r>
      <w:r w:rsidR="00246061">
        <w:t xml:space="preserve"> between nonstandard </w:t>
      </w:r>
      <w:r w:rsidR="00225C41">
        <w:t xml:space="preserve">work schedules </w:t>
      </w:r>
      <w:r w:rsidR="00246061">
        <w:t>and family life may be contingent on the national services or policies which may promote work-family integration in the context of such work schedules. In the Dutch case, these policies include limiting the incidence of nonstandard shifts, pay premiums for working the late shift</w:t>
      </w:r>
      <w:r w:rsidR="00CC4502">
        <w:t xml:space="preserve">, and strict opening hours. Cultural norms around childcare and working times may also have an impact. Aside from the EU Working Time Directive, there are no regulations on types of nonstandard work schedules. The UK, relative to other EU countries, faces a less supportive environment from the perspective of services for children, family-friendly policies, and work culture </w:t>
      </w:r>
      <w:r w:rsidR="00CC4502">
        <w:fldChar w:fldCharType="begin"/>
      </w:r>
      <w:r w:rsidR="00606714">
        <w:instrText xml:space="preserve"> ADDIN EN.CITE &lt;EndNote&gt;&lt;Cite&gt;&lt;Author&gt;Bradshaw&lt;/Author&gt;&lt;Year&gt;2009&lt;/Year&gt;&lt;RecNum&gt;199&lt;/RecNum&gt;&lt;DisplayText&gt;(Bradshaw &amp;amp; Richardson, 2009)&lt;/DisplayText&gt;&lt;record&gt;&lt;rec-number&gt;199&lt;/rec-number&gt;&lt;foreign-keys&gt;&lt;key app="EN" db-id="rff2epx0rvpa5he2avovrvwif9rf5atddt2z" timestamp="1572707212"&gt;199&lt;/key&gt;&lt;/foreign-keys&gt;&lt;ref-type name="Journal Article"&gt;17&lt;/ref-type&gt;&lt;contributors&gt;&lt;authors&gt;&lt;author&gt;Bradshaw, Jonathan&lt;/author&gt;&lt;author&gt;Richardson, Dominic&lt;/author&gt;&lt;/authors&gt;&lt;/contributors&gt;&lt;auth-address&gt;Univ York, Dept Social Policy &amp;amp; Social Work, Heslington York YO19 4RU, England&amp;#xD;Org Econ Cooperat &amp;amp; Dev, Paris, France&lt;/auth-address&gt;&lt;titles&gt;&lt;title&gt;An Index of Child Well-Being in Europe&lt;/title&gt;&lt;secondary-title&gt;Child Indicators Research&lt;/secondary-title&gt;&lt;alt-title&gt;Child Indic Res&lt;/alt-title&gt;&lt;/titles&gt;&lt;periodical&gt;&lt;full-title&gt;Child Indicators Research&lt;/full-title&gt;&lt;/periodical&gt;&lt;pages&gt;319-351&lt;/pages&gt;&lt;volume&gt;2&lt;/volume&gt;&lt;number&gt;3&lt;/number&gt;&lt;section&gt;319&lt;/section&gt;&lt;keywords&gt;&lt;keyword&gt;child well-being&lt;/keyword&gt;&lt;keyword&gt;europe&lt;/keyword&gt;&lt;keyword&gt;european union&lt;/keyword&gt;&lt;keyword&gt;states&lt;/keyword&gt;&lt;/keywords&gt;&lt;dates&gt;&lt;year&gt;2009&lt;/year&gt;&lt;pub-dates&gt;&lt;date&gt;Sep&lt;/date&gt;&lt;/pub-dates&gt;&lt;/dates&gt;&lt;isbn&gt;1874-897X&amp;#xD;1874-8988&lt;/isbn&gt;&lt;accession-num&gt;WOS:000273876600005&lt;/accession-num&gt;&lt;urls&gt;&lt;related-urls&gt;&lt;url&gt;&amp;lt;Go to ISI&amp;gt;://WOS:000273876600005&lt;/url&gt;&lt;/related-urls&gt;&lt;/urls&gt;&lt;electronic-resource-num&gt;10.1007/s12187-009-9037-7&lt;/electronic-resource-num&gt;&lt;language&gt;English&lt;/language&gt;&lt;/record&gt;&lt;/Cite&gt;&lt;/EndNote&gt;</w:instrText>
      </w:r>
      <w:r w:rsidR="00CC4502">
        <w:fldChar w:fldCharType="separate"/>
      </w:r>
      <w:r w:rsidR="00CC4502">
        <w:rPr>
          <w:noProof/>
        </w:rPr>
        <w:t>(Bradshaw &amp; Richardson, 2009)</w:t>
      </w:r>
      <w:r w:rsidR="00CC4502">
        <w:fldChar w:fldCharType="end"/>
      </w:r>
      <w:r w:rsidR="00CC4502">
        <w:t xml:space="preserve">. Given the prevalence of nonstandard work </w:t>
      </w:r>
      <w:r w:rsidR="00367112">
        <w:t xml:space="preserve">schedules </w:t>
      </w:r>
      <w:r w:rsidR="00CC4502">
        <w:t xml:space="preserve">in this sample of parents and the </w:t>
      </w:r>
      <w:r w:rsidR="00D01468">
        <w:t>negative relationship between</w:t>
      </w:r>
      <w:r w:rsidR="00CC4502">
        <w:t xml:space="preserve"> such </w:t>
      </w:r>
      <w:r w:rsidR="00625A2E">
        <w:t xml:space="preserve">schedules </w:t>
      </w:r>
      <w:r w:rsidR="00D01468">
        <w:t xml:space="preserve">and </w:t>
      </w:r>
      <w:r w:rsidR="00CC4502">
        <w:t xml:space="preserve">mental health </w:t>
      </w:r>
      <w:r w:rsidR="0075078A">
        <w:t xml:space="preserve">and relationship happiness </w:t>
      </w:r>
      <w:r w:rsidR="00CC4502">
        <w:t>of parents, policies need to address the unique challenges parents face when working nonstandard schedules</w:t>
      </w:r>
      <w:r w:rsidR="00960D8E">
        <w:t xml:space="preserve">. </w:t>
      </w:r>
    </w:p>
    <w:p w14:paraId="180AB3C7" w14:textId="185413F8" w:rsidR="00960D8E" w:rsidRDefault="00960D8E" w:rsidP="0075681E">
      <w:pPr>
        <w:spacing w:line="480" w:lineRule="auto"/>
      </w:pPr>
      <w:r>
        <w:lastRenderedPageBreak/>
        <w:tab/>
      </w:r>
      <w:r w:rsidR="00BE6573">
        <w:t xml:space="preserve">In </w:t>
      </w:r>
      <w:r w:rsidR="00A55ED6">
        <w:t>sum our findings suggest</w:t>
      </w:r>
      <w:r w:rsidR="00BE6573">
        <w:t xml:space="preserve"> that employment schedules are an important domain of disadvantage in </w:t>
      </w:r>
      <w:r w:rsidR="0075078A">
        <w:t>parental wellbeing</w:t>
      </w:r>
      <w:r w:rsidR="00BE6573">
        <w:t xml:space="preserve">. </w:t>
      </w:r>
      <w:r w:rsidR="0075078A">
        <w:t>O</w:t>
      </w:r>
      <w:r w:rsidR="00BE6573">
        <w:t xml:space="preserve">ur study adds to a growing body of literature on </w:t>
      </w:r>
      <w:r w:rsidR="00A55ED6">
        <w:t>the significance</w:t>
      </w:r>
      <w:r w:rsidR="00BE6573">
        <w:t xml:space="preserve"> of the timing of both mothers’ and fathers’ work schedules. Policy discussions need to give more attention to the increasing complexity of the work-family interface, the timing of work, and the role of gendered expectations </w:t>
      </w:r>
      <w:r w:rsidR="00A55ED6">
        <w:t xml:space="preserve">for work and family role commitments to protect parents’ relationships and wellbeing. </w:t>
      </w:r>
    </w:p>
    <w:p w14:paraId="560E7B71" w14:textId="188C3802" w:rsidR="00A3478C" w:rsidRDefault="00A3478C" w:rsidP="0075681E">
      <w:pPr>
        <w:spacing w:line="480" w:lineRule="auto"/>
      </w:pPr>
      <w:r>
        <w:t>Declaration of Interest: There</w:t>
      </w:r>
      <w:r w:rsidRPr="00A3478C">
        <w:t xml:space="preserve"> are no relevant financial or non-financial competing interests to report</w:t>
      </w:r>
      <w:r>
        <w:t>.</w:t>
      </w:r>
    </w:p>
    <w:p w14:paraId="522BB425" w14:textId="77777777" w:rsidR="00E83DC5" w:rsidRDefault="00E83DC5">
      <w:r>
        <w:br w:type="page"/>
      </w:r>
    </w:p>
    <w:p w14:paraId="54DCDE76" w14:textId="71AAC1EF" w:rsidR="009F6182" w:rsidRPr="005C6F57" w:rsidRDefault="00680A35" w:rsidP="005C6F57">
      <w:pPr>
        <w:jc w:val="center"/>
        <w:rPr>
          <w:b/>
        </w:rPr>
      </w:pPr>
      <w:r w:rsidRPr="005C6F57">
        <w:rPr>
          <w:b/>
        </w:rPr>
        <w:lastRenderedPageBreak/>
        <w:t>References</w:t>
      </w:r>
    </w:p>
    <w:p w14:paraId="5F274788" w14:textId="77777777" w:rsidR="00680A35" w:rsidRDefault="00680A35"/>
    <w:p w14:paraId="30F49055" w14:textId="77777777" w:rsidR="001817BA" w:rsidRPr="001817BA" w:rsidRDefault="009F6182" w:rsidP="001817BA">
      <w:pPr>
        <w:pStyle w:val="EndNoteBibliography"/>
        <w:ind w:left="720" w:hanging="720"/>
        <w:rPr>
          <w:noProof/>
        </w:rPr>
      </w:pPr>
      <w:r>
        <w:fldChar w:fldCharType="begin"/>
      </w:r>
      <w:r>
        <w:instrText xml:space="preserve"> ADDIN EN.REFLIST </w:instrText>
      </w:r>
      <w:r>
        <w:fldChar w:fldCharType="separate"/>
      </w:r>
      <w:r w:rsidR="001817BA" w:rsidRPr="001817BA">
        <w:rPr>
          <w:noProof/>
        </w:rPr>
        <w:t xml:space="preserve">Allison, P. D. (2009). </w:t>
      </w:r>
      <w:r w:rsidR="001817BA" w:rsidRPr="001817BA">
        <w:rPr>
          <w:i/>
          <w:noProof/>
        </w:rPr>
        <w:t>Fixed effects regression models</w:t>
      </w:r>
      <w:r w:rsidR="001817BA" w:rsidRPr="001817BA">
        <w:rPr>
          <w:noProof/>
        </w:rPr>
        <w:t xml:space="preserve">. SAGE publications. </w:t>
      </w:r>
    </w:p>
    <w:p w14:paraId="2D29DCBC" w14:textId="77777777" w:rsidR="001817BA" w:rsidRPr="001817BA" w:rsidRDefault="001817BA" w:rsidP="001817BA">
      <w:pPr>
        <w:pStyle w:val="EndNoteBibliography"/>
        <w:rPr>
          <w:noProof/>
        </w:rPr>
      </w:pPr>
    </w:p>
    <w:p w14:paraId="0E21BD2E" w14:textId="77777777" w:rsidR="001817BA" w:rsidRPr="001817BA" w:rsidRDefault="001817BA" w:rsidP="001817BA">
      <w:pPr>
        <w:pStyle w:val="EndNoteBibliography"/>
        <w:ind w:left="720" w:hanging="720"/>
        <w:rPr>
          <w:noProof/>
        </w:rPr>
      </w:pPr>
      <w:r w:rsidRPr="001817BA">
        <w:rPr>
          <w:noProof/>
        </w:rPr>
        <w:t xml:space="preserve">Anttila, T., Oinas, T., Tammelin, M., &amp; Nätti, J. (2015). Working-time regimes and work-life balance in Europe. </w:t>
      </w:r>
      <w:r w:rsidRPr="001817BA">
        <w:rPr>
          <w:i/>
          <w:noProof/>
        </w:rPr>
        <w:t>European Sociological Review, 31</w:t>
      </w:r>
      <w:r w:rsidRPr="001817BA">
        <w:rPr>
          <w:noProof/>
        </w:rPr>
        <w:t xml:space="preserve">(6), 713-724. </w:t>
      </w:r>
    </w:p>
    <w:p w14:paraId="5D1F07BD" w14:textId="77777777" w:rsidR="001817BA" w:rsidRPr="001817BA" w:rsidRDefault="001817BA" w:rsidP="001817BA">
      <w:pPr>
        <w:pStyle w:val="EndNoteBibliography"/>
        <w:rPr>
          <w:noProof/>
        </w:rPr>
      </w:pPr>
    </w:p>
    <w:p w14:paraId="0685341E" w14:textId="77777777" w:rsidR="001817BA" w:rsidRPr="001817BA" w:rsidRDefault="001817BA" w:rsidP="001817BA">
      <w:pPr>
        <w:pStyle w:val="EndNoteBibliography"/>
        <w:ind w:left="720" w:hanging="720"/>
        <w:rPr>
          <w:noProof/>
        </w:rPr>
      </w:pPr>
      <w:r w:rsidRPr="001817BA">
        <w:rPr>
          <w:noProof/>
        </w:rPr>
        <w:t xml:space="preserve">Benson, L., &amp; Mokhtari, M. (2011). Parental employment, shared parent–child activities and childhood obesity. </w:t>
      </w:r>
      <w:r w:rsidRPr="001817BA">
        <w:rPr>
          <w:i/>
          <w:noProof/>
        </w:rPr>
        <w:t>Journal of family and economic issues, 32</w:t>
      </w:r>
      <w:r w:rsidRPr="001817BA">
        <w:rPr>
          <w:noProof/>
        </w:rPr>
        <w:t xml:space="preserve">(2), 233-244. </w:t>
      </w:r>
    </w:p>
    <w:p w14:paraId="41A31CD2" w14:textId="77777777" w:rsidR="001817BA" w:rsidRPr="001817BA" w:rsidRDefault="001817BA" w:rsidP="001817BA">
      <w:pPr>
        <w:pStyle w:val="EndNoteBibliography"/>
        <w:rPr>
          <w:noProof/>
        </w:rPr>
      </w:pPr>
    </w:p>
    <w:p w14:paraId="2DB18911" w14:textId="7B6FBD43" w:rsidR="001817BA" w:rsidRPr="001817BA" w:rsidRDefault="001817BA" w:rsidP="001817BA">
      <w:pPr>
        <w:pStyle w:val="EndNoteBibliography"/>
        <w:ind w:left="720" w:hanging="720"/>
        <w:rPr>
          <w:noProof/>
        </w:rPr>
      </w:pPr>
      <w:r w:rsidRPr="001817BA">
        <w:rPr>
          <w:noProof/>
        </w:rPr>
        <w:t xml:space="preserve">Bradshaw, J., &amp; Richardson, D. (2009, Sep). An Index of Child Well-Being in Europe. </w:t>
      </w:r>
      <w:r w:rsidRPr="001817BA">
        <w:rPr>
          <w:i/>
          <w:noProof/>
        </w:rPr>
        <w:t>Child Indicators Research, 2</w:t>
      </w:r>
      <w:r w:rsidRPr="001817BA">
        <w:rPr>
          <w:noProof/>
        </w:rPr>
        <w:t xml:space="preserve">(3), 319-351. </w:t>
      </w:r>
      <w:hyperlink r:id="rId8" w:history="1">
        <w:r w:rsidRPr="001817BA">
          <w:rPr>
            <w:rStyle w:val="Hyperlink"/>
            <w:noProof/>
          </w:rPr>
          <w:t>https://doi.org/10.1007/s12187-009-9037-7</w:t>
        </w:r>
      </w:hyperlink>
      <w:r w:rsidRPr="001817BA">
        <w:rPr>
          <w:noProof/>
        </w:rPr>
        <w:t xml:space="preserve"> </w:t>
      </w:r>
    </w:p>
    <w:p w14:paraId="5EE65191" w14:textId="77777777" w:rsidR="001817BA" w:rsidRPr="001817BA" w:rsidRDefault="001817BA" w:rsidP="001817BA">
      <w:pPr>
        <w:pStyle w:val="EndNoteBibliography"/>
        <w:rPr>
          <w:noProof/>
        </w:rPr>
      </w:pPr>
    </w:p>
    <w:p w14:paraId="72C9716B" w14:textId="763996BE" w:rsidR="001817BA" w:rsidRPr="001817BA" w:rsidRDefault="001817BA" w:rsidP="001817BA">
      <w:pPr>
        <w:pStyle w:val="EndNoteBibliography"/>
        <w:ind w:left="720" w:hanging="720"/>
        <w:rPr>
          <w:noProof/>
        </w:rPr>
      </w:pPr>
      <w:r w:rsidRPr="001817BA">
        <w:rPr>
          <w:noProof/>
        </w:rPr>
        <w:t xml:space="preserve">Bronfenbrenner, U. (1986, Nov). Ecology of the family as a context for human development: Research perspectives. </w:t>
      </w:r>
      <w:r w:rsidRPr="001817BA">
        <w:rPr>
          <w:i/>
          <w:noProof/>
        </w:rPr>
        <w:t>Developmental psychology, 22</w:t>
      </w:r>
      <w:r w:rsidRPr="001817BA">
        <w:rPr>
          <w:noProof/>
        </w:rPr>
        <w:t xml:space="preserve">(6), 723-742. </w:t>
      </w:r>
      <w:hyperlink r:id="rId9" w:history="1">
        <w:r w:rsidRPr="001817BA">
          <w:rPr>
            <w:rStyle w:val="Hyperlink"/>
            <w:noProof/>
          </w:rPr>
          <w:t>https://doi.org/10.1037/0012-1649.22.6.723</w:t>
        </w:r>
      </w:hyperlink>
      <w:r w:rsidRPr="001817BA">
        <w:rPr>
          <w:noProof/>
        </w:rPr>
        <w:t xml:space="preserve"> </w:t>
      </w:r>
    </w:p>
    <w:p w14:paraId="68698C99" w14:textId="77777777" w:rsidR="001817BA" w:rsidRPr="001817BA" w:rsidRDefault="001817BA" w:rsidP="001817BA">
      <w:pPr>
        <w:pStyle w:val="EndNoteBibliography"/>
        <w:rPr>
          <w:noProof/>
        </w:rPr>
      </w:pPr>
    </w:p>
    <w:p w14:paraId="27D1D37F" w14:textId="77777777" w:rsidR="001817BA" w:rsidRPr="001817BA" w:rsidRDefault="001817BA" w:rsidP="001817BA">
      <w:pPr>
        <w:pStyle w:val="EndNoteBibliography"/>
        <w:ind w:left="720" w:hanging="720"/>
        <w:rPr>
          <w:noProof/>
        </w:rPr>
      </w:pPr>
      <w:r w:rsidRPr="001817BA">
        <w:rPr>
          <w:noProof/>
        </w:rPr>
        <w:t xml:space="preserve">Cho, Y., &amp; Coulton, C. J. (2016). The effects of parental nonstandard work schedules on adolescents’ academic achievement in dual-earner households in South Korea. </w:t>
      </w:r>
      <w:r w:rsidRPr="001817BA">
        <w:rPr>
          <w:i/>
          <w:noProof/>
        </w:rPr>
        <w:t>Child Indicators Research, 9</w:t>
      </w:r>
      <w:r w:rsidRPr="001817BA">
        <w:rPr>
          <w:noProof/>
        </w:rPr>
        <w:t xml:space="preserve">(1), 193-212. </w:t>
      </w:r>
    </w:p>
    <w:p w14:paraId="45E187F9" w14:textId="77777777" w:rsidR="001817BA" w:rsidRPr="001817BA" w:rsidRDefault="001817BA" w:rsidP="001817BA">
      <w:pPr>
        <w:pStyle w:val="EndNoteBibliography"/>
        <w:rPr>
          <w:noProof/>
        </w:rPr>
      </w:pPr>
    </w:p>
    <w:p w14:paraId="0832CF94" w14:textId="2CD0F020" w:rsidR="001817BA" w:rsidRPr="001817BA" w:rsidRDefault="001817BA" w:rsidP="001817BA">
      <w:pPr>
        <w:pStyle w:val="EndNoteBibliography"/>
        <w:ind w:left="720" w:hanging="720"/>
        <w:rPr>
          <w:noProof/>
        </w:rPr>
      </w:pPr>
      <w:r w:rsidRPr="001817BA">
        <w:rPr>
          <w:noProof/>
        </w:rPr>
        <w:t xml:space="preserve">Cox, M. J., &amp; Paley, B. (1997). Families as systems. </w:t>
      </w:r>
      <w:r w:rsidRPr="001817BA">
        <w:rPr>
          <w:i/>
          <w:noProof/>
        </w:rPr>
        <w:t>Annu Rev Psychol, 48</w:t>
      </w:r>
      <w:r w:rsidRPr="001817BA">
        <w:rPr>
          <w:noProof/>
        </w:rPr>
        <w:t xml:space="preserve">(1), 243-267. </w:t>
      </w:r>
      <w:hyperlink r:id="rId10" w:history="1">
        <w:r w:rsidRPr="001817BA">
          <w:rPr>
            <w:rStyle w:val="Hyperlink"/>
            <w:noProof/>
          </w:rPr>
          <w:t>https://doi.org/10.1146/annurev.psych.48.1.243</w:t>
        </w:r>
      </w:hyperlink>
      <w:r w:rsidRPr="001817BA">
        <w:rPr>
          <w:noProof/>
        </w:rPr>
        <w:t xml:space="preserve"> </w:t>
      </w:r>
    </w:p>
    <w:p w14:paraId="0940F04B" w14:textId="77777777" w:rsidR="001817BA" w:rsidRPr="001817BA" w:rsidRDefault="001817BA" w:rsidP="001817BA">
      <w:pPr>
        <w:pStyle w:val="EndNoteBibliography"/>
        <w:rPr>
          <w:noProof/>
        </w:rPr>
      </w:pPr>
    </w:p>
    <w:p w14:paraId="2F8341B4" w14:textId="77777777" w:rsidR="001817BA" w:rsidRPr="001817BA" w:rsidRDefault="001817BA" w:rsidP="001817BA">
      <w:pPr>
        <w:pStyle w:val="EndNoteBibliography"/>
        <w:ind w:left="720" w:hanging="720"/>
        <w:rPr>
          <w:noProof/>
        </w:rPr>
      </w:pPr>
      <w:r w:rsidRPr="001817BA">
        <w:rPr>
          <w:noProof/>
        </w:rPr>
        <w:t xml:space="preserve">Crosby, D. A., &amp; Hawkes, D. D. (2007). Cross‐national research using contemporary birth cohort studies: a look at early maternal employment in the UK and USA. </w:t>
      </w:r>
      <w:r w:rsidRPr="001817BA">
        <w:rPr>
          <w:i/>
          <w:noProof/>
        </w:rPr>
        <w:t>International Journal of Social Research Methodology, 10</w:t>
      </w:r>
      <w:r w:rsidRPr="001817BA">
        <w:rPr>
          <w:noProof/>
        </w:rPr>
        <w:t xml:space="preserve">(5), 379-404. </w:t>
      </w:r>
    </w:p>
    <w:p w14:paraId="1377B54D" w14:textId="77777777" w:rsidR="001817BA" w:rsidRPr="001817BA" w:rsidRDefault="001817BA" w:rsidP="001817BA">
      <w:pPr>
        <w:pStyle w:val="EndNoteBibliography"/>
        <w:rPr>
          <w:noProof/>
        </w:rPr>
      </w:pPr>
    </w:p>
    <w:p w14:paraId="47FC4593" w14:textId="4BB1E6B8" w:rsidR="001817BA" w:rsidRPr="001817BA" w:rsidRDefault="001817BA" w:rsidP="001817BA">
      <w:pPr>
        <w:pStyle w:val="EndNoteBibliography"/>
        <w:ind w:left="720" w:hanging="720"/>
        <w:rPr>
          <w:noProof/>
        </w:rPr>
      </w:pPr>
      <w:r w:rsidRPr="001817BA">
        <w:rPr>
          <w:noProof/>
        </w:rPr>
        <w:t xml:space="preserve">Daniel, S. S., Grzywacz, J. G., Leerkes, E., Tucker, J., &amp; Han, W. J. (2009, Apr). Nonstandard maternal work schedules during infancy: implications for children's early behavior problems. </w:t>
      </w:r>
      <w:r w:rsidRPr="001817BA">
        <w:rPr>
          <w:i/>
          <w:noProof/>
        </w:rPr>
        <w:t>Infant Behav Dev, 32</w:t>
      </w:r>
      <w:r w:rsidRPr="001817BA">
        <w:rPr>
          <w:noProof/>
        </w:rPr>
        <w:t xml:space="preserve">(2), 195-207. </w:t>
      </w:r>
      <w:hyperlink r:id="rId11" w:history="1">
        <w:r w:rsidRPr="001817BA">
          <w:rPr>
            <w:rStyle w:val="Hyperlink"/>
            <w:noProof/>
          </w:rPr>
          <w:t>https://doi.org/10.1016/j.infbeh.2008.12.008</w:t>
        </w:r>
      </w:hyperlink>
      <w:r w:rsidRPr="001817BA">
        <w:rPr>
          <w:noProof/>
        </w:rPr>
        <w:t xml:space="preserve"> </w:t>
      </w:r>
    </w:p>
    <w:p w14:paraId="63B2201D" w14:textId="77777777" w:rsidR="001817BA" w:rsidRPr="001817BA" w:rsidRDefault="001817BA" w:rsidP="001817BA">
      <w:pPr>
        <w:pStyle w:val="EndNoteBibliography"/>
        <w:rPr>
          <w:noProof/>
        </w:rPr>
      </w:pPr>
    </w:p>
    <w:p w14:paraId="6BED8FA8" w14:textId="444B2367" w:rsidR="001817BA" w:rsidRPr="001817BA" w:rsidRDefault="001817BA" w:rsidP="001817BA">
      <w:pPr>
        <w:pStyle w:val="EndNoteBibliography"/>
        <w:ind w:left="720" w:hanging="720"/>
        <w:rPr>
          <w:noProof/>
        </w:rPr>
      </w:pPr>
      <w:r w:rsidRPr="001817BA">
        <w:rPr>
          <w:noProof/>
        </w:rPr>
        <w:t xml:space="preserve">Davis, K. D., Goodman, W. B., Pirretti, A. E., &amp; Almeida, D. M. (2008, Nov). Nonstandard Work Schedules, Perceived Family Well-Being, and Daily Stressors. </w:t>
      </w:r>
      <w:r w:rsidRPr="001817BA">
        <w:rPr>
          <w:i/>
          <w:noProof/>
        </w:rPr>
        <w:t>J Marriage Fam, 70</w:t>
      </w:r>
      <w:r w:rsidRPr="001817BA">
        <w:rPr>
          <w:noProof/>
        </w:rPr>
        <w:t xml:space="preserve">(4), 991-1003. </w:t>
      </w:r>
      <w:hyperlink r:id="rId12" w:history="1">
        <w:r w:rsidRPr="001817BA">
          <w:rPr>
            <w:rStyle w:val="Hyperlink"/>
            <w:noProof/>
          </w:rPr>
          <w:t>https://doi.org/10.1111/j.1741-3737.2008.00541.x</w:t>
        </w:r>
      </w:hyperlink>
      <w:r w:rsidRPr="001817BA">
        <w:rPr>
          <w:noProof/>
        </w:rPr>
        <w:t xml:space="preserve"> </w:t>
      </w:r>
    </w:p>
    <w:p w14:paraId="703F57A2" w14:textId="77777777" w:rsidR="001817BA" w:rsidRPr="001817BA" w:rsidRDefault="001817BA" w:rsidP="001817BA">
      <w:pPr>
        <w:pStyle w:val="EndNoteBibliography"/>
        <w:rPr>
          <w:noProof/>
        </w:rPr>
      </w:pPr>
    </w:p>
    <w:p w14:paraId="1AAB4780" w14:textId="599B2A10" w:rsidR="001817BA" w:rsidRPr="001817BA" w:rsidRDefault="001817BA" w:rsidP="001817BA">
      <w:pPr>
        <w:pStyle w:val="EndNoteBibliography"/>
        <w:ind w:left="720" w:hanging="720"/>
        <w:rPr>
          <w:noProof/>
        </w:rPr>
      </w:pPr>
      <w:r w:rsidRPr="001817BA">
        <w:rPr>
          <w:noProof/>
        </w:rPr>
        <w:t xml:space="preserve">Diener, E., Inglehart, R., &amp; Tay, L. (2012, Jul). Theory and Validity of Life Satisfaction Scales. </w:t>
      </w:r>
      <w:r w:rsidRPr="001817BA">
        <w:rPr>
          <w:i/>
          <w:noProof/>
        </w:rPr>
        <w:t>Social Indicators Research, 112</w:t>
      </w:r>
      <w:r w:rsidRPr="001817BA">
        <w:rPr>
          <w:noProof/>
        </w:rPr>
        <w:t xml:space="preserve">(3), 497-527. </w:t>
      </w:r>
      <w:hyperlink r:id="rId13" w:history="1">
        <w:r w:rsidRPr="001817BA">
          <w:rPr>
            <w:rStyle w:val="Hyperlink"/>
            <w:noProof/>
          </w:rPr>
          <w:t>https://doi.org/10.1007/s11205-012-0076-y</w:t>
        </w:r>
      </w:hyperlink>
      <w:r w:rsidRPr="001817BA">
        <w:rPr>
          <w:noProof/>
        </w:rPr>
        <w:t xml:space="preserve"> </w:t>
      </w:r>
    </w:p>
    <w:p w14:paraId="0E5D8122" w14:textId="77777777" w:rsidR="001817BA" w:rsidRPr="001817BA" w:rsidRDefault="001817BA" w:rsidP="001817BA">
      <w:pPr>
        <w:pStyle w:val="EndNoteBibliography"/>
        <w:rPr>
          <w:noProof/>
        </w:rPr>
      </w:pPr>
    </w:p>
    <w:p w14:paraId="248C11C2" w14:textId="20328971" w:rsidR="001817BA" w:rsidRPr="001817BA" w:rsidRDefault="001817BA" w:rsidP="001817BA">
      <w:pPr>
        <w:pStyle w:val="EndNoteBibliography"/>
        <w:ind w:left="720" w:hanging="720"/>
        <w:rPr>
          <w:noProof/>
        </w:rPr>
      </w:pPr>
      <w:r w:rsidRPr="001817BA">
        <w:rPr>
          <w:noProof/>
        </w:rPr>
        <w:t xml:space="preserve">Enchautegui, M. E. (2013). </w:t>
      </w:r>
      <w:r w:rsidRPr="001817BA">
        <w:rPr>
          <w:i/>
          <w:noProof/>
        </w:rPr>
        <w:t>Nonstandard work schedules and the well-being of low-income families (Paper 26)</w:t>
      </w:r>
      <w:r w:rsidRPr="001817BA">
        <w:rPr>
          <w:noProof/>
        </w:rPr>
        <w:t xml:space="preserve">. </w:t>
      </w:r>
      <w:hyperlink r:id="rId14" w:history="1">
        <w:r w:rsidRPr="001817BA">
          <w:rPr>
            <w:rStyle w:val="Hyperlink"/>
            <w:noProof/>
          </w:rPr>
          <w:t>https://www.urban.org/research/publication/nonstandard-work-schedules-and-well-being-low-income-families</w:t>
        </w:r>
      </w:hyperlink>
    </w:p>
    <w:p w14:paraId="778C7C04" w14:textId="77777777" w:rsidR="001817BA" w:rsidRPr="001817BA" w:rsidRDefault="001817BA" w:rsidP="001817BA">
      <w:pPr>
        <w:pStyle w:val="EndNoteBibliography"/>
        <w:rPr>
          <w:noProof/>
        </w:rPr>
      </w:pPr>
    </w:p>
    <w:p w14:paraId="37E8B444" w14:textId="64D985A7" w:rsidR="001817BA" w:rsidRPr="001817BA" w:rsidRDefault="001817BA" w:rsidP="001817BA">
      <w:pPr>
        <w:pStyle w:val="EndNoteBibliography"/>
        <w:ind w:left="720" w:hanging="720"/>
        <w:rPr>
          <w:noProof/>
        </w:rPr>
      </w:pPr>
      <w:r w:rsidRPr="001817BA">
        <w:rPr>
          <w:noProof/>
        </w:rPr>
        <w:t xml:space="preserve">Eurostat. (2021). </w:t>
      </w:r>
      <w:r w:rsidRPr="001817BA">
        <w:rPr>
          <w:i/>
          <w:noProof/>
        </w:rPr>
        <w:t>LFS Series - Population in employment working during unsocial hours</w:t>
      </w:r>
      <w:r w:rsidRPr="001817BA">
        <w:rPr>
          <w:noProof/>
        </w:rPr>
        <w:t xml:space="preserve"> </w:t>
      </w:r>
      <w:hyperlink r:id="rId15" w:history="1">
        <w:r w:rsidRPr="001817BA">
          <w:rPr>
            <w:rStyle w:val="Hyperlink"/>
            <w:noProof/>
          </w:rPr>
          <w:t>https://ec.europa.eu/eurostat/data/database</w:t>
        </w:r>
      </w:hyperlink>
      <w:r w:rsidRPr="001817BA">
        <w:rPr>
          <w:noProof/>
        </w:rPr>
        <w:t xml:space="preserve"> </w:t>
      </w:r>
    </w:p>
    <w:p w14:paraId="5BC0E5BD" w14:textId="77777777" w:rsidR="001817BA" w:rsidRPr="001817BA" w:rsidRDefault="001817BA" w:rsidP="001817BA">
      <w:pPr>
        <w:pStyle w:val="EndNoteBibliography"/>
        <w:rPr>
          <w:noProof/>
        </w:rPr>
      </w:pPr>
    </w:p>
    <w:p w14:paraId="63C5CD4F" w14:textId="77777777" w:rsidR="001817BA" w:rsidRPr="001817BA" w:rsidRDefault="001817BA" w:rsidP="001817BA">
      <w:pPr>
        <w:pStyle w:val="EndNoteBibliography"/>
        <w:ind w:left="720" w:hanging="720"/>
        <w:rPr>
          <w:noProof/>
        </w:rPr>
      </w:pPr>
      <w:r w:rsidRPr="001817BA">
        <w:rPr>
          <w:noProof/>
        </w:rPr>
        <w:lastRenderedPageBreak/>
        <w:t xml:space="preserve">Fincham, F. D., &amp; Beach, S. R. (2010). Marriage in the new millennium: A decade in review. </w:t>
      </w:r>
      <w:r w:rsidRPr="001817BA">
        <w:rPr>
          <w:i/>
          <w:noProof/>
        </w:rPr>
        <w:t>Journal of Marriage and Family, 72</w:t>
      </w:r>
      <w:r w:rsidRPr="001817BA">
        <w:rPr>
          <w:noProof/>
        </w:rPr>
        <w:t xml:space="preserve">(3), 630-649. </w:t>
      </w:r>
    </w:p>
    <w:p w14:paraId="7153089C" w14:textId="77777777" w:rsidR="001817BA" w:rsidRPr="001817BA" w:rsidRDefault="001817BA" w:rsidP="001817BA">
      <w:pPr>
        <w:pStyle w:val="EndNoteBibliography"/>
        <w:rPr>
          <w:noProof/>
        </w:rPr>
      </w:pPr>
    </w:p>
    <w:p w14:paraId="106904AD" w14:textId="77777777" w:rsidR="001817BA" w:rsidRPr="001817BA" w:rsidRDefault="001817BA" w:rsidP="001817BA">
      <w:pPr>
        <w:pStyle w:val="EndNoteBibliography"/>
        <w:ind w:left="720" w:hanging="720"/>
        <w:rPr>
          <w:noProof/>
        </w:rPr>
      </w:pPr>
      <w:r w:rsidRPr="001817BA">
        <w:rPr>
          <w:noProof/>
        </w:rPr>
        <w:t xml:space="preserve">Fitzsimons, E., Goodman, A., Kelly, E., &amp; Smith, J. P. (2017). Poverty dynamics and parental mental health: Determinants of childhood mental health in the UK. </w:t>
      </w:r>
      <w:r w:rsidRPr="001817BA">
        <w:rPr>
          <w:i/>
          <w:noProof/>
        </w:rPr>
        <w:t>Social Science &amp; Medicine, 175</w:t>
      </w:r>
      <w:r w:rsidRPr="001817BA">
        <w:rPr>
          <w:noProof/>
        </w:rPr>
        <w:t xml:space="preserve">, 43-51. </w:t>
      </w:r>
    </w:p>
    <w:p w14:paraId="1CD32899" w14:textId="77777777" w:rsidR="001817BA" w:rsidRPr="001817BA" w:rsidRDefault="001817BA" w:rsidP="001817BA">
      <w:pPr>
        <w:pStyle w:val="EndNoteBibliography"/>
        <w:rPr>
          <w:noProof/>
        </w:rPr>
      </w:pPr>
    </w:p>
    <w:p w14:paraId="33656D01" w14:textId="77777777" w:rsidR="001817BA" w:rsidRPr="001817BA" w:rsidRDefault="001817BA" w:rsidP="001817BA">
      <w:pPr>
        <w:pStyle w:val="EndNoteBibliography"/>
        <w:ind w:left="720" w:hanging="720"/>
        <w:rPr>
          <w:noProof/>
        </w:rPr>
      </w:pPr>
      <w:r w:rsidRPr="001817BA">
        <w:rPr>
          <w:noProof/>
        </w:rPr>
        <w:t xml:space="preserve">Glassner, V., Keune, M., &amp; Marginson, P. (2011). Collective bargaining in a time of crisis: developments in the private sector in Europe. </w:t>
      </w:r>
      <w:r w:rsidRPr="001817BA">
        <w:rPr>
          <w:i/>
          <w:noProof/>
        </w:rPr>
        <w:t>Transfer: European Review of Labour and Research, 17</w:t>
      </w:r>
      <w:r w:rsidRPr="001817BA">
        <w:rPr>
          <w:noProof/>
        </w:rPr>
        <w:t xml:space="preserve">(3), 303-322. </w:t>
      </w:r>
    </w:p>
    <w:p w14:paraId="69B2EB0A" w14:textId="77777777" w:rsidR="001817BA" w:rsidRPr="001817BA" w:rsidRDefault="001817BA" w:rsidP="001817BA">
      <w:pPr>
        <w:pStyle w:val="EndNoteBibliography"/>
        <w:rPr>
          <w:noProof/>
        </w:rPr>
      </w:pPr>
    </w:p>
    <w:p w14:paraId="7EB29275" w14:textId="77777777" w:rsidR="001817BA" w:rsidRPr="001817BA" w:rsidRDefault="001817BA" w:rsidP="001817BA">
      <w:pPr>
        <w:pStyle w:val="EndNoteBibliography"/>
        <w:ind w:left="720" w:hanging="720"/>
        <w:rPr>
          <w:noProof/>
        </w:rPr>
      </w:pPr>
      <w:r w:rsidRPr="001817BA">
        <w:rPr>
          <w:noProof/>
        </w:rPr>
        <w:t xml:space="preserve">Gornick, J. C., &amp; Heron, A. (2006). The regulation of working time as work-family reconciliation policy: Comparing Europe, Japan, and the United States. </w:t>
      </w:r>
      <w:r w:rsidRPr="001817BA">
        <w:rPr>
          <w:i/>
          <w:noProof/>
        </w:rPr>
        <w:t>Journal of Comparative Policy Analysis, 8</w:t>
      </w:r>
      <w:r w:rsidRPr="001817BA">
        <w:rPr>
          <w:noProof/>
        </w:rPr>
        <w:t xml:space="preserve">(2), 149-166. </w:t>
      </w:r>
    </w:p>
    <w:p w14:paraId="38491FB6" w14:textId="77777777" w:rsidR="001817BA" w:rsidRPr="001817BA" w:rsidRDefault="001817BA" w:rsidP="001817BA">
      <w:pPr>
        <w:pStyle w:val="EndNoteBibliography"/>
        <w:rPr>
          <w:noProof/>
        </w:rPr>
      </w:pPr>
    </w:p>
    <w:p w14:paraId="3D183240" w14:textId="77777777" w:rsidR="001817BA" w:rsidRPr="001817BA" w:rsidRDefault="001817BA" w:rsidP="001817BA">
      <w:pPr>
        <w:pStyle w:val="EndNoteBibliography"/>
        <w:ind w:left="720" w:hanging="720"/>
        <w:rPr>
          <w:noProof/>
        </w:rPr>
      </w:pPr>
      <w:r w:rsidRPr="001817BA">
        <w:rPr>
          <w:noProof/>
        </w:rPr>
        <w:t xml:space="preserve">Gornick, J. C., &amp; Meyers, M. (2003). </w:t>
      </w:r>
      <w:r w:rsidRPr="001817BA">
        <w:rPr>
          <w:i/>
          <w:noProof/>
        </w:rPr>
        <w:t>Families that work: Policies for reconciling parenthood and employment</w:t>
      </w:r>
      <w:r w:rsidRPr="001817BA">
        <w:rPr>
          <w:noProof/>
        </w:rPr>
        <w:t xml:space="preserve">. Russell Sage Foundation. </w:t>
      </w:r>
    </w:p>
    <w:p w14:paraId="6BE35C22" w14:textId="77777777" w:rsidR="001817BA" w:rsidRPr="001817BA" w:rsidRDefault="001817BA" w:rsidP="001817BA">
      <w:pPr>
        <w:pStyle w:val="EndNoteBibliography"/>
        <w:rPr>
          <w:noProof/>
        </w:rPr>
      </w:pPr>
    </w:p>
    <w:p w14:paraId="00DFD588" w14:textId="77777777" w:rsidR="001817BA" w:rsidRPr="001817BA" w:rsidRDefault="001817BA" w:rsidP="001817BA">
      <w:pPr>
        <w:pStyle w:val="EndNoteBibliography"/>
        <w:ind w:left="720" w:hanging="720"/>
        <w:rPr>
          <w:noProof/>
        </w:rPr>
      </w:pPr>
      <w:r w:rsidRPr="001817BA">
        <w:rPr>
          <w:noProof/>
        </w:rPr>
        <w:t xml:space="preserve">Greenhaus, J. H., &amp; Beutell, N. J. (1985). Sources of conflict between work and family roles. </w:t>
      </w:r>
      <w:r w:rsidRPr="001817BA">
        <w:rPr>
          <w:i/>
          <w:noProof/>
        </w:rPr>
        <w:t>Academy of management review, 10</w:t>
      </w:r>
      <w:r w:rsidRPr="001817BA">
        <w:rPr>
          <w:noProof/>
        </w:rPr>
        <w:t xml:space="preserve">(1), 76-88. </w:t>
      </w:r>
    </w:p>
    <w:p w14:paraId="3C35593D" w14:textId="77777777" w:rsidR="001817BA" w:rsidRPr="001817BA" w:rsidRDefault="001817BA" w:rsidP="001817BA">
      <w:pPr>
        <w:pStyle w:val="EndNoteBibliography"/>
        <w:rPr>
          <w:noProof/>
        </w:rPr>
      </w:pPr>
    </w:p>
    <w:p w14:paraId="1E348584" w14:textId="77777777" w:rsidR="001817BA" w:rsidRPr="001817BA" w:rsidRDefault="001817BA" w:rsidP="001817BA">
      <w:pPr>
        <w:pStyle w:val="EndNoteBibliography"/>
        <w:ind w:left="720" w:hanging="720"/>
        <w:rPr>
          <w:noProof/>
        </w:rPr>
      </w:pPr>
      <w:r w:rsidRPr="001817BA">
        <w:rPr>
          <w:noProof/>
        </w:rPr>
        <w:t xml:space="preserve">Grzywacz, J. G., Leerkes, E. M., Reboussin, B. A., Suerken, C. K., Payne, C. C., &amp; Daniel, S. S. (2016). Nonstandard maternal work schedules and infant mental health in impoverished families: a brief report. </w:t>
      </w:r>
      <w:r w:rsidRPr="001817BA">
        <w:rPr>
          <w:i/>
          <w:noProof/>
        </w:rPr>
        <w:t>Infant Behavior and Development, 45</w:t>
      </w:r>
      <w:r w:rsidRPr="001817BA">
        <w:rPr>
          <w:noProof/>
        </w:rPr>
        <w:t xml:space="preserve">, 18-21. </w:t>
      </w:r>
    </w:p>
    <w:p w14:paraId="055F12AC" w14:textId="77777777" w:rsidR="001817BA" w:rsidRPr="001817BA" w:rsidRDefault="001817BA" w:rsidP="001817BA">
      <w:pPr>
        <w:pStyle w:val="EndNoteBibliography"/>
        <w:rPr>
          <w:noProof/>
        </w:rPr>
      </w:pPr>
    </w:p>
    <w:p w14:paraId="3B930254" w14:textId="77777777" w:rsidR="001817BA" w:rsidRPr="001817BA" w:rsidRDefault="001817BA" w:rsidP="001817BA">
      <w:pPr>
        <w:pStyle w:val="EndNoteBibliography"/>
        <w:ind w:left="720" w:hanging="720"/>
        <w:rPr>
          <w:noProof/>
        </w:rPr>
      </w:pPr>
      <w:r w:rsidRPr="001817BA">
        <w:rPr>
          <w:noProof/>
        </w:rPr>
        <w:t xml:space="preserve">Gupta, S., &amp; Ford-Jones, E. (2014). Recognizing and responding to parental mental health needs: What can we do now? </w:t>
      </w:r>
      <w:r w:rsidRPr="001817BA">
        <w:rPr>
          <w:i/>
          <w:noProof/>
        </w:rPr>
        <w:t>Paediatrics &amp; child health, 19</w:t>
      </w:r>
      <w:r w:rsidRPr="001817BA">
        <w:rPr>
          <w:noProof/>
        </w:rPr>
        <w:t xml:space="preserve">(7), 357-361. </w:t>
      </w:r>
    </w:p>
    <w:p w14:paraId="033B60A3" w14:textId="77777777" w:rsidR="001817BA" w:rsidRPr="001817BA" w:rsidRDefault="001817BA" w:rsidP="001817BA">
      <w:pPr>
        <w:pStyle w:val="EndNoteBibliography"/>
        <w:rPr>
          <w:noProof/>
        </w:rPr>
      </w:pPr>
    </w:p>
    <w:p w14:paraId="78B1A5AE" w14:textId="77777777" w:rsidR="001817BA" w:rsidRPr="001817BA" w:rsidRDefault="001817BA" w:rsidP="001817BA">
      <w:pPr>
        <w:pStyle w:val="EndNoteBibliography"/>
        <w:ind w:left="720" w:hanging="720"/>
        <w:rPr>
          <w:noProof/>
        </w:rPr>
      </w:pPr>
      <w:r w:rsidRPr="001817BA">
        <w:rPr>
          <w:noProof/>
        </w:rPr>
        <w:t xml:space="preserve">Han, W.-J. (2020). A first look at parental work schedules and children’s well-being in contemporary China. </w:t>
      </w:r>
      <w:r w:rsidRPr="001817BA">
        <w:rPr>
          <w:i/>
          <w:noProof/>
        </w:rPr>
        <w:t>Community, Work &amp; Family, 23</w:t>
      </w:r>
      <w:r w:rsidRPr="001817BA">
        <w:rPr>
          <w:noProof/>
        </w:rPr>
        <w:t xml:space="preserve">(3), 286-304. </w:t>
      </w:r>
    </w:p>
    <w:p w14:paraId="4A46CA03" w14:textId="77777777" w:rsidR="001817BA" w:rsidRPr="001817BA" w:rsidRDefault="001817BA" w:rsidP="001817BA">
      <w:pPr>
        <w:pStyle w:val="EndNoteBibliography"/>
        <w:rPr>
          <w:noProof/>
        </w:rPr>
      </w:pPr>
    </w:p>
    <w:p w14:paraId="1E5A3FD9" w14:textId="76EF8265" w:rsidR="001817BA" w:rsidRPr="001817BA" w:rsidRDefault="001817BA" w:rsidP="001817BA">
      <w:pPr>
        <w:pStyle w:val="EndNoteBibliography"/>
        <w:ind w:left="720" w:hanging="720"/>
        <w:rPr>
          <w:noProof/>
        </w:rPr>
      </w:pPr>
      <w:r w:rsidRPr="001817BA">
        <w:rPr>
          <w:noProof/>
        </w:rPr>
        <w:t xml:space="preserve">Hertz, R., &amp; Charlton, J. (1989, Dec). Making Family under a Shiftwork Schedule: Air Force Security Guards and Their Wives. </w:t>
      </w:r>
      <w:r w:rsidRPr="001817BA">
        <w:rPr>
          <w:i/>
          <w:noProof/>
        </w:rPr>
        <w:t>Social Problems, 36</w:t>
      </w:r>
      <w:r w:rsidRPr="001817BA">
        <w:rPr>
          <w:noProof/>
        </w:rPr>
        <w:t xml:space="preserve">(5), 491-507. </w:t>
      </w:r>
      <w:hyperlink r:id="rId16" w:history="1">
        <w:r w:rsidRPr="001817BA">
          <w:rPr>
            <w:rStyle w:val="Hyperlink"/>
            <w:noProof/>
          </w:rPr>
          <w:t>https://doi.org/10.1525/sp.1989.36.5.03x0007g</w:t>
        </w:r>
      </w:hyperlink>
      <w:r w:rsidRPr="001817BA">
        <w:rPr>
          <w:noProof/>
        </w:rPr>
        <w:t xml:space="preserve"> </w:t>
      </w:r>
    </w:p>
    <w:p w14:paraId="29B85A67" w14:textId="77777777" w:rsidR="001817BA" w:rsidRPr="001817BA" w:rsidRDefault="001817BA" w:rsidP="001817BA">
      <w:pPr>
        <w:pStyle w:val="EndNoteBibliography"/>
        <w:rPr>
          <w:noProof/>
        </w:rPr>
      </w:pPr>
    </w:p>
    <w:p w14:paraId="19D3D5DA" w14:textId="4A3A55A0" w:rsidR="001817BA" w:rsidRPr="001817BA" w:rsidRDefault="001817BA" w:rsidP="001817BA">
      <w:pPr>
        <w:pStyle w:val="EndNoteBibliography"/>
        <w:ind w:left="720" w:hanging="720"/>
        <w:rPr>
          <w:noProof/>
        </w:rPr>
      </w:pPr>
      <w:r w:rsidRPr="001817BA">
        <w:rPr>
          <w:noProof/>
        </w:rPr>
        <w:t xml:space="preserve">Hook, J. L., &amp; Wolfe, C. M. (2013, Jun 1). Parental Involvement and Work Schedules: Time with Children in the United States, Germany, Norway, and the United Kingdom. </w:t>
      </w:r>
      <w:r w:rsidRPr="001817BA">
        <w:rPr>
          <w:i/>
          <w:noProof/>
        </w:rPr>
        <w:t>Eur Sociol Rev, 29</w:t>
      </w:r>
      <w:r w:rsidRPr="001817BA">
        <w:rPr>
          <w:noProof/>
        </w:rPr>
        <w:t xml:space="preserve">(3), 411-425. </w:t>
      </w:r>
      <w:hyperlink r:id="rId17" w:history="1">
        <w:r w:rsidRPr="001817BA">
          <w:rPr>
            <w:rStyle w:val="Hyperlink"/>
            <w:noProof/>
          </w:rPr>
          <w:t>https://doi.org/10.1093/esr/jcr081</w:t>
        </w:r>
      </w:hyperlink>
      <w:r w:rsidRPr="001817BA">
        <w:rPr>
          <w:noProof/>
        </w:rPr>
        <w:t xml:space="preserve"> </w:t>
      </w:r>
    </w:p>
    <w:p w14:paraId="4F09058F" w14:textId="77777777" w:rsidR="001817BA" w:rsidRPr="001817BA" w:rsidRDefault="001817BA" w:rsidP="001817BA">
      <w:pPr>
        <w:pStyle w:val="EndNoteBibliography"/>
        <w:rPr>
          <w:noProof/>
        </w:rPr>
      </w:pPr>
    </w:p>
    <w:p w14:paraId="5DB0E6A2" w14:textId="3626B71A" w:rsidR="001817BA" w:rsidRPr="001817BA" w:rsidRDefault="001817BA" w:rsidP="001817BA">
      <w:pPr>
        <w:pStyle w:val="EndNoteBibliography"/>
        <w:ind w:left="720" w:hanging="720"/>
        <w:rPr>
          <w:noProof/>
        </w:rPr>
      </w:pPr>
      <w:r w:rsidRPr="001817BA">
        <w:rPr>
          <w:noProof/>
        </w:rPr>
        <w:t xml:space="preserve">Hsueh, J., &amp; Yoshikawa, H. (2007, May). Working nonstandard schedules and variable shifts in low-income families: associations with parental psychological well-being, family functioning, and child well-being. </w:t>
      </w:r>
      <w:r w:rsidRPr="001817BA">
        <w:rPr>
          <w:i/>
          <w:noProof/>
        </w:rPr>
        <w:t>Dev Psychol, 43</w:t>
      </w:r>
      <w:r w:rsidRPr="001817BA">
        <w:rPr>
          <w:noProof/>
        </w:rPr>
        <w:t xml:space="preserve">(3), 620-632. </w:t>
      </w:r>
      <w:hyperlink r:id="rId18" w:history="1">
        <w:r w:rsidRPr="001817BA">
          <w:rPr>
            <w:rStyle w:val="Hyperlink"/>
            <w:noProof/>
          </w:rPr>
          <w:t>https://doi.org/10.1037/0012-1649.43.3.620</w:t>
        </w:r>
      </w:hyperlink>
      <w:r w:rsidRPr="001817BA">
        <w:rPr>
          <w:noProof/>
        </w:rPr>
        <w:t xml:space="preserve"> </w:t>
      </w:r>
    </w:p>
    <w:p w14:paraId="3DD19114" w14:textId="77777777" w:rsidR="001817BA" w:rsidRPr="001817BA" w:rsidRDefault="001817BA" w:rsidP="001817BA">
      <w:pPr>
        <w:pStyle w:val="EndNoteBibliography"/>
        <w:rPr>
          <w:noProof/>
        </w:rPr>
      </w:pPr>
    </w:p>
    <w:p w14:paraId="1B03F359" w14:textId="77777777" w:rsidR="001817BA" w:rsidRPr="001817BA" w:rsidRDefault="001817BA" w:rsidP="001817BA">
      <w:pPr>
        <w:pStyle w:val="EndNoteBibliography"/>
        <w:ind w:left="720" w:hanging="720"/>
        <w:rPr>
          <w:noProof/>
        </w:rPr>
      </w:pPr>
      <w:r w:rsidRPr="001817BA">
        <w:rPr>
          <w:noProof/>
        </w:rPr>
        <w:lastRenderedPageBreak/>
        <w:t xml:space="preserve">Hwang, W., &amp; Jung, E. (2019). Unpartnered Mothers’ Work-Family Conflict and Parenting Stress: The Moderating Effects of Nonstandard Work Schedules. </w:t>
      </w:r>
      <w:r w:rsidRPr="001817BA">
        <w:rPr>
          <w:i/>
          <w:noProof/>
        </w:rPr>
        <w:t>Journal of family and economic issues</w:t>
      </w:r>
      <w:r w:rsidRPr="001817BA">
        <w:rPr>
          <w:noProof/>
        </w:rPr>
        <w:t xml:space="preserve">, 1-14. </w:t>
      </w:r>
    </w:p>
    <w:p w14:paraId="4182E3D3" w14:textId="77777777" w:rsidR="001817BA" w:rsidRPr="001817BA" w:rsidRDefault="001817BA" w:rsidP="001817BA">
      <w:pPr>
        <w:pStyle w:val="EndNoteBibliography"/>
        <w:rPr>
          <w:noProof/>
        </w:rPr>
      </w:pPr>
    </w:p>
    <w:p w14:paraId="5D0059E7" w14:textId="5DF20ED2" w:rsidR="001817BA" w:rsidRPr="001817BA" w:rsidRDefault="001817BA" w:rsidP="001817BA">
      <w:pPr>
        <w:pStyle w:val="EndNoteBibliography"/>
        <w:ind w:left="720" w:hanging="720"/>
        <w:rPr>
          <w:noProof/>
        </w:rPr>
      </w:pPr>
      <w:r w:rsidRPr="001817BA">
        <w:rPr>
          <w:noProof/>
        </w:rPr>
        <w:t xml:space="preserve">Joshi, H., &amp; Fitzsimons, E. (2016, Oct). The UK Millennium Cohort Study: the making of a multi-purpose resource for social science and policy in the UK. </w:t>
      </w:r>
      <w:r w:rsidRPr="001817BA">
        <w:rPr>
          <w:i/>
          <w:noProof/>
        </w:rPr>
        <w:t>Longitudinal and Life Course Studies, 7</w:t>
      </w:r>
      <w:r w:rsidRPr="001817BA">
        <w:rPr>
          <w:noProof/>
        </w:rPr>
        <w:t xml:space="preserve">(4), 409-430. </w:t>
      </w:r>
      <w:hyperlink r:id="rId19" w:history="1">
        <w:r w:rsidRPr="001817BA">
          <w:rPr>
            <w:rStyle w:val="Hyperlink"/>
            <w:noProof/>
          </w:rPr>
          <w:t>https://doi.org/10.14301/llcs.v7i4.416</w:t>
        </w:r>
      </w:hyperlink>
      <w:r w:rsidRPr="001817BA">
        <w:rPr>
          <w:noProof/>
        </w:rPr>
        <w:t xml:space="preserve"> </w:t>
      </w:r>
    </w:p>
    <w:p w14:paraId="38C48C58" w14:textId="77777777" w:rsidR="001817BA" w:rsidRPr="001817BA" w:rsidRDefault="001817BA" w:rsidP="001817BA">
      <w:pPr>
        <w:pStyle w:val="EndNoteBibliography"/>
        <w:rPr>
          <w:noProof/>
        </w:rPr>
      </w:pPr>
    </w:p>
    <w:p w14:paraId="73C47AF0" w14:textId="77777777" w:rsidR="001817BA" w:rsidRPr="001817BA" w:rsidRDefault="001817BA" w:rsidP="001817BA">
      <w:pPr>
        <w:pStyle w:val="EndNoteBibliography"/>
        <w:ind w:left="720" w:hanging="720"/>
        <w:rPr>
          <w:noProof/>
        </w:rPr>
      </w:pPr>
      <w:r w:rsidRPr="001817BA">
        <w:rPr>
          <w:noProof/>
        </w:rPr>
        <w:t xml:space="preserve">Kaiser, T., Li, J., &amp; Pollmann-Schult, M. (2019). Evening and night work schedules and children's social and emotional well-being. </w:t>
      </w:r>
      <w:r w:rsidRPr="001817BA">
        <w:rPr>
          <w:i/>
          <w:noProof/>
        </w:rPr>
        <w:t>Community, Work &amp; Family, 22</w:t>
      </w:r>
      <w:r w:rsidRPr="001817BA">
        <w:rPr>
          <w:noProof/>
        </w:rPr>
        <w:t xml:space="preserve">(2), 167-182. </w:t>
      </w:r>
    </w:p>
    <w:p w14:paraId="358FC4FF" w14:textId="77777777" w:rsidR="001817BA" w:rsidRPr="001817BA" w:rsidRDefault="001817BA" w:rsidP="001817BA">
      <w:pPr>
        <w:pStyle w:val="EndNoteBibliography"/>
        <w:rPr>
          <w:noProof/>
        </w:rPr>
      </w:pPr>
    </w:p>
    <w:p w14:paraId="6C9C091B" w14:textId="77777777" w:rsidR="001817BA" w:rsidRPr="001817BA" w:rsidRDefault="001817BA" w:rsidP="001817BA">
      <w:pPr>
        <w:pStyle w:val="EndNoteBibliography"/>
        <w:ind w:left="720" w:hanging="720"/>
        <w:rPr>
          <w:noProof/>
        </w:rPr>
      </w:pPr>
      <w:r w:rsidRPr="001817BA">
        <w:rPr>
          <w:noProof/>
        </w:rPr>
        <w:t xml:space="preserve">Kalil, A., Ziol‐Guest, K. M., &amp; Levin Epstein, J. (2010). Nonstandard work and marital instability: Evidence from the National Longitudinal Survey of Youth. </w:t>
      </w:r>
      <w:r w:rsidRPr="001817BA">
        <w:rPr>
          <w:i/>
          <w:noProof/>
        </w:rPr>
        <w:t>Journal of Marriage and Family, 72</w:t>
      </w:r>
      <w:r w:rsidRPr="001817BA">
        <w:rPr>
          <w:noProof/>
        </w:rPr>
        <w:t xml:space="preserve">(5), 1289-1300. </w:t>
      </w:r>
    </w:p>
    <w:p w14:paraId="2776BA1E" w14:textId="77777777" w:rsidR="001817BA" w:rsidRPr="001817BA" w:rsidRDefault="001817BA" w:rsidP="001817BA">
      <w:pPr>
        <w:pStyle w:val="EndNoteBibliography"/>
        <w:rPr>
          <w:noProof/>
        </w:rPr>
      </w:pPr>
    </w:p>
    <w:p w14:paraId="7B1B1FBB" w14:textId="537C75A6" w:rsidR="001817BA" w:rsidRPr="001817BA" w:rsidRDefault="001817BA" w:rsidP="001817BA">
      <w:pPr>
        <w:pStyle w:val="EndNoteBibliography"/>
        <w:ind w:left="720" w:hanging="720"/>
        <w:rPr>
          <w:noProof/>
        </w:rPr>
      </w:pPr>
      <w:r w:rsidRPr="001817BA">
        <w:rPr>
          <w:noProof/>
        </w:rPr>
        <w:t xml:space="preserve">Kessler, R. C., Andrews, G., Colpe, L. J., Hiripi, E., Mroczek, D. K., Normand, S. L., Walters, E. E., &amp; Zaslavsky, A. M. (2002, Aug). Short screening scales to monitor population prevalences and trends in non-specific psychological distress. </w:t>
      </w:r>
      <w:r w:rsidRPr="001817BA">
        <w:rPr>
          <w:i/>
          <w:noProof/>
        </w:rPr>
        <w:t>Psychol Med, 32</w:t>
      </w:r>
      <w:r w:rsidRPr="001817BA">
        <w:rPr>
          <w:noProof/>
        </w:rPr>
        <w:t xml:space="preserve">(6), 959-976. </w:t>
      </w:r>
      <w:hyperlink r:id="rId20" w:history="1">
        <w:r w:rsidRPr="001817BA">
          <w:rPr>
            <w:rStyle w:val="Hyperlink"/>
            <w:noProof/>
          </w:rPr>
          <w:t>https://doi.org/10.1017/s0033291702006074</w:t>
        </w:r>
      </w:hyperlink>
      <w:r w:rsidRPr="001817BA">
        <w:rPr>
          <w:noProof/>
        </w:rPr>
        <w:t xml:space="preserve"> </w:t>
      </w:r>
    </w:p>
    <w:p w14:paraId="5E989AA2" w14:textId="77777777" w:rsidR="001817BA" w:rsidRPr="001817BA" w:rsidRDefault="001817BA" w:rsidP="001817BA">
      <w:pPr>
        <w:pStyle w:val="EndNoteBibliography"/>
        <w:rPr>
          <w:noProof/>
        </w:rPr>
      </w:pPr>
    </w:p>
    <w:p w14:paraId="5B34C2B7" w14:textId="77777777" w:rsidR="001817BA" w:rsidRPr="001817BA" w:rsidRDefault="001817BA" w:rsidP="001817BA">
      <w:pPr>
        <w:pStyle w:val="EndNoteBibliography"/>
        <w:ind w:left="720" w:hanging="720"/>
        <w:rPr>
          <w:noProof/>
        </w:rPr>
      </w:pPr>
      <w:r w:rsidRPr="001817BA">
        <w:rPr>
          <w:noProof/>
        </w:rPr>
        <w:t xml:space="preserve">Lewis, J., Campbell, M., &amp; Huerta, C. (2008). Patterns of paid and unpaid work in Western Europe: gender, commodification, preferences and the implications for policy. </w:t>
      </w:r>
      <w:r w:rsidRPr="001817BA">
        <w:rPr>
          <w:i/>
          <w:noProof/>
        </w:rPr>
        <w:t>Journal of European social policy, 18</w:t>
      </w:r>
      <w:r w:rsidRPr="001817BA">
        <w:rPr>
          <w:noProof/>
        </w:rPr>
        <w:t xml:space="preserve">(1), 21-37. </w:t>
      </w:r>
    </w:p>
    <w:p w14:paraId="40F2D964" w14:textId="77777777" w:rsidR="001817BA" w:rsidRPr="001817BA" w:rsidRDefault="001817BA" w:rsidP="001817BA">
      <w:pPr>
        <w:pStyle w:val="EndNoteBibliography"/>
        <w:rPr>
          <w:noProof/>
        </w:rPr>
      </w:pPr>
    </w:p>
    <w:p w14:paraId="181DC58D" w14:textId="120F1F4C" w:rsidR="001817BA" w:rsidRPr="001817BA" w:rsidRDefault="001817BA" w:rsidP="001817BA">
      <w:pPr>
        <w:pStyle w:val="EndNoteBibliography"/>
        <w:ind w:left="720" w:hanging="720"/>
        <w:rPr>
          <w:noProof/>
        </w:rPr>
      </w:pPr>
      <w:r w:rsidRPr="001817BA">
        <w:rPr>
          <w:noProof/>
        </w:rPr>
        <w:t xml:space="preserve">Li, J., Johnson, S. E., Han, W. J., Andrews, S., Kendall, G., Strazdins, L., &amp; Dockery, A. (2014, Feb). Parents' nonstandard work schedules and child well-being: a critical review of the literature. </w:t>
      </w:r>
      <w:r w:rsidRPr="001817BA">
        <w:rPr>
          <w:i/>
          <w:noProof/>
        </w:rPr>
        <w:t>The Journal of Primary Prevention, 35</w:t>
      </w:r>
      <w:r w:rsidRPr="001817BA">
        <w:rPr>
          <w:noProof/>
        </w:rPr>
        <w:t xml:space="preserve">(1), 53-73. </w:t>
      </w:r>
      <w:hyperlink r:id="rId21" w:history="1">
        <w:r w:rsidRPr="001817BA">
          <w:rPr>
            <w:rStyle w:val="Hyperlink"/>
            <w:noProof/>
          </w:rPr>
          <w:t>https://doi.org/10.1007/s10935-013-0318-z</w:t>
        </w:r>
      </w:hyperlink>
      <w:r w:rsidRPr="001817BA">
        <w:rPr>
          <w:noProof/>
        </w:rPr>
        <w:t xml:space="preserve"> </w:t>
      </w:r>
    </w:p>
    <w:p w14:paraId="60FC72B9" w14:textId="77777777" w:rsidR="001817BA" w:rsidRPr="001817BA" w:rsidRDefault="001817BA" w:rsidP="001817BA">
      <w:pPr>
        <w:pStyle w:val="EndNoteBibliography"/>
        <w:rPr>
          <w:noProof/>
        </w:rPr>
      </w:pPr>
    </w:p>
    <w:p w14:paraId="3DB39291" w14:textId="1CA35E85" w:rsidR="001817BA" w:rsidRPr="001817BA" w:rsidRDefault="001817BA" w:rsidP="001817BA">
      <w:pPr>
        <w:pStyle w:val="EndNoteBibliography"/>
        <w:ind w:left="720" w:hanging="720"/>
        <w:rPr>
          <w:noProof/>
        </w:rPr>
      </w:pPr>
      <w:r w:rsidRPr="001817BA">
        <w:rPr>
          <w:noProof/>
        </w:rPr>
        <w:t xml:space="preserve">Li, J., Ohlbrecht, H., Pollmann-Schult, M., &amp; Habib, F. E. (2020). Parents’ nonstandard work schedules and children’s social and emotional wellbeing: A mixed-methods analysis in Germany. </w:t>
      </w:r>
      <w:r w:rsidRPr="001817BA">
        <w:rPr>
          <w:i/>
          <w:noProof/>
        </w:rPr>
        <w:t>JFR–Journal of Family Research, 32</w:t>
      </w:r>
      <w:r w:rsidRPr="001817BA">
        <w:rPr>
          <w:noProof/>
        </w:rPr>
        <w:t xml:space="preserve">(2), 330-356. </w:t>
      </w:r>
      <w:hyperlink r:id="rId22" w:history="1">
        <w:r w:rsidRPr="001817BA">
          <w:rPr>
            <w:rStyle w:val="Hyperlink"/>
            <w:noProof/>
          </w:rPr>
          <w:t>https://doi.org/https://doi.org/10.20377/jfr-371</w:t>
        </w:r>
      </w:hyperlink>
      <w:r w:rsidRPr="001817BA">
        <w:rPr>
          <w:noProof/>
        </w:rPr>
        <w:t xml:space="preserve"> </w:t>
      </w:r>
    </w:p>
    <w:p w14:paraId="0D334B53" w14:textId="77777777" w:rsidR="001817BA" w:rsidRPr="001817BA" w:rsidRDefault="001817BA" w:rsidP="001817BA">
      <w:pPr>
        <w:pStyle w:val="EndNoteBibliography"/>
        <w:rPr>
          <w:noProof/>
        </w:rPr>
      </w:pPr>
    </w:p>
    <w:p w14:paraId="5FD2A403" w14:textId="77777777" w:rsidR="001817BA" w:rsidRPr="001817BA" w:rsidRDefault="001817BA" w:rsidP="001817BA">
      <w:pPr>
        <w:pStyle w:val="EndNoteBibliography"/>
        <w:ind w:left="720" w:hanging="720"/>
        <w:rPr>
          <w:noProof/>
        </w:rPr>
      </w:pPr>
      <w:r w:rsidRPr="001817BA">
        <w:rPr>
          <w:noProof/>
        </w:rPr>
        <w:t xml:space="preserve">Maume, D. J., &amp; Sebastian, R. A. (2012). Gender, nonstandard work schedules, and marital quality. </w:t>
      </w:r>
      <w:r w:rsidRPr="001817BA">
        <w:rPr>
          <w:i/>
          <w:noProof/>
        </w:rPr>
        <w:t>Journal of family and economic issues, 33</w:t>
      </w:r>
      <w:r w:rsidRPr="001817BA">
        <w:rPr>
          <w:noProof/>
        </w:rPr>
        <w:t xml:space="preserve">(4), 477-490. </w:t>
      </w:r>
    </w:p>
    <w:p w14:paraId="0508AD86" w14:textId="77777777" w:rsidR="001817BA" w:rsidRPr="001817BA" w:rsidRDefault="001817BA" w:rsidP="001817BA">
      <w:pPr>
        <w:pStyle w:val="EndNoteBibliography"/>
        <w:rPr>
          <w:noProof/>
        </w:rPr>
      </w:pPr>
    </w:p>
    <w:p w14:paraId="4054C3B3" w14:textId="77777777" w:rsidR="001817BA" w:rsidRPr="001817BA" w:rsidRDefault="001817BA" w:rsidP="001817BA">
      <w:pPr>
        <w:pStyle w:val="EndNoteBibliography"/>
        <w:ind w:left="720" w:hanging="720"/>
        <w:rPr>
          <w:noProof/>
        </w:rPr>
      </w:pPr>
      <w:r w:rsidRPr="001817BA">
        <w:rPr>
          <w:noProof/>
        </w:rPr>
        <w:t xml:space="preserve">McMenamin, T. M. (2007, Dec). A time to work: recent trends in shift work and flexible schedules. </w:t>
      </w:r>
      <w:r w:rsidRPr="001817BA">
        <w:rPr>
          <w:i/>
          <w:noProof/>
        </w:rPr>
        <w:t>Monthly Labor Review, 130</w:t>
      </w:r>
      <w:r w:rsidRPr="001817BA">
        <w:rPr>
          <w:noProof/>
        </w:rPr>
        <w:t xml:space="preserve">(12), 3-15. </w:t>
      </w:r>
    </w:p>
    <w:p w14:paraId="6F5330F0" w14:textId="77777777" w:rsidR="001817BA" w:rsidRPr="001817BA" w:rsidRDefault="001817BA" w:rsidP="001817BA">
      <w:pPr>
        <w:pStyle w:val="EndNoteBibliography"/>
        <w:rPr>
          <w:noProof/>
        </w:rPr>
      </w:pPr>
    </w:p>
    <w:p w14:paraId="3B1D9A7B" w14:textId="341EE30A" w:rsidR="001817BA" w:rsidRPr="001817BA" w:rsidRDefault="001817BA" w:rsidP="001817BA">
      <w:pPr>
        <w:pStyle w:val="EndNoteBibliography"/>
        <w:ind w:left="720" w:hanging="720"/>
        <w:rPr>
          <w:noProof/>
        </w:rPr>
      </w:pPr>
      <w:r w:rsidRPr="001817BA">
        <w:rPr>
          <w:noProof/>
        </w:rPr>
        <w:t xml:space="preserve">Miller, D. P., &amp; Chang, J. (2015, Oct). Parental Work Schedules and Child Overweight or Obesity: Does Family Structure Matter? </w:t>
      </w:r>
      <w:r w:rsidRPr="001817BA">
        <w:rPr>
          <w:i/>
          <w:noProof/>
        </w:rPr>
        <w:t>Journal of Marriage and Family, 77</w:t>
      </w:r>
      <w:r w:rsidRPr="001817BA">
        <w:rPr>
          <w:noProof/>
        </w:rPr>
        <w:t xml:space="preserve">(5), 1266-1281. </w:t>
      </w:r>
      <w:hyperlink r:id="rId23" w:history="1">
        <w:r w:rsidRPr="001817BA">
          <w:rPr>
            <w:rStyle w:val="Hyperlink"/>
            <w:noProof/>
          </w:rPr>
          <w:t>https://doi.org/10.1111/jomf.12215</w:t>
        </w:r>
      </w:hyperlink>
      <w:r w:rsidRPr="001817BA">
        <w:rPr>
          <w:noProof/>
        </w:rPr>
        <w:t xml:space="preserve"> </w:t>
      </w:r>
    </w:p>
    <w:p w14:paraId="42A594CE" w14:textId="77777777" w:rsidR="001817BA" w:rsidRPr="001817BA" w:rsidRDefault="001817BA" w:rsidP="001817BA">
      <w:pPr>
        <w:pStyle w:val="EndNoteBibliography"/>
        <w:rPr>
          <w:noProof/>
        </w:rPr>
      </w:pPr>
    </w:p>
    <w:p w14:paraId="7375E359" w14:textId="0816FA12" w:rsidR="001817BA" w:rsidRPr="001817BA" w:rsidRDefault="001817BA" w:rsidP="001817BA">
      <w:pPr>
        <w:pStyle w:val="EndNoteBibliography"/>
        <w:ind w:left="720" w:hanging="720"/>
        <w:rPr>
          <w:noProof/>
        </w:rPr>
      </w:pPr>
      <w:r w:rsidRPr="001817BA">
        <w:rPr>
          <w:noProof/>
        </w:rPr>
        <w:lastRenderedPageBreak/>
        <w:t xml:space="preserve">Mills, M., &amp; Täht, K. (2010, Aug). Nonstandard Work Schedules and Partnership Quality: Quantitative and Qualitative Findings. </w:t>
      </w:r>
      <w:r w:rsidRPr="001817BA">
        <w:rPr>
          <w:i/>
          <w:noProof/>
        </w:rPr>
        <w:t>Journal of Marriage and Family, 72</w:t>
      </w:r>
      <w:r w:rsidRPr="001817BA">
        <w:rPr>
          <w:noProof/>
        </w:rPr>
        <w:t xml:space="preserve">(4), 860-875. </w:t>
      </w:r>
      <w:hyperlink r:id="rId24" w:history="1">
        <w:r w:rsidRPr="001817BA">
          <w:rPr>
            <w:rStyle w:val="Hyperlink"/>
            <w:noProof/>
          </w:rPr>
          <w:t>https://doi.org/10.1111/j.1741-3737.2010.00735.x</w:t>
        </w:r>
      </w:hyperlink>
      <w:r w:rsidRPr="001817BA">
        <w:rPr>
          <w:noProof/>
        </w:rPr>
        <w:t xml:space="preserve"> </w:t>
      </w:r>
    </w:p>
    <w:p w14:paraId="6763AC1F" w14:textId="77777777" w:rsidR="001817BA" w:rsidRPr="001817BA" w:rsidRDefault="001817BA" w:rsidP="001817BA">
      <w:pPr>
        <w:pStyle w:val="EndNoteBibliography"/>
        <w:rPr>
          <w:noProof/>
        </w:rPr>
      </w:pPr>
    </w:p>
    <w:p w14:paraId="6B02F7C2" w14:textId="77777777" w:rsidR="001817BA" w:rsidRPr="001817BA" w:rsidRDefault="001817BA" w:rsidP="001817BA">
      <w:pPr>
        <w:pStyle w:val="EndNoteBibliography"/>
        <w:ind w:left="720" w:hanging="720"/>
        <w:rPr>
          <w:noProof/>
        </w:rPr>
      </w:pPr>
      <w:r w:rsidRPr="001817BA">
        <w:rPr>
          <w:noProof/>
        </w:rPr>
        <w:t xml:space="preserve">Moreno, C. R., Marqueze, E. C., Sargent, C., Wright Jr, K. P., Ferguson, S. A., &amp; Tucker, P. (2019). Working Time Society consensus statements: Evidence-based effects of shift work on physical and mental health. </w:t>
      </w:r>
      <w:r w:rsidRPr="001817BA">
        <w:rPr>
          <w:i/>
          <w:noProof/>
        </w:rPr>
        <w:t>Industrial health, 57</w:t>
      </w:r>
      <w:r w:rsidRPr="001817BA">
        <w:rPr>
          <w:noProof/>
        </w:rPr>
        <w:t xml:space="preserve">(2), 139-157. </w:t>
      </w:r>
    </w:p>
    <w:p w14:paraId="373A78FD" w14:textId="77777777" w:rsidR="001817BA" w:rsidRPr="001817BA" w:rsidRDefault="001817BA" w:rsidP="001817BA">
      <w:pPr>
        <w:pStyle w:val="EndNoteBibliography"/>
        <w:rPr>
          <w:noProof/>
        </w:rPr>
      </w:pPr>
    </w:p>
    <w:p w14:paraId="50741570" w14:textId="77777777" w:rsidR="001817BA" w:rsidRPr="001817BA" w:rsidRDefault="001817BA" w:rsidP="001817BA">
      <w:pPr>
        <w:pStyle w:val="EndNoteBibliography"/>
        <w:ind w:left="720" w:hanging="720"/>
        <w:rPr>
          <w:noProof/>
        </w:rPr>
      </w:pPr>
      <w:r w:rsidRPr="001817BA">
        <w:rPr>
          <w:noProof/>
        </w:rPr>
        <w:t xml:space="preserve">Mosher, J. S., &amp; Trubek, D. M. (2003). Alternative approaches to governance in the EU: EU social policy and the European employment strategy. </w:t>
      </w:r>
      <w:r w:rsidRPr="001817BA">
        <w:rPr>
          <w:i/>
          <w:noProof/>
        </w:rPr>
        <w:t>JCMS: Journal of Common Market Studies, 41</w:t>
      </w:r>
      <w:r w:rsidRPr="001817BA">
        <w:rPr>
          <w:noProof/>
        </w:rPr>
        <w:t xml:space="preserve">(1), 63-88. </w:t>
      </w:r>
    </w:p>
    <w:p w14:paraId="67902171" w14:textId="77777777" w:rsidR="001817BA" w:rsidRPr="001817BA" w:rsidRDefault="001817BA" w:rsidP="001817BA">
      <w:pPr>
        <w:pStyle w:val="EndNoteBibliography"/>
        <w:rPr>
          <w:noProof/>
        </w:rPr>
      </w:pPr>
    </w:p>
    <w:p w14:paraId="49ACB1B2" w14:textId="77777777" w:rsidR="001817BA" w:rsidRPr="001817BA" w:rsidRDefault="001817BA" w:rsidP="001817BA">
      <w:pPr>
        <w:pStyle w:val="EndNoteBibliography"/>
        <w:ind w:left="720" w:hanging="720"/>
        <w:rPr>
          <w:noProof/>
        </w:rPr>
      </w:pPr>
      <w:r w:rsidRPr="001817BA">
        <w:rPr>
          <w:noProof/>
        </w:rPr>
        <w:t xml:space="preserve">Mott, P. E. (1965). </w:t>
      </w:r>
      <w:r w:rsidRPr="001817BA">
        <w:rPr>
          <w:i/>
          <w:noProof/>
        </w:rPr>
        <w:t>Shift work: The social, psychological, and physical consequences</w:t>
      </w:r>
      <w:r w:rsidRPr="001817BA">
        <w:rPr>
          <w:noProof/>
        </w:rPr>
        <w:t xml:space="preserve">. University of Michigan Press. </w:t>
      </w:r>
    </w:p>
    <w:p w14:paraId="3E64395C" w14:textId="77777777" w:rsidR="001817BA" w:rsidRPr="001817BA" w:rsidRDefault="001817BA" w:rsidP="001817BA">
      <w:pPr>
        <w:pStyle w:val="EndNoteBibliography"/>
        <w:rPr>
          <w:noProof/>
        </w:rPr>
      </w:pPr>
    </w:p>
    <w:p w14:paraId="3BEDEBCB" w14:textId="766F7212" w:rsidR="001817BA" w:rsidRPr="001817BA" w:rsidRDefault="001817BA" w:rsidP="001817BA">
      <w:pPr>
        <w:pStyle w:val="EndNoteBibliography"/>
        <w:ind w:left="720" w:hanging="720"/>
        <w:rPr>
          <w:noProof/>
        </w:rPr>
      </w:pPr>
      <w:r w:rsidRPr="001817BA">
        <w:rPr>
          <w:noProof/>
        </w:rPr>
        <w:t xml:space="preserve">Perry-Jenkins, M., Goldberg, A. E., Pierce, C. P., &amp; Sayer, A. G. (2007). Shift Work, Role Overload, and the Transition to Parenthood. </w:t>
      </w:r>
      <w:r w:rsidRPr="001817BA">
        <w:rPr>
          <w:i/>
          <w:noProof/>
        </w:rPr>
        <w:t>J Marriage Fam, 69</w:t>
      </w:r>
      <w:r w:rsidRPr="001817BA">
        <w:rPr>
          <w:noProof/>
        </w:rPr>
        <w:t xml:space="preserve">(1), 123-138. </w:t>
      </w:r>
      <w:hyperlink r:id="rId25" w:history="1">
        <w:r w:rsidRPr="001817BA">
          <w:rPr>
            <w:rStyle w:val="Hyperlink"/>
            <w:noProof/>
          </w:rPr>
          <w:t>https://doi.org/10.1111/j.1741-3737.2006.00349.x</w:t>
        </w:r>
      </w:hyperlink>
      <w:r w:rsidRPr="001817BA">
        <w:rPr>
          <w:noProof/>
        </w:rPr>
        <w:t xml:space="preserve"> </w:t>
      </w:r>
    </w:p>
    <w:p w14:paraId="6C0786F6" w14:textId="77777777" w:rsidR="001817BA" w:rsidRPr="001817BA" w:rsidRDefault="001817BA" w:rsidP="001817BA">
      <w:pPr>
        <w:pStyle w:val="EndNoteBibliography"/>
        <w:rPr>
          <w:noProof/>
        </w:rPr>
      </w:pPr>
    </w:p>
    <w:p w14:paraId="3860A5C7" w14:textId="0F7B5BF2" w:rsidR="001817BA" w:rsidRPr="001817BA" w:rsidRDefault="001817BA" w:rsidP="001817BA">
      <w:pPr>
        <w:pStyle w:val="EndNoteBibliography"/>
        <w:ind w:left="720" w:hanging="720"/>
        <w:rPr>
          <w:noProof/>
        </w:rPr>
      </w:pPr>
      <w:r w:rsidRPr="001817BA">
        <w:rPr>
          <w:noProof/>
        </w:rPr>
        <w:t xml:space="preserve">Pilarz, A. R., Cuesta, L., &amp; Drazen, Y. (2019, Nov 25). Nonstandard Work Schedules and Father Involvement Among Resident and Nonresident Fathers. </w:t>
      </w:r>
      <w:r w:rsidRPr="001817BA">
        <w:rPr>
          <w:i/>
          <w:noProof/>
        </w:rPr>
        <w:t>Journal of Marriage and Family, 82</w:t>
      </w:r>
      <w:r w:rsidRPr="001817BA">
        <w:rPr>
          <w:noProof/>
        </w:rPr>
        <w:t xml:space="preserve">(2), 587-604. </w:t>
      </w:r>
      <w:hyperlink r:id="rId26" w:history="1">
        <w:r w:rsidRPr="001817BA">
          <w:rPr>
            <w:rStyle w:val="Hyperlink"/>
            <w:noProof/>
          </w:rPr>
          <w:t>https://doi.org/10.1111/jomf.12627</w:t>
        </w:r>
      </w:hyperlink>
      <w:r w:rsidRPr="001817BA">
        <w:rPr>
          <w:noProof/>
        </w:rPr>
        <w:t xml:space="preserve"> </w:t>
      </w:r>
    </w:p>
    <w:p w14:paraId="04185DB4" w14:textId="77777777" w:rsidR="001817BA" w:rsidRPr="001817BA" w:rsidRDefault="001817BA" w:rsidP="001817BA">
      <w:pPr>
        <w:pStyle w:val="EndNoteBibliography"/>
        <w:rPr>
          <w:noProof/>
        </w:rPr>
      </w:pPr>
    </w:p>
    <w:p w14:paraId="03FBA5B1" w14:textId="77777777" w:rsidR="001817BA" w:rsidRPr="001817BA" w:rsidRDefault="001817BA" w:rsidP="001817BA">
      <w:pPr>
        <w:pStyle w:val="EndNoteBibliography"/>
        <w:ind w:left="720" w:hanging="720"/>
        <w:rPr>
          <w:noProof/>
        </w:rPr>
      </w:pPr>
      <w:r w:rsidRPr="001817BA">
        <w:rPr>
          <w:noProof/>
        </w:rPr>
        <w:t xml:space="preserve">Presser, H. B. (1995). Job, family, and gender: Determinants of nonstandard work schedules among employed Americans in 1991. </w:t>
      </w:r>
      <w:r w:rsidRPr="001817BA">
        <w:rPr>
          <w:i/>
          <w:noProof/>
        </w:rPr>
        <w:t>Demography, 32</w:t>
      </w:r>
      <w:r w:rsidRPr="001817BA">
        <w:rPr>
          <w:noProof/>
        </w:rPr>
        <w:t xml:space="preserve">(4), 577-598. </w:t>
      </w:r>
    </w:p>
    <w:p w14:paraId="4E9F2D77" w14:textId="77777777" w:rsidR="001817BA" w:rsidRPr="001817BA" w:rsidRDefault="001817BA" w:rsidP="001817BA">
      <w:pPr>
        <w:pStyle w:val="EndNoteBibliography"/>
        <w:rPr>
          <w:noProof/>
        </w:rPr>
      </w:pPr>
    </w:p>
    <w:p w14:paraId="7AAC80C2" w14:textId="1850AC4F" w:rsidR="001817BA" w:rsidRPr="001817BA" w:rsidRDefault="001817BA" w:rsidP="001817BA">
      <w:pPr>
        <w:pStyle w:val="EndNoteBibliography"/>
        <w:ind w:left="720" w:hanging="720"/>
        <w:rPr>
          <w:noProof/>
        </w:rPr>
      </w:pPr>
      <w:r w:rsidRPr="001817BA">
        <w:rPr>
          <w:noProof/>
        </w:rPr>
        <w:t xml:space="preserve">Presser, H. B. (2000, Feb). Nonstandard Work Schedules and Marital Instability. </w:t>
      </w:r>
      <w:r w:rsidRPr="001817BA">
        <w:rPr>
          <w:i/>
          <w:noProof/>
        </w:rPr>
        <w:t>Journal of Marriage and Family, 62</w:t>
      </w:r>
      <w:r w:rsidRPr="001817BA">
        <w:rPr>
          <w:noProof/>
        </w:rPr>
        <w:t xml:space="preserve">(1), 93-110. </w:t>
      </w:r>
      <w:hyperlink r:id="rId27" w:history="1">
        <w:r w:rsidRPr="001817BA">
          <w:rPr>
            <w:rStyle w:val="Hyperlink"/>
            <w:noProof/>
          </w:rPr>
          <w:t>https://doi.org/10.1111/j.1741-3737.2000.00093.x</w:t>
        </w:r>
      </w:hyperlink>
      <w:r w:rsidRPr="001817BA">
        <w:rPr>
          <w:noProof/>
        </w:rPr>
        <w:t xml:space="preserve"> </w:t>
      </w:r>
    </w:p>
    <w:p w14:paraId="62D85CB8" w14:textId="77777777" w:rsidR="001817BA" w:rsidRPr="001817BA" w:rsidRDefault="001817BA" w:rsidP="001817BA">
      <w:pPr>
        <w:pStyle w:val="EndNoteBibliography"/>
        <w:rPr>
          <w:noProof/>
        </w:rPr>
      </w:pPr>
    </w:p>
    <w:p w14:paraId="7770834D" w14:textId="77777777" w:rsidR="001817BA" w:rsidRPr="001817BA" w:rsidRDefault="001817BA" w:rsidP="001817BA">
      <w:pPr>
        <w:pStyle w:val="EndNoteBibliography"/>
        <w:ind w:left="720" w:hanging="720"/>
        <w:rPr>
          <w:noProof/>
        </w:rPr>
      </w:pPr>
      <w:r w:rsidRPr="001817BA">
        <w:rPr>
          <w:noProof/>
        </w:rPr>
        <w:t xml:space="preserve">Presser, H. B. (2003). </w:t>
      </w:r>
      <w:r w:rsidRPr="001817BA">
        <w:rPr>
          <w:i/>
          <w:noProof/>
        </w:rPr>
        <w:t>Working in a 24/7 economy: Challenges for American families</w:t>
      </w:r>
      <w:r w:rsidRPr="001817BA">
        <w:rPr>
          <w:noProof/>
        </w:rPr>
        <w:t xml:space="preserve">. Russell Sage Foundation. </w:t>
      </w:r>
    </w:p>
    <w:p w14:paraId="2965911A" w14:textId="77777777" w:rsidR="001817BA" w:rsidRPr="001817BA" w:rsidRDefault="001817BA" w:rsidP="001817BA">
      <w:pPr>
        <w:pStyle w:val="EndNoteBibliography"/>
        <w:rPr>
          <w:noProof/>
        </w:rPr>
      </w:pPr>
    </w:p>
    <w:p w14:paraId="3727C77D" w14:textId="77777777" w:rsidR="001817BA" w:rsidRPr="001817BA" w:rsidRDefault="001817BA" w:rsidP="001817BA">
      <w:pPr>
        <w:pStyle w:val="EndNoteBibliography"/>
        <w:ind w:left="720" w:hanging="720"/>
        <w:rPr>
          <w:noProof/>
        </w:rPr>
      </w:pPr>
      <w:r w:rsidRPr="001817BA">
        <w:rPr>
          <w:noProof/>
        </w:rPr>
        <w:t xml:space="preserve">Raby, K. L., Roisman, G. I., Fraley, R. C., &amp; Simpson, J. A. (2015). The enduring predictive significance of early maternal sensitivity: Social and academic competence through age 32 years. </w:t>
      </w:r>
      <w:r w:rsidRPr="001817BA">
        <w:rPr>
          <w:i/>
          <w:noProof/>
        </w:rPr>
        <w:t>Child development, 86</w:t>
      </w:r>
      <w:r w:rsidRPr="001817BA">
        <w:rPr>
          <w:noProof/>
        </w:rPr>
        <w:t xml:space="preserve">(3), 695-708. </w:t>
      </w:r>
    </w:p>
    <w:p w14:paraId="47E86A8C" w14:textId="77777777" w:rsidR="001817BA" w:rsidRPr="001817BA" w:rsidRDefault="001817BA" w:rsidP="001817BA">
      <w:pPr>
        <w:pStyle w:val="EndNoteBibliography"/>
        <w:rPr>
          <w:noProof/>
        </w:rPr>
      </w:pPr>
    </w:p>
    <w:p w14:paraId="0EC66703" w14:textId="14948FD4" w:rsidR="001817BA" w:rsidRPr="001817BA" w:rsidRDefault="001817BA" w:rsidP="001817BA">
      <w:pPr>
        <w:pStyle w:val="EndNoteBibliography"/>
        <w:ind w:left="720" w:hanging="720"/>
        <w:rPr>
          <w:noProof/>
        </w:rPr>
      </w:pPr>
      <w:r w:rsidRPr="001817BA">
        <w:rPr>
          <w:noProof/>
        </w:rPr>
        <w:t xml:space="preserve">Rapoport, B., &amp; Le Bourdais, C. (2007, Oct). Parental time and working schedules. </w:t>
      </w:r>
      <w:r w:rsidRPr="001817BA">
        <w:rPr>
          <w:i/>
          <w:noProof/>
        </w:rPr>
        <w:t>Journal of Population Economics, 21</w:t>
      </w:r>
      <w:r w:rsidRPr="001817BA">
        <w:rPr>
          <w:noProof/>
        </w:rPr>
        <w:t xml:space="preserve">(4), 903-932. </w:t>
      </w:r>
      <w:hyperlink r:id="rId28" w:history="1">
        <w:r w:rsidRPr="001817BA">
          <w:rPr>
            <w:rStyle w:val="Hyperlink"/>
            <w:noProof/>
          </w:rPr>
          <w:t>https://doi.org/10.1007/s00148-007-0147-6</w:t>
        </w:r>
      </w:hyperlink>
      <w:r w:rsidRPr="001817BA">
        <w:rPr>
          <w:noProof/>
        </w:rPr>
        <w:t xml:space="preserve"> </w:t>
      </w:r>
    </w:p>
    <w:p w14:paraId="5105C656" w14:textId="77777777" w:rsidR="001817BA" w:rsidRPr="001817BA" w:rsidRDefault="001817BA" w:rsidP="001817BA">
      <w:pPr>
        <w:pStyle w:val="EndNoteBibliography"/>
        <w:rPr>
          <w:noProof/>
        </w:rPr>
      </w:pPr>
    </w:p>
    <w:p w14:paraId="6153491C" w14:textId="77777777" w:rsidR="001817BA" w:rsidRPr="001817BA" w:rsidRDefault="001817BA" w:rsidP="001817BA">
      <w:pPr>
        <w:pStyle w:val="EndNoteBibliography"/>
        <w:ind w:left="720" w:hanging="720"/>
        <w:rPr>
          <w:noProof/>
        </w:rPr>
      </w:pPr>
      <w:r w:rsidRPr="001817BA">
        <w:rPr>
          <w:noProof/>
        </w:rPr>
        <w:t xml:space="preserve">Ray, R., Sanes, M., &amp; Schmitt, J. (2013). No-vacation nation revisited. </w:t>
      </w:r>
      <w:r w:rsidRPr="001817BA">
        <w:rPr>
          <w:i/>
          <w:noProof/>
        </w:rPr>
        <w:t>Center for Economic and Policy Research</w:t>
      </w:r>
      <w:r w:rsidRPr="001817BA">
        <w:rPr>
          <w:noProof/>
        </w:rPr>
        <w:t xml:space="preserve">, 1-22. </w:t>
      </w:r>
    </w:p>
    <w:p w14:paraId="567DEFB1" w14:textId="77777777" w:rsidR="001817BA" w:rsidRPr="001817BA" w:rsidRDefault="001817BA" w:rsidP="001817BA">
      <w:pPr>
        <w:pStyle w:val="EndNoteBibliography"/>
        <w:rPr>
          <w:noProof/>
        </w:rPr>
      </w:pPr>
    </w:p>
    <w:p w14:paraId="2AB85D0D" w14:textId="77777777" w:rsidR="001817BA" w:rsidRPr="001817BA" w:rsidRDefault="001817BA" w:rsidP="001817BA">
      <w:pPr>
        <w:pStyle w:val="EndNoteBibliography"/>
        <w:ind w:left="720" w:hanging="720"/>
        <w:rPr>
          <w:noProof/>
        </w:rPr>
      </w:pPr>
      <w:r w:rsidRPr="001817BA">
        <w:rPr>
          <w:noProof/>
        </w:rPr>
        <w:t xml:space="preserve">Repetti, R., &amp; Wang, S.-w. (2010). Parent employment and chaos in the family. In G. Evans &amp; T. W. Wachs (Eds.), </w:t>
      </w:r>
      <w:r w:rsidRPr="001817BA">
        <w:rPr>
          <w:i/>
          <w:noProof/>
        </w:rPr>
        <w:t>Chaos and its influence on children's development: An ecological perspective.</w:t>
      </w:r>
      <w:r w:rsidRPr="001817BA">
        <w:rPr>
          <w:noProof/>
        </w:rPr>
        <w:t xml:space="preserve"> (pp. 191-208). American Psychological Association. </w:t>
      </w:r>
    </w:p>
    <w:p w14:paraId="2C76A403" w14:textId="77777777" w:rsidR="001817BA" w:rsidRPr="001817BA" w:rsidRDefault="001817BA" w:rsidP="001817BA">
      <w:pPr>
        <w:pStyle w:val="EndNoteBibliography"/>
        <w:rPr>
          <w:noProof/>
        </w:rPr>
      </w:pPr>
    </w:p>
    <w:p w14:paraId="336B1CA4" w14:textId="4F921A18" w:rsidR="001817BA" w:rsidRPr="001817BA" w:rsidRDefault="001817BA" w:rsidP="001817BA">
      <w:pPr>
        <w:pStyle w:val="EndNoteBibliography"/>
        <w:ind w:left="720" w:hanging="720"/>
        <w:rPr>
          <w:noProof/>
        </w:rPr>
      </w:pPr>
      <w:r w:rsidRPr="001817BA">
        <w:rPr>
          <w:noProof/>
        </w:rPr>
        <w:lastRenderedPageBreak/>
        <w:t xml:space="preserve">Riley, L. A., &amp; Glass, J. L. (2002, Feb). You Can't Always Get What You Want-Infant Care Preferences and Use Among Employed Mothers. </w:t>
      </w:r>
      <w:r w:rsidRPr="001817BA">
        <w:rPr>
          <w:i/>
          <w:noProof/>
        </w:rPr>
        <w:t>Journal of Marriage and Family, 64</w:t>
      </w:r>
      <w:r w:rsidRPr="001817BA">
        <w:rPr>
          <w:noProof/>
        </w:rPr>
        <w:t xml:space="preserve">(1), 2-15. </w:t>
      </w:r>
      <w:hyperlink r:id="rId29" w:history="1">
        <w:r w:rsidRPr="001817BA">
          <w:rPr>
            <w:rStyle w:val="Hyperlink"/>
            <w:noProof/>
          </w:rPr>
          <w:t>https://doi.org/10.1111/j.1741-3737.2002.00002.x</w:t>
        </w:r>
      </w:hyperlink>
      <w:r w:rsidRPr="001817BA">
        <w:rPr>
          <w:noProof/>
        </w:rPr>
        <w:t xml:space="preserve"> </w:t>
      </w:r>
    </w:p>
    <w:p w14:paraId="589ABE3A" w14:textId="77777777" w:rsidR="001817BA" w:rsidRPr="001817BA" w:rsidRDefault="001817BA" w:rsidP="001817BA">
      <w:pPr>
        <w:pStyle w:val="EndNoteBibliography"/>
        <w:rPr>
          <w:noProof/>
        </w:rPr>
      </w:pPr>
    </w:p>
    <w:p w14:paraId="35B1E7D9" w14:textId="77777777" w:rsidR="001817BA" w:rsidRPr="001817BA" w:rsidRDefault="001817BA" w:rsidP="001817BA">
      <w:pPr>
        <w:pStyle w:val="EndNoteBibliography"/>
        <w:ind w:left="720" w:hanging="720"/>
        <w:rPr>
          <w:noProof/>
        </w:rPr>
      </w:pPr>
      <w:r w:rsidRPr="001817BA">
        <w:rPr>
          <w:noProof/>
        </w:rPr>
        <w:t xml:space="preserve">Rönkä, A., Malinen, K., Metsäpelto, R.-L., Laakso, M.-L., Sevón, E., &amp; Verhoef-van Dorp, M. (2017). Parental working time patterns and children's socioemotional wellbeing: Comparing working parents in Finland, the United Kingdom, and the Netherlands. </w:t>
      </w:r>
      <w:r w:rsidRPr="001817BA">
        <w:rPr>
          <w:i/>
          <w:noProof/>
        </w:rPr>
        <w:t>Children and Youth Services Review, 76</w:t>
      </w:r>
      <w:r w:rsidRPr="001817BA">
        <w:rPr>
          <w:noProof/>
        </w:rPr>
        <w:t xml:space="preserve">, 133-141. </w:t>
      </w:r>
    </w:p>
    <w:p w14:paraId="0D22FBF0" w14:textId="77777777" w:rsidR="001817BA" w:rsidRPr="001817BA" w:rsidRDefault="001817BA" w:rsidP="001817BA">
      <w:pPr>
        <w:pStyle w:val="EndNoteBibliography"/>
        <w:rPr>
          <w:noProof/>
        </w:rPr>
      </w:pPr>
    </w:p>
    <w:p w14:paraId="10C46E4D" w14:textId="10F06A18" w:rsidR="001817BA" w:rsidRPr="001817BA" w:rsidRDefault="001817BA" w:rsidP="001817BA">
      <w:pPr>
        <w:pStyle w:val="EndNoteBibliography"/>
        <w:ind w:left="720" w:hanging="720"/>
        <w:rPr>
          <w:noProof/>
        </w:rPr>
      </w:pPr>
      <w:r w:rsidRPr="001817BA">
        <w:rPr>
          <w:noProof/>
        </w:rPr>
        <w:t xml:space="preserve">Rosenbaum, E., &amp; Morett, C. R. (2009, Nov). The effect of parents' joint work schedules on infants' behavior over the first two years of life: evidence from the ECLSB. </w:t>
      </w:r>
      <w:r w:rsidRPr="001817BA">
        <w:rPr>
          <w:i/>
          <w:noProof/>
        </w:rPr>
        <w:t>Maternal and child health journal, 13</w:t>
      </w:r>
      <w:r w:rsidRPr="001817BA">
        <w:rPr>
          <w:noProof/>
        </w:rPr>
        <w:t xml:space="preserve">(6), 732-744. </w:t>
      </w:r>
      <w:hyperlink r:id="rId30" w:history="1">
        <w:r w:rsidRPr="001817BA">
          <w:rPr>
            <w:rStyle w:val="Hyperlink"/>
            <w:noProof/>
          </w:rPr>
          <w:t>https://doi.org/10.1007/s10995-009-0488-8</w:t>
        </w:r>
      </w:hyperlink>
      <w:r w:rsidRPr="001817BA">
        <w:rPr>
          <w:noProof/>
        </w:rPr>
        <w:t xml:space="preserve"> </w:t>
      </w:r>
    </w:p>
    <w:p w14:paraId="501F5548" w14:textId="77777777" w:rsidR="001817BA" w:rsidRPr="001817BA" w:rsidRDefault="001817BA" w:rsidP="001817BA">
      <w:pPr>
        <w:pStyle w:val="EndNoteBibliography"/>
        <w:rPr>
          <w:noProof/>
        </w:rPr>
      </w:pPr>
    </w:p>
    <w:p w14:paraId="77C45482" w14:textId="77777777" w:rsidR="001817BA" w:rsidRPr="001817BA" w:rsidRDefault="001817BA" w:rsidP="001817BA">
      <w:pPr>
        <w:pStyle w:val="EndNoteBibliography"/>
        <w:ind w:left="720" w:hanging="720"/>
        <w:rPr>
          <w:noProof/>
        </w:rPr>
      </w:pPr>
      <w:r w:rsidRPr="001817BA">
        <w:rPr>
          <w:noProof/>
        </w:rPr>
        <w:t xml:space="preserve">Rutter, M., Tizard, J., &amp; Whitmore, K. (1970). </w:t>
      </w:r>
      <w:r w:rsidRPr="001817BA">
        <w:rPr>
          <w:i/>
          <w:noProof/>
        </w:rPr>
        <w:t>Education, health and behaviour</w:t>
      </w:r>
      <w:r w:rsidRPr="001817BA">
        <w:rPr>
          <w:noProof/>
        </w:rPr>
        <w:t xml:space="preserve">. Longman Publishing Group. </w:t>
      </w:r>
    </w:p>
    <w:p w14:paraId="707563C6" w14:textId="77777777" w:rsidR="001817BA" w:rsidRPr="001817BA" w:rsidRDefault="001817BA" w:rsidP="001817BA">
      <w:pPr>
        <w:pStyle w:val="EndNoteBibliography"/>
        <w:rPr>
          <w:noProof/>
        </w:rPr>
      </w:pPr>
    </w:p>
    <w:p w14:paraId="1F11E711" w14:textId="77777777" w:rsidR="001817BA" w:rsidRPr="001817BA" w:rsidRDefault="001817BA" w:rsidP="001817BA">
      <w:pPr>
        <w:pStyle w:val="EndNoteBibliography"/>
        <w:ind w:left="720" w:hanging="720"/>
        <w:rPr>
          <w:noProof/>
        </w:rPr>
      </w:pPr>
      <w:r w:rsidRPr="001817BA">
        <w:rPr>
          <w:noProof/>
        </w:rPr>
        <w:t xml:space="preserve">Sandstrom, H., Giesen, L., &amp; Chaudry, A. (2012). </w:t>
      </w:r>
      <w:r w:rsidRPr="001817BA">
        <w:rPr>
          <w:i/>
          <w:noProof/>
        </w:rPr>
        <w:t>How contextual constraints affect low-income working parents' child care choices</w:t>
      </w:r>
      <w:r w:rsidRPr="001817BA">
        <w:rPr>
          <w:noProof/>
        </w:rPr>
        <w:t xml:space="preserve">. </w:t>
      </w:r>
    </w:p>
    <w:p w14:paraId="2D6303A3" w14:textId="77777777" w:rsidR="001817BA" w:rsidRPr="001817BA" w:rsidRDefault="001817BA" w:rsidP="001817BA">
      <w:pPr>
        <w:pStyle w:val="EndNoteBibliography"/>
        <w:rPr>
          <w:noProof/>
        </w:rPr>
      </w:pPr>
    </w:p>
    <w:p w14:paraId="29BE2F20" w14:textId="77777777" w:rsidR="001817BA" w:rsidRPr="001817BA" w:rsidRDefault="001817BA" w:rsidP="001817BA">
      <w:pPr>
        <w:pStyle w:val="EndNoteBibliography"/>
        <w:ind w:left="720" w:hanging="720"/>
        <w:rPr>
          <w:noProof/>
        </w:rPr>
      </w:pPr>
      <w:r w:rsidRPr="001817BA">
        <w:rPr>
          <w:noProof/>
        </w:rPr>
        <w:t xml:space="preserve">Schoppe‐Sullivan, S. J., &amp; Fagan, J. (2020). The evolution of fathering research in the 21st century: Persistent challenges, new directions. </w:t>
      </w:r>
      <w:r w:rsidRPr="001817BA">
        <w:rPr>
          <w:i/>
          <w:noProof/>
        </w:rPr>
        <w:t>Journal of Marriage and Family, 82</w:t>
      </w:r>
      <w:r w:rsidRPr="001817BA">
        <w:rPr>
          <w:noProof/>
        </w:rPr>
        <w:t xml:space="preserve">(1), 175-197. </w:t>
      </w:r>
    </w:p>
    <w:p w14:paraId="4BDB23A1" w14:textId="77777777" w:rsidR="001817BA" w:rsidRPr="001817BA" w:rsidRDefault="001817BA" w:rsidP="001817BA">
      <w:pPr>
        <w:pStyle w:val="EndNoteBibliography"/>
        <w:rPr>
          <w:noProof/>
        </w:rPr>
      </w:pPr>
    </w:p>
    <w:p w14:paraId="4EFDC339" w14:textId="77777777" w:rsidR="001817BA" w:rsidRPr="001817BA" w:rsidRDefault="001817BA" w:rsidP="001817BA">
      <w:pPr>
        <w:pStyle w:val="EndNoteBibliography"/>
        <w:ind w:left="720" w:hanging="720"/>
        <w:rPr>
          <w:noProof/>
        </w:rPr>
      </w:pPr>
      <w:r w:rsidRPr="001817BA">
        <w:rPr>
          <w:noProof/>
        </w:rPr>
        <w:t xml:space="preserve">Shepherd-Banigan, M., Bell, J. F., Basu, A., Booth-LaForce, C., &amp; Harris, J. R. (2016). Workplace stress and working from home influence depressive symptoms among employed women with young children. </w:t>
      </w:r>
      <w:r w:rsidRPr="001817BA">
        <w:rPr>
          <w:i/>
          <w:noProof/>
        </w:rPr>
        <w:t>International journal of behavioral medicine, 23</w:t>
      </w:r>
      <w:r w:rsidRPr="001817BA">
        <w:rPr>
          <w:noProof/>
        </w:rPr>
        <w:t xml:space="preserve">(1), 102-111. </w:t>
      </w:r>
    </w:p>
    <w:p w14:paraId="7D2496CD" w14:textId="77777777" w:rsidR="001817BA" w:rsidRPr="001817BA" w:rsidRDefault="001817BA" w:rsidP="001817BA">
      <w:pPr>
        <w:pStyle w:val="EndNoteBibliography"/>
        <w:rPr>
          <w:noProof/>
        </w:rPr>
      </w:pPr>
    </w:p>
    <w:p w14:paraId="22D97EBD" w14:textId="77777777" w:rsidR="001817BA" w:rsidRPr="001817BA" w:rsidRDefault="001817BA" w:rsidP="001817BA">
      <w:pPr>
        <w:pStyle w:val="EndNoteBibliography"/>
        <w:ind w:left="720" w:hanging="720"/>
        <w:rPr>
          <w:noProof/>
        </w:rPr>
      </w:pPr>
      <w:r w:rsidRPr="001817BA">
        <w:rPr>
          <w:noProof/>
        </w:rPr>
        <w:t xml:space="preserve">Statham, J., &amp; Mooney, A. (2003). </w:t>
      </w:r>
      <w:r w:rsidRPr="001817BA">
        <w:rPr>
          <w:i/>
          <w:noProof/>
        </w:rPr>
        <w:t>Around the clock: Childcare services at atypical times</w:t>
      </w:r>
      <w:r w:rsidRPr="001817BA">
        <w:rPr>
          <w:noProof/>
        </w:rPr>
        <w:t xml:space="preserve">. policy Press. </w:t>
      </w:r>
    </w:p>
    <w:p w14:paraId="03B50937" w14:textId="77777777" w:rsidR="001817BA" w:rsidRPr="001817BA" w:rsidRDefault="001817BA" w:rsidP="001817BA">
      <w:pPr>
        <w:pStyle w:val="EndNoteBibliography"/>
        <w:rPr>
          <w:noProof/>
        </w:rPr>
      </w:pPr>
    </w:p>
    <w:p w14:paraId="16F0E0A4" w14:textId="77777777" w:rsidR="001817BA" w:rsidRPr="001817BA" w:rsidRDefault="001817BA" w:rsidP="001817BA">
      <w:pPr>
        <w:pStyle w:val="EndNoteBibliography"/>
        <w:ind w:left="720" w:hanging="720"/>
        <w:rPr>
          <w:noProof/>
        </w:rPr>
      </w:pPr>
      <w:r w:rsidRPr="001817BA">
        <w:rPr>
          <w:noProof/>
        </w:rPr>
        <w:t xml:space="preserve">Strazdins, L., Clements, M. S., Korda, R. J., Broom, D. H., &amp; D’Souza, R. M. (2006). Unsociable Work? Nonstandard Work Schedules, Family Relationships, and Children’s Well‐Being. </w:t>
      </w:r>
      <w:r w:rsidRPr="001817BA">
        <w:rPr>
          <w:i/>
          <w:noProof/>
        </w:rPr>
        <w:t>Journal of Marriage and Family, 68</w:t>
      </w:r>
      <w:r w:rsidRPr="001817BA">
        <w:rPr>
          <w:noProof/>
        </w:rPr>
        <w:t xml:space="preserve">(2), 394-410. </w:t>
      </w:r>
    </w:p>
    <w:p w14:paraId="7BC591AC" w14:textId="77777777" w:rsidR="001817BA" w:rsidRPr="001817BA" w:rsidRDefault="001817BA" w:rsidP="001817BA">
      <w:pPr>
        <w:pStyle w:val="EndNoteBibliography"/>
        <w:rPr>
          <w:noProof/>
        </w:rPr>
      </w:pPr>
    </w:p>
    <w:p w14:paraId="1CE40B14" w14:textId="77777777" w:rsidR="001817BA" w:rsidRPr="001817BA" w:rsidRDefault="001817BA" w:rsidP="001817BA">
      <w:pPr>
        <w:pStyle w:val="EndNoteBibliography"/>
        <w:ind w:left="720" w:hanging="720"/>
        <w:rPr>
          <w:noProof/>
        </w:rPr>
      </w:pPr>
      <w:r w:rsidRPr="001817BA">
        <w:rPr>
          <w:noProof/>
        </w:rPr>
        <w:t xml:space="preserve">Studies, C. f. L. (2020). </w:t>
      </w:r>
      <w:r w:rsidRPr="001817BA">
        <w:rPr>
          <w:i/>
          <w:noProof/>
        </w:rPr>
        <w:t>Millennium Cohort Study User Guide (Surveys1-5) 9th Edition</w:t>
      </w:r>
      <w:r w:rsidRPr="001817BA">
        <w:rPr>
          <w:noProof/>
        </w:rPr>
        <w:t xml:space="preserve">. C. f. L. Studies. </w:t>
      </w:r>
    </w:p>
    <w:p w14:paraId="08FDE374" w14:textId="77777777" w:rsidR="001817BA" w:rsidRPr="001817BA" w:rsidRDefault="001817BA" w:rsidP="001817BA">
      <w:pPr>
        <w:pStyle w:val="EndNoteBibliography"/>
        <w:rPr>
          <w:noProof/>
        </w:rPr>
      </w:pPr>
    </w:p>
    <w:p w14:paraId="136291AC" w14:textId="01D3F6A0" w:rsidR="001817BA" w:rsidRPr="001817BA" w:rsidRDefault="001817BA" w:rsidP="001817BA">
      <w:pPr>
        <w:pStyle w:val="EndNoteBibliography"/>
        <w:ind w:left="720" w:hanging="720"/>
        <w:rPr>
          <w:noProof/>
        </w:rPr>
      </w:pPr>
      <w:r w:rsidRPr="001817BA">
        <w:rPr>
          <w:noProof/>
        </w:rPr>
        <w:t xml:space="preserve">Tammelin, M., Malinen, K., Rönkä, A., &amp; Verhoef, M. (2017, Jan). Work Schedules and Work–Family Conflict Among Dual Earners in Finland, the Netherlands, and the United Kingdom. </w:t>
      </w:r>
      <w:r w:rsidRPr="001817BA">
        <w:rPr>
          <w:i/>
          <w:noProof/>
        </w:rPr>
        <w:t>Journal of Family Issues, 38</w:t>
      </w:r>
      <w:r w:rsidRPr="001817BA">
        <w:rPr>
          <w:noProof/>
        </w:rPr>
        <w:t xml:space="preserve">(1), 3-24. </w:t>
      </w:r>
      <w:hyperlink r:id="rId31" w:history="1">
        <w:r w:rsidRPr="001817BA">
          <w:rPr>
            <w:rStyle w:val="Hyperlink"/>
            <w:noProof/>
          </w:rPr>
          <w:t>https://doi.org/10.1177/0192513x15585810</w:t>
        </w:r>
      </w:hyperlink>
      <w:r w:rsidRPr="001817BA">
        <w:rPr>
          <w:noProof/>
        </w:rPr>
        <w:t xml:space="preserve"> </w:t>
      </w:r>
    </w:p>
    <w:p w14:paraId="5E66B0F0" w14:textId="77777777" w:rsidR="001817BA" w:rsidRPr="001817BA" w:rsidRDefault="001817BA" w:rsidP="001817BA">
      <w:pPr>
        <w:pStyle w:val="EndNoteBibliography"/>
        <w:rPr>
          <w:noProof/>
        </w:rPr>
      </w:pPr>
    </w:p>
    <w:p w14:paraId="468AF85C" w14:textId="77777777" w:rsidR="001817BA" w:rsidRPr="001817BA" w:rsidRDefault="001817BA" w:rsidP="001817BA">
      <w:pPr>
        <w:pStyle w:val="EndNoteBibliography"/>
        <w:ind w:left="720" w:hanging="720"/>
        <w:rPr>
          <w:noProof/>
        </w:rPr>
      </w:pPr>
      <w:r w:rsidRPr="001817BA">
        <w:rPr>
          <w:noProof/>
        </w:rPr>
        <w:t xml:space="preserve">Verhoef, M., Tammelin, M., May, V., Rönkä, A., &amp; Roeters, A. (2016). Childcare and parental work schedules: a comparison of childcare arrangements among Finnish, British and Dutch dual-earner families. </w:t>
      </w:r>
      <w:r w:rsidRPr="001817BA">
        <w:rPr>
          <w:i/>
          <w:noProof/>
        </w:rPr>
        <w:t>Community, Work &amp; Family, 19</w:t>
      </w:r>
      <w:r w:rsidRPr="001817BA">
        <w:rPr>
          <w:noProof/>
        </w:rPr>
        <w:t xml:space="preserve">(3), 261-280. </w:t>
      </w:r>
    </w:p>
    <w:p w14:paraId="6EF3AAF0" w14:textId="77777777" w:rsidR="001817BA" w:rsidRPr="001817BA" w:rsidRDefault="001817BA" w:rsidP="001817BA">
      <w:pPr>
        <w:pStyle w:val="EndNoteBibliography"/>
        <w:rPr>
          <w:noProof/>
        </w:rPr>
      </w:pPr>
    </w:p>
    <w:p w14:paraId="14A1EE46" w14:textId="77777777" w:rsidR="001817BA" w:rsidRPr="001817BA" w:rsidRDefault="001817BA" w:rsidP="001817BA">
      <w:pPr>
        <w:pStyle w:val="EndNoteBibliography"/>
        <w:ind w:left="720" w:hanging="720"/>
        <w:rPr>
          <w:noProof/>
        </w:rPr>
      </w:pPr>
      <w:r w:rsidRPr="001817BA">
        <w:rPr>
          <w:noProof/>
        </w:rPr>
        <w:t xml:space="preserve">Weinshenker, M. (2016). Nonstandard parental employment schedules and father involvement. </w:t>
      </w:r>
      <w:r w:rsidRPr="001817BA">
        <w:rPr>
          <w:i/>
          <w:noProof/>
        </w:rPr>
        <w:t>Community, Work &amp; Family, 19</w:t>
      </w:r>
      <w:r w:rsidRPr="001817BA">
        <w:rPr>
          <w:noProof/>
        </w:rPr>
        <w:t xml:space="preserve">(4), 396-413. </w:t>
      </w:r>
    </w:p>
    <w:p w14:paraId="35DDC0B9" w14:textId="77777777" w:rsidR="001817BA" w:rsidRPr="001817BA" w:rsidRDefault="001817BA" w:rsidP="001817BA">
      <w:pPr>
        <w:pStyle w:val="EndNoteBibliography"/>
        <w:rPr>
          <w:noProof/>
        </w:rPr>
      </w:pPr>
    </w:p>
    <w:p w14:paraId="5256F254" w14:textId="77777777" w:rsidR="001817BA" w:rsidRPr="001817BA" w:rsidRDefault="001817BA" w:rsidP="001817BA">
      <w:pPr>
        <w:pStyle w:val="EndNoteBibliography"/>
        <w:ind w:left="720" w:hanging="720"/>
        <w:rPr>
          <w:noProof/>
        </w:rPr>
      </w:pPr>
      <w:r w:rsidRPr="001817BA">
        <w:rPr>
          <w:noProof/>
        </w:rPr>
        <w:t xml:space="preserve">Wight, V. R., Raley, S. B., &amp; Bianchi, S. M. (2008). Time for children, one's spouse and oneself among parents who work nonstandard hours. </w:t>
      </w:r>
      <w:r w:rsidRPr="001817BA">
        <w:rPr>
          <w:i/>
          <w:noProof/>
        </w:rPr>
        <w:t>Social Forces, 87</w:t>
      </w:r>
      <w:r w:rsidRPr="001817BA">
        <w:rPr>
          <w:noProof/>
        </w:rPr>
        <w:t xml:space="preserve">(1), 243-271. </w:t>
      </w:r>
    </w:p>
    <w:p w14:paraId="201C98C4" w14:textId="77777777" w:rsidR="001817BA" w:rsidRPr="001817BA" w:rsidRDefault="001817BA" w:rsidP="001817BA">
      <w:pPr>
        <w:pStyle w:val="EndNoteBibliography"/>
        <w:rPr>
          <w:noProof/>
        </w:rPr>
      </w:pPr>
    </w:p>
    <w:p w14:paraId="75CB5F9F" w14:textId="77777777" w:rsidR="001817BA" w:rsidRPr="001817BA" w:rsidRDefault="001817BA" w:rsidP="001817BA">
      <w:pPr>
        <w:pStyle w:val="EndNoteBibliography"/>
        <w:ind w:left="720" w:hanging="720"/>
        <w:rPr>
          <w:noProof/>
        </w:rPr>
      </w:pPr>
      <w:r w:rsidRPr="001817BA">
        <w:rPr>
          <w:noProof/>
        </w:rPr>
        <w:t xml:space="preserve">Zhao, Y., Cooklin, A. R., Richardson, A., Strazdins, L., Butterworth, P., &amp; Leach, L. S. (2021). Parents' Shift Work in Connection with Work–Family Conflict and Mental Health: Examining the Pathways for Mothers and Fathers. </w:t>
      </w:r>
      <w:r w:rsidRPr="001817BA">
        <w:rPr>
          <w:i/>
          <w:noProof/>
        </w:rPr>
        <w:t>Journal of Family Issues, 42</w:t>
      </w:r>
      <w:r w:rsidRPr="001817BA">
        <w:rPr>
          <w:noProof/>
        </w:rPr>
        <w:t xml:space="preserve">(2), 445-473. </w:t>
      </w:r>
    </w:p>
    <w:p w14:paraId="6FB56A7F" w14:textId="77777777" w:rsidR="001817BA" w:rsidRPr="001817BA" w:rsidRDefault="001817BA" w:rsidP="001817BA">
      <w:pPr>
        <w:pStyle w:val="EndNoteBibliography"/>
        <w:rPr>
          <w:noProof/>
        </w:rPr>
      </w:pPr>
    </w:p>
    <w:p w14:paraId="1D8F3FE0" w14:textId="641F7C03" w:rsidR="001817BA" w:rsidRPr="001817BA" w:rsidRDefault="001817BA" w:rsidP="001817BA">
      <w:pPr>
        <w:pStyle w:val="EndNoteBibliography"/>
        <w:ind w:left="720" w:hanging="720"/>
        <w:rPr>
          <w:noProof/>
        </w:rPr>
      </w:pPr>
      <w:r w:rsidRPr="001817BA">
        <w:rPr>
          <w:noProof/>
        </w:rPr>
        <w:t xml:space="preserve">Zilanawala, A. (2017, Jun). Maternal Nonstandard Work Schedules and Breastfeeding Behaviors. </w:t>
      </w:r>
      <w:r w:rsidRPr="001817BA">
        <w:rPr>
          <w:i/>
          <w:noProof/>
        </w:rPr>
        <w:t>Maternal and child health journal, 21</w:t>
      </w:r>
      <w:r w:rsidRPr="001817BA">
        <w:rPr>
          <w:noProof/>
        </w:rPr>
        <w:t xml:space="preserve">(6), 1308-1317. </w:t>
      </w:r>
      <w:hyperlink r:id="rId32" w:history="1">
        <w:r w:rsidRPr="001817BA">
          <w:rPr>
            <w:rStyle w:val="Hyperlink"/>
            <w:noProof/>
          </w:rPr>
          <w:t>https://doi.org/10.1007/s10995-016-2233-4</w:t>
        </w:r>
      </w:hyperlink>
      <w:r w:rsidRPr="001817BA">
        <w:rPr>
          <w:noProof/>
        </w:rPr>
        <w:t xml:space="preserve"> </w:t>
      </w:r>
    </w:p>
    <w:p w14:paraId="51F59D85" w14:textId="77777777" w:rsidR="001817BA" w:rsidRPr="001817BA" w:rsidRDefault="001817BA" w:rsidP="001817BA">
      <w:pPr>
        <w:pStyle w:val="EndNoteBibliography"/>
        <w:rPr>
          <w:noProof/>
        </w:rPr>
      </w:pPr>
    </w:p>
    <w:p w14:paraId="5B32DB31" w14:textId="72ACB388" w:rsidR="001817BA" w:rsidRPr="001817BA" w:rsidRDefault="001817BA" w:rsidP="001817BA">
      <w:pPr>
        <w:pStyle w:val="EndNoteBibliography"/>
        <w:ind w:left="720" w:hanging="720"/>
        <w:rPr>
          <w:noProof/>
        </w:rPr>
      </w:pPr>
      <w:r w:rsidRPr="001817BA">
        <w:rPr>
          <w:noProof/>
        </w:rPr>
        <w:t xml:space="preserve">Zilanawala, A., Abell, J., Bell, S., Webb, E., &amp; Lacey, R. (2017, Sep 19). Parental nonstandard work schedules during infancy and children’s BMI trajectories. </w:t>
      </w:r>
      <w:r w:rsidRPr="001817BA">
        <w:rPr>
          <w:i/>
          <w:noProof/>
        </w:rPr>
        <w:t>Demographic research, 37</w:t>
      </w:r>
      <w:r w:rsidRPr="001817BA">
        <w:rPr>
          <w:noProof/>
        </w:rPr>
        <w:t xml:space="preserve">, 709-726. </w:t>
      </w:r>
      <w:hyperlink r:id="rId33" w:history="1">
        <w:r w:rsidRPr="001817BA">
          <w:rPr>
            <w:rStyle w:val="Hyperlink"/>
            <w:noProof/>
          </w:rPr>
          <w:t>https://doi.org/10.4054/DemRes.2017.37.22</w:t>
        </w:r>
      </w:hyperlink>
      <w:r w:rsidRPr="001817BA">
        <w:rPr>
          <w:noProof/>
        </w:rPr>
        <w:t xml:space="preserve"> </w:t>
      </w:r>
    </w:p>
    <w:p w14:paraId="003818E5" w14:textId="77777777" w:rsidR="001817BA" w:rsidRPr="001817BA" w:rsidRDefault="001817BA" w:rsidP="001817BA">
      <w:pPr>
        <w:pStyle w:val="EndNoteBibliography"/>
        <w:rPr>
          <w:noProof/>
        </w:rPr>
      </w:pPr>
    </w:p>
    <w:p w14:paraId="44B32E87" w14:textId="77777777" w:rsidR="001817BA" w:rsidRPr="001817BA" w:rsidRDefault="001817BA" w:rsidP="001817BA">
      <w:pPr>
        <w:pStyle w:val="EndNoteBibliography"/>
        <w:ind w:left="720" w:hanging="720"/>
        <w:rPr>
          <w:noProof/>
        </w:rPr>
      </w:pPr>
      <w:r w:rsidRPr="001817BA">
        <w:rPr>
          <w:noProof/>
        </w:rPr>
        <w:t xml:space="preserve">Zilanawala, A., Sacker, A., &amp; Kelly, Y. (2019). Internalising and externalising behaviour profiles across childhood: The consequences of changes in the family environment. </w:t>
      </w:r>
      <w:r w:rsidRPr="001817BA">
        <w:rPr>
          <w:i/>
          <w:noProof/>
        </w:rPr>
        <w:t>Social Science &amp; Medicine, 226</w:t>
      </w:r>
      <w:r w:rsidRPr="001817BA">
        <w:rPr>
          <w:noProof/>
        </w:rPr>
        <w:t xml:space="preserve">, 207-216. </w:t>
      </w:r>
    </w:p>
    <w:p w14:paraId="6C797EA1" w14:textId="77777777" w:rsidR="001817BA" w:rsidRPr="001817BA" w:rsidRDefault="001817BA" w:rsidP="001817BA">
      <w:pPr>
        <w:pStyle w:val="EndNoteBibliography"/>
        <w:rPr>
          <w:noProof/>
        </w:rPr>
      </w:pPr>
    </w:p>
    <w:p w14:paraId="0903A19B" w14:textId="290CD5F9" w:rsidR="00251B45" w:rsidRDefault="009F6182" w:rsidP="007E7C53">
      <w:pPr>
        <w:sectPr w:rsidR="00251B45" w:rsidSect="0040400B">
          <w:footerReference w:type="default" r:id="rId34"/>
          <w:type w:val="continuous"/>
          <w:pgSz w:w="12240" w:h="15840"/>
          <w:pgMar w:top="1440" w:right="1440" w:bottom="1440" w:left="1440" w:header="720" w:footer="720" w:gutter="0"/>
          <w:cols w:space="720"/>
          <w:docGrid w:linePitch="360"/>
        </w:sectPr>
      </w:pPr>
      <w:r>
        <w:fldChar w:fldCharType="end"/>
      </w:r>
    </w:p>
    <w:tbl>
      <w:tblPr>
        <w:tblW w:w="10624" w:type="dxa"/>
        <w:tblLook w:val="04A0" w:firstRow="1" w:lastRow="0" w:firstColumn="1" w:lastColumn="0" w:noHBand="0" w:noVBand="1"/>
      </w:tblPr>
      <w:tblGrid>
        <w:gridCol w:w="4140"/>
        <w:gridCol w:w="1080"/>
        <w:gridCol w:w="760"/>
        <w:gridCol w:w="1068"/>
        <w:gridCol w:w="761"/>
        <w:gridCol w:w="1236"/>
        <w:gridCol w:w="756"/>
        <w:gridCol w:w="823"/>
      </w:tblGrid>
      <w:tr w:rsidR="004139A4" w:rsidRPr="004139A4" w14:paraId="07ADBA91" w14:textId="77777777" w:rsidTr="004139A4">
        <w:trPr>
          <w:trHeight w:val="315"/>
        </w:trPr>
        <w:tc>
          <w:tcPr>
            <w:tcW w:w="10624" w:type="dxa"/>
            <w:gridSpan w:val="8"/>
            <w:tcBorders>
              <w:top w:val="nil"/>
              <w:left w:val="nil"/>
              <w:bottom w:val="single" w:sz="4" w:space="0" w:color="auto"/>
              <w:right w:val="nil"/>
            </w:tcBorders>
            <w:shd w:val="clear" w:color="auto" w:fill="auto"/>
            <w:noWrap/>
            <w:vAlign w:val="bottom"/>
            <w:hideMark/>
          </w:tcPr>
          <w:p w14:paraId="04067B1D" w14:textId="77777777" w:rsidR="004139A4" w:rsidRPr="004139A4" w:rsidRDefault="004139A4" w:rsidP="004139A4">
            <w:pPr>
              <w:rPr>
                <w:rFonts w:eastAsia="Times New Roman" w:cs="Times New Roman"/>
                <w:i/>
                <w:iCs/>
              </w:rPr>
            </w:pPr>
            <w:r w:rsidRPr="004139A4">
              <w:rPr>
                <w:rFonts w:eastAsia="Times New Roman" w:cs="Times New Roman"/>
              </w:rPr>
              <w:lastRenderedPageBreak/>
              <w:t>Table 1</w:t>
            </w:r>
            <w:r w:rsidRPr="004139A4">
              <w:rPr>
                <w:rFonts w:eastAsia="Times New Roman" w:cs="Times New Roman"/>
                <w:i/>
                <w:iCs/>
              </w:rPr>
              <w:t>. Descriptive Statistics of the Pooled Sample of Employed Mothers, by Schedule (Mean or Percent)</w:t>
            </w:r>
          </w:p>
        </w:tc>
      </w:tr>
      <w:tr w:rsidR="004139A4" w:rsidRPr="004139A4" w14:paraId="3DCF3A9D" w14:textId="77777777" w:rsidTr="004139A4">
        <w:trPr>
          <w:trHeight w:val="315"/>
        </w:trPr>
        <w:tc>
          <w:tcPr>
            <w:tcW w:w="4140" w:type="dxa"/>
            <w:tcBorders>
              <w:top w:val="nil"/>
              <w:left w:val="nil"/>
              <w:bottom w:val="nil"/>
              <w:right w:val="nil"/>
            </w:tcBorders>
            <w:shd w:val="clear" w:color="auto" w:fill="auto"/>
            <w:noWrap/>
            <w:vAlign w:val="bottom"/>
            <w:hideMark/>
          </w:tcPr>
          <w:p w14:paraId="2EDAF48A" w14:textId="77777777" w:rsidR="004139A4" w:rsidRPr="004139A4" w:rsidRDefault="004139A4" w:rsidP="004139A4">
            <w:pPr>
              <w:rPr>
                <w:rFonts w:eastAsia="Times New Roman" w:cs="Times New Roman"/>
                <w:i/>
                <w:iCs/>
              </w:rPr>
            </w:pPr>
          </w:p>
        </w:tc>
        <w:tc>
          <w:tcPr>
            <w:tcW w:w="1840" w:type="dxa"/>
            <w:gridSpan w:val="2"/>
            <w:tcBorders>
              <w:top w:val="nil"/>
              <w:left w:val="nil"/>
              <w:bottom w:val="single" w:sz="4" w:space="0" w:color="auto"/>
              <w:right w:val="nil"/>
            </w:tcBorders>
            <w:shd w:val="clear" w:color="auto" w:fill="auto"/>
            <w:noWrap/>
            <w:vAlign w:val="bottom"/>
            <w:hideMark/>
          </w:tcPr>
          <w:p w14:paraId="20E41DE3" w14:textId="77777777" w:rsidR="004139A4" w:rsidRPr="004139A4" w:rsidRDefault="004139A4" w:rsidP="004139A4">
            <w:pPr>
              <w:jc w:val="center"/>
              <w:rPr>
                <w:rFonts w:eastAsia="Times New Roman" w:cs="Times New Roman"/>
              </w:rPr>
            </w:pPr>
            <w:r w:rsidRPr="004139A4">
              <w:rPr>
                <w:rFonts w:eastAsia="Times New Roman" w:cs="Times New Roman"/>
              </w:rPr>
              <w:t>Full Sample</w:t>
            </w:r>
          </w:p>
        </w:tc>
        <w:tc>
          <w:tcPr>
            <w:tcW w:w="1829" w:type="dxa"/>
            <w:gridSpan w:val="2"/>
            <w:tcBorders>
              <w:top w:val="nil"/>
              <w:left w:val="nil"/>
              <w:bottom w:val="single" w:sz="4" w:space="0" w:color="auto"/>
              <w:right w:val="nil"/>
            </w:tcBorders>
            <w:shd w:val="clear" w:color="auto" w:fill="auto"/>
            <w:noWrap/>
            <w:vAlign w:val="bottom"/>
            <w:hideMark/>
          </w:tcPr>
          <w:p w14:paraId="6A5B5971" w14:textId="77777777" w:rsidR="004139A4" w:rsidRPr="004139A4" w:rsidRDefault="004139A4" w:rsidP="004139A4">
            <w:pPr>
              <w:jc w:val="center"/>
              <w:rPr>
                <w:rFonts w:eastAsia="Times New Roman" w:cs="Times New Roman"/>
              </w:rPr>
            </w:pPr>
            <w:r w:rsidRPr="004139A4">
              <w:rPr>
                <w:rFonts w:eastAsia="Times New Roman" w:cs="Times New Roman"/>
              </w:rPr>
              <w:t>Nonstandard</w:t>
            </w:r>
          </w:p>
        </w:tc>
        <w:tc>
          <w:tcPr>
            <w:tcW w:w="1992" w:type="dxa"/>
            <w:gridSpan w:val="2"/>
            <w:tcBorders>
              <w:top w:val="nil"/>
              <w:left w:val="nil"/>
              <w:bottom w:val="single" w:sz="4" w:space="0" w:color="auto"/>
              <w:right w:val="nil"/>
            </w:tcBorders>
            <w:shd w:val="clear" w:color="auto" w:fill="auto"/>
            <w:noWrap/>
            <w:vAlign w:val="bottom"/>
            <w:hideMark/>
          </w:tcPr>
          <w:p w14:paraId="4D8324EF" w14:textId="77777777" w:rsidR="004139A4" w:rsidRPr="004139A4" w:rsidRDefault="004139A4" w:rsidP="004139A4">
            <w:pPr>
              <w:jc w:val="center"/>
              <w:rPr>
                <w:rFonts w:eastAsia="Times New Roman" w:cs="Times New Roman"/>
              </w:rPr>
            </w:pPr>
            <w:r w:rsidRPr="004139A4">
              <w:rPr>
                <w:rFonts w:eastAsia="Times New Roman" w:cs="Times New Roman"/>
              </w:rPr>
              <w:t>Standard</w:t>
            </w:r>
          </w:p>
        </w:tc>
        <w:tc>
          <w:tcPr>
            <w:tcW w:w="823" w:type="dxa"/>
            <w:tcBorders>
              <w:top w:val="nil"/>
              <w:left w:val="nil"/>
              <w:bottom w:val="nil"/>
              <w:right w:val="nil"/>
            </w:tcBorders>
            <w:shd w:val="clear" w:color="auto" w:fill="auto"/>
            <w:noWrap/>
            <w:vAlign w:val="bottom"/>
            <w:hideMark/>
          </w:tcPr>
          <w:p w14:paraId="3B2CB958" w14:textId="77777777" w:rsidR="004139A4" w:rsidRPr="004139A4" w:rsidRDefault="004139A4" w:rsidP="004139A4">
            <w:pPr>
              <w:jc w:val="center"/>
              <w:rPr>
                <w:rFonts w:eastAsia="Times New Roman" w:cs="Times New Roman"/>
              </w:rPr>
            </w:pPr>
            <w:r w:rsidRPr="004139A4">
              <w:rPr>
                <w:rFonts w:eastAsia="Times New Roman" w:cs="Times New Roman"/>
                <w:i/>
                <w:iCs/>
              </w:rPr>
              <w:t>p</w:t>
            </w:r>
            <w:r w:rsidRPr="004139A4">
              <w:rPr>
                <w:rFonts w:eastAsia="Times New Roman" w:cs="Times New Roman"/>
              </w:rPr>
              <w:t xml:space="preserve"> value</w:t>
            </w:r>
          </w:p>
        </w:tc>
      </w:tr>
      <w:tr w:rsidR="004139A4" w:rsidRPr="004139A4" w14:paraId="76AB2D20" w14:textId="77777777" w:rsidTr="004139A4">
        <w:trPr>
          <w:trHeight w:val="315"/>
        </w:trPr>
        <w:tc>
          <w:tcPr>
            <w:tcW w:w="4140" w:type="dxa"/>
            <w:tcBorders>
              <w:top w:val="nil"/>
              <w:left w:val="nil"/>
              <w:bottom w:val="single" w:sz="4" w:space="0" w:color="auto"/>
              <w:right w:val="nil"/>
            </w:tcBorders>
            <w:shd w:val="clear" w:color="auto" w:fill="auto"/>
            <w:noWrap/>
            <w:vAlign w:val="bottom"/>
            <w:hideMark/>
          </w:tcPr>
          <w:p w14:paraId="5208641D" w14:textId="77777777" w:rsidR="004139A4" w:rsidRPr="004139A4" w:rsidRDefault="004139A4" w:rsidP="004139A4">
            <w:pPr>
              <w:rPr>
                <w:rFonts w:eastAsia="Times New Roman" w:cs="Times New Roman"/>
              </w:rPr>
            </w:pPr>
            <w:r w:rsidRPr="004139A4">
              <w:rPr>
                <w:rFonts w:eastAsia="Times New Roman" w:cs="Times New Roman"/>
              </w:rPr>
              <w:t>Variable</w:t>
            </w:r>
          </w:p>
        </w:tc>
        <w:tc>
          <w:tcPr>
            <w:tcW w:w="1080" w:type="dxa"/>
            <w:tcBorders>
              <w:top w:val="nil"/>
              <w:left w:val="nil"/>
              <w:bottom w:val="single" w:sz="4" w:space="0" w:color="auto"/>
              <w:right w:val="nil"/>
            </w:tcBorders>
            <w:shd w:val="clear" w:color="auto" w:fill="auto"/>
            <w:noWrap/>
            <w:vAlign w:val="bottom"/>
            <w:hideMark/>
          </w:tcPr>
          <w:p w14:paraId="26F58687"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56" w:type="dxa"/>
            <w:tcBorders>
              <w:top w:val="nil"/>
              <w:left w:val="nil"/>
              <w:bottom w:val="single" w:sz="4" w:space="0" w:color="auto"/>
              <w:right w:val="nil"/>
            </w:tcBorders>
            <w:shd w:val="clear" w:color="auto" w:fill="auto"/>
            <w:noWrap/>
            <w:vAlign w:val="bottom"/>
            <w:hideMark/>
          </w:tcPr>
          <w:p w14:paraId="3436A24A"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1068" w:type="dxa"/>
            <w:tcBorders>
              <w:top w:val="nil"/>
              <w:left w:val="nil"/>
              <w:bottom w:val="single" w:sz="4" w:space="0" w:color="auto"/>
              <w:right w:val="nil"/>
            </w:tcBorders>
            <w:shd w:val="clear" w:color="auto" w:fill="auto"/>
            <w:noWrap/>
            <w:vAlign w:val="bottom"/>
            <w:hideMark/>
          </w:tcPr>
          <w:p w14:paraId="2EFCC208"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61" w:type="dxa"/>
            <w:tcBorders>
              <w:top w:val="nil"/>
              <w:left w:val="nil"/>
              <w:bottom w:val="single" w:sz="4" w:space="0" w:color="auto"/>
              <w:right w:val="nil"/>
            </w:tcBorders>
            <w:shd w:val="clear" w:color="auto" w:fill="auto"/>
            <w:noWrap/>
            <w:vAlign w:val="bottom"/>
            <w:hideMark/>
          </w:tcPr>
          <w:p w14:paraId="31AC7BE2"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1236" w:type="dxa"/>
            <w:tcBorders>
              <w:top w:val="nil"/>
              <w:left w:val="nil"/>
              <w:bottom w:val="single" w:sz="4" w:space="0" w:color="auto"/>
              <w:right w:val="nil"/>
            </w:tcBorders>
            <w:shd w:val="clear" w:color="auto" w:fill="auto"/>
            <w:noWrap/>
            <w:vAlign w:val="bottom"/>
            <w:hideMark/>
          </w:tcPr>
          <w:p w14:paraId="411951D0"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56" w:type="dxa"/>
            <w:tcBorders>
              <w:top w:val="nil"/>
              <w:left w:val="nil"/>
              <w:bottom w:val="single" w:sz="4" w:space="0" w:color="auto"/>
              <w:right w:val="nil"/>
            </w:tcBorders>
            <w:shd w:val="clear" w:color="auto" w:fill="auto"/>
            <w:noWrap/>
            <w:vAlign w:val="bottom"/>
            <w:hideMark/>
          </w:tcPr>
          <w:p w14:paraId="036461B2"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823" w:type="dxa"/>
            <w:tcBorders>
              <w:top w:val="nil"/>
              <w:left w:val="nil"/>
              <w:bottom w:val="single" w:sz="4" w:space="0" w:color="auto"/>
              <w:right w:val="nil"/>
            </w:tcBorders>
            <w:shd w:val="clear" w:color="auto" w:fill="auto"/>
            <w:noWrap/>
            <w:vAlign w:val="bottom"/>
            <w:hideMark/>
          </w:tcPr>
          <w:p w14:paraId="3D04A7EE" w14:textId="77777777" w:rsidR="004139A4" w:rsidRPr="004139A4" w:rsidRDefault="004139A4" w:rsidP="004139A4">
            <w:pPr>
              <w:rPr>
                <w:rFonts w:eastAsia="Times New Roman" w:cs="Times New Roman"/>
              </w:rPr>
            </w:pPr>
            <w:r w:rsidRPr="004139A4">
              <w:rPr>
                <w:rFonts w:eastAsia="Times New Roman" w:cs="Times New Roman"/>
              </w:rPr>
              <w:t> </w:t>
            </w:r>
          </w:p>
        </w:tc>
      </w:tr>
      <w:tr w:rsidR="004139A4" w:rsidRPr="004139A4" w14:paraId="1449124E" w14:textId="77777777" w:rsidTr="004139A4">
        <w:trPr>
          <w:trHeight w:val="315"/>
        </w:trPr>
        <w:tc>
          <w:tcPr>
            <w:tcW w:w="4140" w:type="dxa"/>
            <w:tcBorders>
              <w:top w:val="nil"/>
              <w:left w:val="nil"/>
              <w:bottom w:val="nil"/>
              <w:right w:val="nil"/>
            </w:tcBorders>
            <w:shd w:val="clear" w:color="auto" w:fill="auto"/>
            <w:noWrap/>
            <w:vAlign w:val="bottom"/>
            <w:hideMark/>
          </w:tcPr>
          <w:p w14:paraId="1FEF1266" w14:textId="77777777" w:rsidR="004139A4" w:rsidRPr="004139A4" w:rsidRDefault="004139A4" w:rsidP="004139A4">
            <w:pPr>
              <w:rPr>
                <w:rFonts w:eastAsia="Times New Roman" w:cs="Times New Roman"/>
              </w:rPr>
            </w:pPr>
            <w:r w:rsidRPr="004139A4">
              <w:rPr>
                <w:rFonts w:eastAsia="Times New Roman" w:cs="Times New Roman"/>
              </w:rPr>
              <w:t>Mental health (0-24)</w:t>
            </w:r>
          </w:p>
        </w:tc>
        <w:tc>
          <w:tcPr>
            <w:tcW w:w="1080" w:type="dxa"/>
            <w:tcBorders>
              <w:top w:val="nil"/>
              <w:left w:val="nil"/>
              <w:bottom w:val="nil"/>
              <w:right w:val="nil"/>
            </w:tcBorders>
            <w:shd w:val="clear" w:color="auto" w:fill="auto"/>
            <w:noWrap/>
            <w:vAlign w:val="bottom"/>
            <w:hideMark/>
          </w:tcPr>
          <w:p w14:paraId="31A18A94" w14:textId="77777777" w:rsidR="004139A4" w:rsidRPr="004139A4" w:rsidRDefault="004139A4" w:rsidP="004139A4">
            <w:pPr>
              <w:jc w:val="center"/>
              <w:rPr>
                <w:rFonts w:eastAsia="Times New Roman" w:cs="Times New Roman"/>
              </w:rPr>
            </w:pPr>
            <w:r w:rsidRPr="004139A4">
              <w:rPr>
                <w:rFonts w:eastAsia="Times New Roman" w:cs="Times New Roman"/>
              </w:rPr>
              <w:t>2.8</w:t>
            </w:r>
          </w:p>
        </w:tc>
        <w:tc>
          <w:tcPr>
            <w:tcW w:w="756" w:type="dxa"/>
            <w:tcBorders>
              <w:top w:val="nil"/>
              <w:left w:val="nil"/>
              <w:bottom w:val="nil"/>
              <w:right w:val="nil"/>
            </w:tcBorders>
            <w:shd w:val="clear" w:color="auto" w:fill="auto"/>
            <w:noWrap/>
            <w:vAlign w:val="bottom"/>
            <w:hideMark/>
          </w:tcPr>
          <w:p w14:paraId="1D4E1A19" w14:textId="77777777" w:rsidR="004139A4" w:rsidRPr="004139A4" w:rsidRDefault="004139A4" w:rsidP="004139A4">
            <w:pPr>
              <w:jc w:val="center"/>
              <w:rPr>
                <w:rFonts w:eastAsia="Times New Roman" w:cs="Times New Roman"/>
              </w:rPr>
            </w:pPr>
            <w:r w:rsidRPr="004139A4">
              <w:rPr>
                <w:rFonts w:eastAsia="Times New Roman" w:cs="Times New Roman"/>
              </w:rPr>
              <w:t>3.3</w:t>
            </w:r>
          </w:p>
        </w:tc>
        <w:tc>
          <w:tcPr>
            <w:tcW w:w="1068" w:type="dxa"/>
            <w:tcBorders>
              <w:top w:val="nil"/>
              <w:left w:val="nil"/>
              <w:bottom w:val="nil"/>
              <w:right w:val="nil"/>
            </w:tcBorders>
            <w:shd w:val="clear" w:color="auto" w:fill="auto"/>
            <w:noWrap/>
            <w:vAlign w:val="bottom"/>
            <w:hideMark/>
          </w:tcPr>
          <w:p w14:paraId="584BEBC0" w14:textId="77777777" w:rsidR="004139A4" w:rsidRPr="004139A4" w:rsidRDefault="004139A4" w:rsidP="004139A4">
            <w:pPr>
              <w:jc w:val="center"/>
              <w:rPr>
                <w:rFonts w:eastAsia="Times New Roman" w:cs="Times New Roman"/>
              </w:rPr>
            </w:pPr>
            <w:r w:rsidRPr="004139A4">
              <w:rPr>
                <w:rFonts w:eastAsia="Times New Roman" w:cs="Times New Roman"/>
              </w:rPr>
              <w:t>2.9</w:t>
            </w:r>
          </w:p>
        </w:tc>
        <w:tc>
          <w:tcPr>
            <w:tcW w:w="761" w:type="dxa"/>
            <w:tcBorders>
              <w:top w:val="nil"/>
              <w:left w:val="nil"/>
              <w:bottom w:val="nil"/>
              <w:right w:val="nil"/>
            </w:tcBorders>
            <w:shd w:val="clear" w:color="auto" w:fill="auto"/>
            <w:noWrap/>
            <w:vAlign w:val="bottom"/>
            <w:hideMark/>
          </w:tcPr>
          <w:p w14:paraId="73A00734" w14:textId="77777777" w:rsidR="004139A4" w:rsidRPr="004139A4" w:rsidRDefault="004139A4" w:rsidP="004139A4">
            <w:pPr>
              <w:jc w:val="center"/>
              <w:rPr>
                <w:rFonts w:eastAsia="Times New Roman" w:cs="Times New Roman"/>
              </w:rPr>
            </w:pPr>
            <w:r w:rsidRPr="004139A4">
              <w:rPr>
                <w:rFonts w:eastAsia="Times New Roman" w:cs="Times New Roman"/>
              </w:rPr>
              <w:t>3.4</w:t>
            </w:r>
          </w:p>
        </w:tc>
        <w:tc>
          <w:tcPr>
            <w:tcW w:w="1236" w:type="dxa"/>
            <w:tcBorders>
              <w:top w:val="nil"/>
              <w:left w:val="nil"/>
              <w:bottom w:val="nil"/>
              <w:right w:val="nil"/>
            </w:tcBorders>
            <w:shd w:val="clear" w:color="auto" w:fill="auto"/>
            <w:noWrap/>
            <w:vAlign w:val="bottom"/>
            <w:hideMark/>
          </w:tcPr>
          <w:p w14:paraId="5D4149A7" w14:textId="77777777" w:rsidR="004139A4" w:rsidRPr="004139A4" w:rsidRDefault="004139A4" w:rsidP="004139A4">
            <w:pPr>
              <w:jc w:val="center"/>
              <w:rPr>
                <w:rFonts w:eastAsia="Times New Roman" w:cs="Times New Roman"/>
              </w:rPr>
            </w:pPr>
            <w:r w:rsidRPr="004139A4">
              <w:rPr>
                <w:rFonts w:eastAsia="Times New Roman" w:cs="Times New Roman"/>
              </w:rPr>
              <w:t>2.7</w:t>
            </w:r>
          </w:p>
        </w:tc>
        <w:tc>
          <w:tcPr>
            <w:tcW w:w="756" w:type="dxa"/>
            <w:tcBorders>
              <w:top w:val="nil"/>
              <w:left w:val="nil"/>
              <w:bottom w:val="nil"/>
              <w:right w:val="nil"/>
            </w:tcBorders>
            <w:shd w:val="clear" w:color="auto" w:fill="auto"/>
            <w:noWrap/>
            <w:vAlign w:val="bottom"/>
            <w:hideMark/>
          </w:tcPr>
          <w:p w14:paraId="2CB37DEF"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823" w:type="dxa"/>
            <w:tcBorders>
              <w:top w:val="nil"/>
              <w:left w:val="nil"/>
              <w:bottom w:val="nil"/>
              <w:right w:val="nil"/>
            </w:tcBorders>
            <w:shd w:val="clear" w:color="auto" w:fill="auto"/>
            <w:noWrap/>
            <w:vAlign w:val="bottom"/>
            <w:hideMark/>
          </w:tcPr>
          <w:p w14:paraId="7CF313BC"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A80F85E" w14:textId="77777777" w:rsidTr="004139A4">
        <w:trPr>
          <w:trHeight w:val="315"/>
        </w:trPr>
        <w:tc>
          <w:tcPr>
            <w:tcW w:w="4140" w:type="dxa"/>
            <w:tcBorders>
              <w:top w:val="nil"/>
              <w:left w:val="nil"/>
              <w:bottom w:val="nil"/>
              <w:right w:val="nil"/>
            </w:tcBorders>
            <w:shd w:val="clear" w:color="auto" w:fill="auto"/>
            <w:noWrap/>
            <w:vAlign w:val="bottom"/>
            <w:hideMark/>
          </w:tcPr>
          <w:p w14:paraId="524FE951" w14:textId="77777777" w:rsidR="004139A4" w:rsidRPr="004139A4" w:rsidRDefault="004139A4" w:rsidP="004139A4">
            <w:pPr>
              <w:rPr>
                <w:rFonts w:eastAsia="Times New Roman" w:cs="Times New Roman"/>
              </w:rPr>
            </w:pPr>
            <w:r w:rsidRPr="004139A4">
              <w:rPr>
                <w:rFonts w:eastAsia="Times New Roman" w:cs="Times New Roman"/>
              </w:rPr>
              <w:t>Relationship happiness (0-6) (n=32,313)</w:t>
            </w:r>
          </w:p>
        </w:tc>
        <w:tc>
          <w:tcPr>
            <w:tcW w:w="1080" w:type="dxa"/>
            <w:tcBorders>
              <w:top w:val="nil"/>
              <w:left w:val="nil"/>
              <w:bottom w:val="nil"/>
              <w:right w:val="nil"/>
            </w:tcBorders>
            <w:shd w:val="clear" w:color="auto" w:fill="auto"/>
            <w:noWrap/>
            <w:vAlign w:val="bottom"/>
            <w:hideMark/>
          </w:tcPr>
          <w:p w14:paraId="5EB69DFE" w14:textId="77777777" w:rsidR="004139A4" w:rsidRPr="004139A4" w:rsidRDefault="004139A4" w:rsidP="004139A4">
            <w:pPr>
              <w:jc w:val="center"/>
              <w:rPr>
                <w:rFonts w:eastAsia="Times New Roman" w:cs="Times New Roman"/>
              </w:rPr>
            </w:pPr>
            <w:r w:rsidRPr="004139A4">
              <w:rPr>
                <w:rFonts w:eastAsia="Times New Roman" w:cs="Times New Roman"/>
              </w:rPr>
              <w:t>4.7</w:t>
            </w:r>
          </w:p>
        </w:tc>
        <w:tc>
          <w:tcPr>
            <w:tcW w:w="756" w:type="dxa"/>
            <w:tcBorders>
              <w:top w:val="nil"/>
              <w:left w:val="nil"/>
              <w:bottom w:val="nil"/>
              <w:right w:val="nil"/>
            </w:tcBorders>
            <w:shd w:val="clear" w:color="auto" w:fill="auto"/>
            <w:noWrap/>
            <w:vAlign w:val="bottom"/>
            <w:hideMark/>
          </w:tcPr>
          <w:p w14:paraId="1ED803C0"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1068" w:type="dxa"/>
            <w:tcBorders>
              <w:top w:val="nil"/>
              <w:left w:val="nil"/>
              <w:bottom w:val="nil"/>
              <w:right w:val="nil"/>
            </w:tcBorders>
            <w:shd w:val="clear" w:color="auto" w:fill="auto"/>
            <w:noWrap/>
            <w:vAlign w:val="bottom"/>
            <w:hideMark/>
          </w:tcPr>
          <w:p w14:paraId="6014947F" w14:textId="77777777" w:rsidR="004139A4" w:rsidRPr="004139A4" w:rsidRDefault="004139A4" w:rsidP="004139A4">
            <w:pPr>
              <w:jc w:val="center"/>
              <w:rPr>
                <w:rFonts w:eastAsia="Times New Roman" w:cs="Times New Roman"/>
              </w:rPr>
            </w:pPr>
            <w:r w:rsidRPr="004139A4">
              <w:rPr>
                <w:rFonts w:eastAsia="Times New Roman" w:cs="Times New Roman"/>
              </w:rPr>
              <w:t>4.7</w:t>
            </w:r>
          </w:p>
        </w:tc>
        <w:tc>
          <w:tcPr>
            <w:tcW w:w="761" w:type="dxa"/>
            <w:tcBorders>
              <w:top w:val="nil"/>
              <w:left w:val="nil"/>
              <w:bottom w:val="nil"/>
              <w:right w:val="nil"/>
            </w:tcBorders>
            <w:shd w:val="clear" w:color="auto" w:fill="auto"/>
            <w:noWrap/>
            <w:vAlign w:val="bottom"/>
            <w:hideMark/>
          </w:tcPr>
          <w:p w14:paraId="1091AB60"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1236" w:type="dxa"/>
            <w:tcBorders>
              <w:top w:val="nil"/>
              <w:left w:val="nil"/>
              <w:bottom w:val="nil"/>
              <w:right w:val="nil"/>
            </w:tcBorders>
            <w:shd w:val="clear" w:color="auto" w:fill="auto"/>
            <w:noWrap/>
            <w:vAlign w:val="bottom"/>
            <w:hideMark/>
          </w:tcPr>
          <w:p w14:paraId="3F68302E" w14:textId="77777777" w:rsidR="004139A4" w:rsidRPr="004139A4" w:rsidRDefault="004139A4" w:rsidP="004139A4">
            <w:pPr>
              <w:jc w:val="center"/>
              <w:rPr>
                <w:rFonts w:eastAsia="Times New Roman" w:cs="Times New Roman"/>
              </w:rPr>
            </w:pPr>
            <w:r w:rsidRPr="004139A4">
              <w:rPr>
                <w:rFonts w:eastAsia="Times New Roman" w:cs="Times New Roman"/>
              </w:rPr>
              <w:t>4.7</w:t>
            </w:r>
          </w:p>
        </w:tc>
        <w:tc>
          <w:tcPr>
            <w:tcW w:w="756" w:type="dxa"/>
            <w:tcBorders>
              <w:top w:val="nil"/>
              <w:left w:val="nil"/>
              <w:bottom w:val="nil"/>
              <w:right w:val="nil"/>
            </w:tcBorders>
            <w:shd w:val="clear" w:color="auto" w:fill="auto"/>
            <w:noWrap/>
            <w:vAlign w:val="bottom"/>
            <w:hideMark/>
          </w:tcPr>
          <w:p w14:paraId="1B0D384B"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823" w:type="dxa"/>
            <w:tcBorders>
              <w:top w:val="nil"/>
              <w:left w:val="nil"/>
              <w:bottom w:val="nil"/>
              <w:right w:val="nil"/>
            </w:tcBorders>
            <w:shd w:val="clear" w:color="auto" w:fill="auto"/>
            <w:noWrap/>
            <w:vAlign w:val="bottom"/>
            <w:hideMark/>
          </w:tcPr>
          <w:p w14:paraId="65355815" w14:textId="77777777" w:rsidR="004139A4" w:rsidRPr="004139A4" w:rsidRDefault="004139A4" w:rsidP="004139A4">
            <w:pPr>
              <w:jc w:val="center"/>
              <w:rPr>
                <w:rFonts w:eastAsia="Times New Roman" w:cs="Times New Roman"/>
              </w:rPr>
            </w:pPr>
            <w:r w:rsidRPr="004139A4">
              <w:rPr>
                <w:rFonts w:eastAsia="Times New Roman" w:cs="Times New Roman"/>
              </w:rPr>
              <w:t>0.01</w:t>
            </w:r>
          </w:p>
        </w:tc>
      </w:tr>
      <w:tr w:rsidR="004139A4" w:rsidRPr="004139A4" w14:paraId="447BFFF9" w14:textId="77777777" w:rsidTr="004139A4">
        <w:trPr>
          <w:trHeight w:val="315"/>
        </w:trPr>
        <w:tc>
          <w:tcPr>
            <w:tcW w:w="4140" w:type="dxa"/>
            <w:tcBorders>
              <w:top w:val="nil"/>
              <w:left w:val="nil"/>
              <w:bottom w:val="nil"/>
              <w:right w:val="nil"/>
            </w:tcBorders>
            <w:shd w:val="clear" w:color="auto" w:fill="auto"/>
            <w:noWrap/>
            <w:vAlign w:val="bottom"/>
            <w:hideMark/>
          </w:tcPr>
          <w:p w14:paraId="50C506B7" w14:textId="77777777" w:rsidR="004139A4" w:rsidRPr="004139A4" w:rsidRDefault="004139A4" w:rsidP="004139A4">
            <w:pPr>
              <w:rPr>
                <w:rFonts w:eastAsia="Times New Roman" w:cs="Times New Roman"/>
              </w:rPr>
            </w:pPr>
            <w:r w:rsidRPr="004139A4">
              <w:rPr>
                <w:rFonts w:eastAsia="Times New Roman" w:cs="Times New Roman"/>
              </w:rPr>
              <w:t>Nonstandard schedule</w:t>
            </w:r>
          </w:p>
        </w:tc>
        <w:tc>
          <w:tcPr>
            <w:tcW w:w="1080" w:type="dxa"/>
            <w:tcBorders>
              <w:top w:val="nil"/>
              <w:left w:val="nil"/>
              <w:bottom w:val="nil"/>
              <w:right w:val="nil"/>
            </w:tcBorders>
            <w:shd w:val="clear" w:color="auto" w:fill="auto"/>
            <w:noWrap/>
            <w:vAlign w:val="bottom"/>
            <w:hideMark/>
          </w:tcPr>
          <w:p w14:paraId="319F68C8"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4B839360"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11B9B819"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1CD851FA"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31CDB4D2"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3B9E9D54"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4F066C77" w14:textId="77777777" w:rsidR="004139A4" w:rsidRPr="004139A4" w:rsidRDefault="004139A4" w:rsidP="004139A4">
            <w:pPr>
              <w:jc w:val="center"/>
              <w:rPr>
                <w:rFonts w:eastAsia="Times New Roman" w:cs="Times New Roman"/>
                <w:color w:val="auto"/>
                <w:sz w:val="20"/>
                <w:szCs w:val="20"/>
              </w:rPr>
            </w:pPr>
          </w:p>
        </w:tc>
      </w:tr>
      <w:tr w:rsidR="004139A4" w:rsidRPr="004139A4" w14:paraId="22E6EB63" w14:textId="77777777" w:rsidTr="004139A4">
        <w:trPr>
          <w:trHeight w:val="315"/>
        </w:trPr>
        <w:tc>
          <w:tcPr>
            <w:tcW w:w="4140" w:type="dxa"/>
            <w:tcBorders>
              <w:top w:val="nil"/>
              <w:left w:val="nil"/>
              <w:bottom w:val="nil"/>
              <w:right w:val="nil"/>
            </w:tcBorders>
            <w:shd w:val="clear" w:color="auto" w:fill="auto"/>
            <w:noWrap/>
            <w:vAlign w:val="bottom"/>
            <w:hideMark/>
          </w:tcPr>
          <w:p w14:paraId="6417DF21"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Evening</w:t>
            </w:r>
          </w:p>
        </w:tc>
        <w:tc>
          <w:tcPr>
            <w:tcW w:w="1080" w:type="dxa"/>
            <w:tcBorders>
              <w:top w:val="nil"/>
              <w:left w:val="nil"/>
              <w:bottom w:val="nil"/>
              <w:right w:val="nil"/>
            </w:tcBorders>
            <w:shd w:val="clear" w:color="auto" w:fill="auto"/>
            <w:noWrap/>
            <w:vAlign w:val="bottom"/>
            <w:hideMark/>
          </w:tcPr>
          <w:p w14:paraId="02D7CF81" w14:textId="77777777" w:rsidR="004139A4" w:rsidRPr="004139A4" w:rsidRDefault="004139A4" w:rsidP="004139A4">
            <w:pPr>
              <w:jc w:val="center"/>
              <w:rPr>
                <w:rFonts w:eastAsia="Times New Roman" w:cs="Times New Roman"/>
              </w:rPr>
            </w:pPr>
            <w:r w:rsidRPr="004139A4">
              <w:rPr>
                <w:rFonts w:eastAsia="Times New Roman" w:cs="Times New Roman"/>
              </w:rPr>
              <w:t>32.9</w:t>
            </w:r>
          </w:p>
        </w:tc>
        <w:tc>
          <w:tcPr>
            <w:tcW w:w="756" w:type="dxa"/>
            <w:tcBorders>
              <w:top w:val="nil"/>
              <w:left w:val="nil"/>
              <w:bottom w:val="nil"/>
              <w:right w:val="nil"/>
            </w:tcBorders>
            <w:shd w:val="clear" w:color="auto" w:fill="auto"/>
            <w:noWrap/>
            <w:vAlign w:val="bottom"/>
            <w:hideMark/>
          </w:tcPr>
          <w:p w14:paraId="2C404B86"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99E2E59" w14:textId="77777777" w:rsidR="004139A4" w:rsidRPr="004139A4" w:rsidRDefault="004139A4" w:rsidP="004139A4">
            <w:pPr>
              <w:jc w:val="center"/>
              <w:rPr>
                <w:rFonts w:eastAsia="Times New Roman" w:cs="Times New Roman"/>
              </w:rPr>
            </w:pPr>
            <w:r w:rsidRPr="004139A4">
              <w:rPr>
                <w:rFonts w:eastAsia="Times New Roman" w:cs="Times New Roman"/>
              </w:rPr>
              <w:t>77.7</w:t>
            </w:r>
          </w:p>
        </w:tc>
        <w:tc>
          <w:tcPr>
            <w:tcW w:w="761" w:type="dxa"/>
            <w:tcBorders>
              <w:top w:val="nil"/>
              <w:left w:val="nil"/>
              <w:bottom w:val="nil"/>
              <w:right w:val="nil"/>
            </w:tcBorders>
            <w:shd w:val="clear" w:color="auto" w:fill="auto"/>
            <w:noWrap/>
            <w:vAlign w:val="bottom"/>
            <w:hideMark/>
          </w:tcPr>
          <w:p w14:paraId="0464CE93"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2A558065"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2D2B75DD"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77556A96"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634EB98D" w14:textId="77777777" w:rsidTr="004139A4">
        <w:trPr>
          <w:trHeight w:val="315"/>
        </w:trPr>
        <w:tc>
          <w:tcPr>
            <w:tcW w:w="4140" w:type="dxa"/>
            <w:tcBorders>
              <w:top w:val="nil"/>
              <w:left w:val="nil"/>
              <w:bottom w:val="nil"/>
              <w:right w:val="nil"/>
            </w:tcBorders>
            <w:shd w:val="clear" w:color="auto" w:fill="auto"/>
            <w:noWrap/>
            <w:vAlign w:val="bottom"/>
            <w:hideMark/>
          </w:tcPr>
          <w:p w14:paraId="0FE10837"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Weekend</w:t>
            </w:r>
          </w:p>
        </w:tc>
        <w:tc>
          <w:tcPr>
            <w:tcW w:w="1080" w:type="dxa"/>
            <w:tcBorders>
              <w:top w:val="nil"/>
              <w:left w:val="nil"/>
              <w:bottom w:val="nil"/>
              <w:right w:val="nil"/>
            </w:tcBorders>
            <w:shd w:val="clear" w:color="auto" w:fill="auto"/>
            <w:noWrap/>
            <w:vAlign w:val="bottom"/>
            <w:hideMark/>
          </w:tcPr>
          <w:p w14:paraId="4704D1E3" w14:textId="77777777" w:rsidR="004139A4" w:rsidRPr="004139A4" w:rsidRDefault="004139A4" w:rsidP="004139A4">
            <w:pPr>
              <w:jc w:val="center"/>
              <w:rPr>
                <w:rFonts w:eastAsia="Times New Roman" w:cs="Times New Roman"/>
              </w:rPr>
            </w:pPr>
            <w:r w:rsidRPr="004139A4">
              <w:rPr>
                <w:rFonts w:eastAsia="Times New Roman" w:cs="Times New Roman"/>
              </w:rPr>
              <w:t>24.3</w:t>
            </w:r>
          </w:p>
        </w:tc>
        <w:tc>
          <w:tcPr>
            <w:tcW w:w="756" w:type="dxa"/>
            <w:tcBorders>
              <w:top w:val="nil"/>
              <w:left w:val="nil"/>
              <w:bottom w:val="nil"/>
              <w:right w:val="nil"/>
            </w:tcBorders>
            <w:shd w:val="clear" w:color="auto" w:fill="auto"/>
            <w:noWrap/>
            <w:vAlign w:val="bottom"/>
            <w:hideMark/>
          </w:tcPr>
          <w:p w14:paraId="1EF4DC3D"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2B1E3C8" w14:textId="77777777" w:rsidR="004139A4" w:rsidRPr="004139A4" w:rsidRDefault="004139A4" w:rsidP="004139A4">
            <w:pPr>
              <w:jc w:val="center"/>
              <w:rPr>
                <w:rFonts w:eastAsia="Times New Roman" w:cs="Times New Roman"/>
              </w:rPr>
            </w:pPr>
            <w:r w:rsidRPr="004139A4">
              <w:rPr>
                <w:rFonts w:eastAsia="Times New Roman" w:cs="Times New Roman"/>
              </w:rPr>
              <w:t>57.5</w:t>
            </w:r>
          </w:p>
        </w:tc>
        <w:tc>
          <w:tcPr>
            <w:tcW w:w="761" w:type="dxa"/>
            <w:tcBorders>
              <w:top w:val="nil"/>
              <w:left w:val="nil"/>
              <w:bottom w:val="nil"/>
              <w:right w:val="nil"/>
            </w:tcBorders>
            <w:shd w:val="clear" w:color="auto" w:fill="auto"/>
            <w:noWrap/>
            <w:vAlign w:val="bottom"/>
            <w:hideMark/>
          </w:tcPr>
          <w:p w14:paraId="6D7C3E6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272F1F3"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1EB8CCEC"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329A44D0"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2EF5C47E" w14:textId="77777777" w:rsidTr="004139A4">
        <w:trPr>
          <w:trHeight w:val="315"/>
        </w:trPr>
        <w:tc>
          <w:tcPr>
            <w:tcW w:w="4140" w:type="dxa"/>
            <w:tcBorders>
              <w:top w:val="nil"/>
              <w:left w:val="nil"/>
              <w:bottom w:val="nil"/>
              <w:right w:val="nil"/>
            </w:tcBorders>
            <w:shd w:val="clear" w:color="auto" w:fill="auto"/>
            <w:noWrap/>
            <w:vAlign w:val="bottom"/>
            <w:hideMark/>
          </w:tcPr>
          <w:p w14:paraId="5E3135D4"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ight</w:t>
            </w:r>
          </w:p>
        </w:tc>
        <w:tc>
          <w:tcPr>
            <w:tcW w:w="1080" w:type="dxa"/>
            <w:tcBorders>
              <w:top w:val="nil"/>
              <w:left w:val="nil"/>
              <w:bottom w:val="nil"/>
              <w:right w:val="nil"/>
            </w:tcBorders>
            <w:shd w:val="clear" w:color="auto" w:fill="auto"/>
            <w:noWrap/>
            <w:vAlign w:val="bottom"/>
            <w:hideMark/>
          </w:tcPr>
          <w:p w14:paraId="20EAFD87" w14:textId="77777777" w:rsidR="004139A4" w:rsidRPr="004139A4" w:rsidRDefault="004139A4" w:rsidP="004139A4">
            <w:pPr>
              <w:jc w:val="center"/>
              <w:rPr>
                <w:rFonts w:eastAsia="Times New Roman" w:cs="Times New Roman"/>
              </w:rPr>
            </w:pPr>
            <w:r w:rsidRPr="004139A4">
              <w:rPr>
                <w:rFonts w:eastAsia="Times New Roman" w:cs="Times New Roman"/>
              </w:rPr>
              <w:t>9.8</w:t>
            </w:r>
          </w:p>
        </w:tc>
        <w:tc>
          <w:tcPr>
            <w:tcW w:w="756" w:type="dxa"/>
            <w:tcBorders>
              <w:top w:val="nil"/>
              <w:left w:val="nil"/>
              <w:bottom w:val="nil"/>
              <w:right w:val="nil"/>
            </w:tcBorders>
            <w:shd w:val="clear" w:color="auto" w:fill="auto"/>
            <w:noWrap/>
            <w:vAlign w:val="bottom"/>
            <w:hideMark/>
          </w:tcPr>
          <w:p w14:paraId="720CF304"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75D3CB86" w14:textId="77777777" w:rsidR="004139A4" w:rsidRPr="004139A4" w:rsidRDefault="004139A4" w:rsidP="004139A4">
            <w:pPr>
              <w:jc w:val="center"/>
              <w:rPr>
                <w:rFonts w:eastAsia="Times New Roman" w:cs="Times New Roman"/>
              </w:rPr>
            </w:pPr>
            <w:r w:rsidRPr="004139A4">
              <w:rPr>
                <w:rFonts w:eastAsia="Times New Roman" w:cs="Times New Roman"/>
              </w:rPr>
              <w:t>23.1</w:t>
            </w:r>
          </w:p>
        </w:tc>
        <w:tc>
          <w:tcPr>
            <w:tcW w:w="761" w:type="dxa"/>
            <w:tcBorders>
              <w:top w:val="nil"/>
              <w:left w:val="nil"/>
              <w:bottom w:val="nil"/>
              <w:right w:val="nil"/>
            </w:tcBorders>
            <w:shd w:val="clear" w:color="auto" w:fill="auto"/>
            <w:noWrap/>
            <w:vAlign w:val="bottom"/>
            <w:hideMark/>
          </w:tcPr>
          <w:p w14:paraId="5933C33F"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31D6338F"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0184CF77"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F17CBE4"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647AE79D" w14:textId="77777777" w:rsidTr="004139A4">
        <w:trPr>
          <w:trHeight w:val="315"/>
        </w:trPr>
        <w:tc>
          <w:tcPr>
            <w:tcW w:w="4140" w:type="dxa"/>
            <w:tcBorders>
              <w:top w:val="nil"/>
              <w:left w:val="nil"/>
              <w:bottom w:val="nil"/>
              <w:right w:val="nil"/>
            </w:tcBorders>
            <w:shd w:val="clear" w:color="auto" w:fill="auto"/>
            <w:noWrap/>
            <w:vAlign w:val="bottom"/>
            <w:hideMark/>
          </w:tcPr>
          <w:p w14:paraId="257FF2D6" w14:textId="77777777" w:rsidR="004139A4" w:rsidRPr="004139A4" w:rsidRDefault="004139A4" w:rsidP="004139A4">
            <w:pPr>
              <w:rPr>
                <w:rFonts w:eastAsia="Times New Roman" w:cs="Times New Roman"/>
              </w:rPr>
            </w:pPr>
            <w:r w:rsidRPr="004139A4">
              <w:rPr>
                <w:rFonts w:eastAsia="Times New Roman" w:cs="Times New Roman"/>
              </w:rPr>
              <w:t>Standard (no to all nonstandard)</w:t>
            </w:r>
          </w:p>
        </w:tc>
        <w:tc>
          <w:tcPr>
            <w:tcW w:w="1080" w:type="dxa"/>
            <w:tcBorders>
              <w:top w:val="nil"/>
              <w:left w:val="nil"/>
              <w:bottom w:val="nil"/>
              <w:right w:val="nil"/>
            </w:tcBorders>
            <w:shd w:val="clear" w:color="auto" w:fill="auto"/>
            <w:noWrap/>
            <w:vAlign w:val="bottom"/>
            <w:hideMark/>
          </w:tcPr>
          <w:p w14:paraId="3893C626" w14:textId="77777777" w:rsidR="004139A4" w:rsidRPr="004139A4" w:rsidRDefault="004139A4" w:rsidP="004139A4">
            <w:pPr>
              <w:jc w:val="center"/>
              <w:rPr>
                <w:rFonts w:eastAsia="Times New Roman" w:cs="Times New Roman"/>
              </w:rPr>
            </w:pPr>
            <w:r w:rsidRPr="004139A4">
              <w:rPr>
                <w:rFonts w:eastAsia="Times New Roman" w:cs="Times New Roman"/>
              </w:rPr>
              <w:t>57.7</w:t>
            </w:r>
          </w:p>
        </w:tc>
        <w:tc>
          <w:tcPr>
            <w:tcW w:w="756" w:type="dxa"/>
            <w:tcBorders>
              <w:top w:val="nil"/>
              <w:left w:val="nil"/>
              <w:bottom w:val="nil"/>
              <w:right w:val="nil"/>
            </w:tcBorders>
            <w:shd w:val="clear" w:color="auto" w:fill="auto"/>
            <w:noWrap/>
            <w:vAlign w:val="bottom"/>
            <w:hideMark/>
          </w:tcPr>
          <w:p w14:paraId="18256172"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6D180A62"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61" w:type="dxa"/>
            <w:tcBorders>
              <w:top w:val="nil"/>
              <w:left w:val="nil"/>
              <w:bottom w:val="nil"/>
              <w:right w:val="nil"/>
            </w:tcBorders>
            <w:shd w:val="clear" w:color="auto" w:fill="auto"/>
            <w:noWrap/>
            <w:vAlign w:val="bottom"/>
            <w:hideMark/>
          </w:tcPr>
          <w:p w14:paraId="4E5345BD"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6BA7527A"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0D1404F7"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40F27E9"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0A84064F" w14:textId="77777777" w:rsidTr="004139A4">
        <w:trPr>
          <w:trHeight w:val="315"/>
        </w:trPr>
        <w:tc>
          <w:tcPr>
            <w:tcW w:w="4140" w:type="dxa"/>
            <w:tcBorders>
              <w:top w:val="nil"/>
              <w:left w:val="nil"/>
              <w:bottom w:val="nil"/>
              <w:right w:val="nil"/>
            </w:tcBorders>
            <w:shd w:val="clear" w:color="auto" w:fill="auto"/>
            <w:vAlign w:val="bottom"/>
            <w:hideMark/>
          </w:tcPr>
          <w:p w14:paraId="5A14674C" w14:textId="77777777" w:rsidR="004139A4" w:rsidRPr="004139A4" w:rsidRDefault="004139A4" w:rsidP="004139A4">
            <w:pPr>
              <w:rPr>
                <w:rFonts w:eastAsia="Times New Roman" w:cs="Times New Roman"/>
              </w:rPr>
            </w:pPr>
            <w:r w:rsidRPr="004139A4">
              <w:rPr>
                <w:rFonts w:eastAsia="Times New Roman" w:cs="Times New Roman"/>
              </w:rPr>
              <w:t>Time-stable characteristics</w:t>
            </w:r>
          </w:p>
        </w:tc>
        <w:tc>
          <w:tcPr>
            <w:tcW w:w="1080" w:type="dxa"/>
            <w:tcBorders>
              <w:top w:val="nil"/>
              <w:left w:val="nil"/>
              <w:bottom w:val="nil"/>
              <w:right w:val="nil"/>
            </w:tcBorders>
            <w:shd w:val="clear" w:color="auto" w:fill="auto"/>
            <w:noWrap/>
            <w:vAlign w:val="bottom"/>
            <w:hideMark/>
          </w:tcPr>
          <w:p w14:paraId="5BCBB2B6"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3093E3BC"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34946130"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3B6149A0"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1E525B24"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587F29A7"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216DC0A4" w14:textId="77777777" w:rsidR="004139A4" w:rsidRPr="004139A4" w:rsidRDefault="004139A4" w:rsidP="004139A4">
            <w:pPr>
              <w:jc w:val="center"/>
              <w:rPr>
                <w:rFonts w:eastAsia="Times New Roman" w:cs="Times New Roman"/>
                <w:color w:val="auto"/>
                <w:sz w:val="20"/>
                <w:szCs w:val="20"/>
              </w:rPr>
            </w:pPr>
          </w:p>
        </w:tc>
      </w:tr>
      <w:tr w:rsidR="004139A4" w:rsidRPr="004139A4" w14:paraId="044FD981" w14:textId="77777777" w:rsidTr="004139A4">
        <w:trPr>
          <w:trHeight w:val="315"/>
        </w:trPr>
        <w:tc>
          <w:tcPr>
            <w:tcW w:w="4140" w:type="dxa"/>
            <w:tcBorders>
              <w:top w:val="nil"/>
              <w:left w:val="nil"/>
              <w:bottom w:val="nil"/>
              <w:right w:val="nil"/>
            </w:tcBorders>
            <w:shd w:val="clear" w:color="auto" w:fill="auto"/>
            <w:noWrap/>
            <w:vAlign w:val="bottom"/>
            <w:hideMark/>
          </w:tcPr>
          <w:p w14:paraId="05F2B70E" w14:textId="77777777" w:rsidR="004139A4" w:rsidRPr="004139A4" w:rsidRDefault="004139A4" w:rsidP="004139A4">
            <w:pPr>
              <w:rPr>
                <w:rFonts w:eastAsia="Times New Roman" w:cs="Times New Roman"/>
              </w:rPr>
            </w:pPr>
            <w:r w:rsidRPr="004139A4">
              <w:rPr>
                <w:rFonts w:eastAsia="Times New Roman" w:cs="Times New Roman"/>
              </w:rPr>
              <w:t>Education</w:t>
            </w:r>
          </w:p>
        </w:tc>
        <w:tc>
          <w:tcPr>
            <w:tcW w:w="1080" w:type="dxa"/>
            <w:tcBorders>
              <w:top w:val="nil"/>
              <w:left w:val="nil"/>
              <w:bottom w:val="nil"/>
              <w:right w:val="nil"/>
            </w:tcBorders>
            <w:shd w:val="clear" w:color="auto" w:fill="auto"/>
            <w:noWrap/>
            <w:vAlign w:val="bottom"/>
            <w:hideMark/>
          </w:tcPr>
          <w:p w14:paraId="4B6549F6"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07D32CDA"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4B6C4970"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144A27E7"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7BE99711"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4B555253"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23440A67" w14:textId="77777777" w:rsidR="004139A4" w:rsidRPr="004139A4" w:rsidRDefault="004139A4" w:rsidP="004139A4">
            <w:pPr>
              <w:jc w:val="center"/>
              <w:rPr>
                <w:rFonts w:eastAsia="Times New Roman" w:cs="Times New Roman"/>
                <w:color w:val="auto"/>
                <w:sz w:val="20"/>
                <w:szCs w:val="20"/>
              </w:rPr>
            </w:pPr>
          </w:p>
        </w:tc>
      </w:tr>
      <w:tr w:rsidR="004139A4" w:rsidRPr="004139A4" w14:paraId="12135A24" w14:textId="77777777" w:rsidTr="004139A4">
        <w:trPr>
          <w:trHeight w:val="315"/>
        </w:trPr>
        <w:tc>
          <w:tcPr>
            <w:tcW w:w="4140" w:type="dxa"/>
            <w:tcBorders>
              <w:top w:val="nil"/>
              <w:left w:val="nil"/>
              <w:bottom w:val="nil"/>
              <w:right w:val="nil"/>
            </w:tcBorders>
            <w:shd w:val="clear" w:color="auto" w:fill="auto"/>
            <w:noWrap/>
            <w:vAlign w:val="bottom"/>
            <w:hideMark/>
          </w:tcPr>
          <w:p w14:paraId="0657D34D"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o qualifications</w:t>
            </w:r>
          </w:p>
        </w:tc>
        <w:tc>
          <w:tcPr>
            <w:tcW w:w="1080" w:type="dxa"/>
            <w:tcBorders>
              <w:top w:val="nil"/>
              <w:left w:val="nil"/>
              <w:bottom w:val="nil"/>
              <w:right w:val="nil"/>
            </w:tcBorders>
            <w:shd w:val="clear" w:color="auto" w:fill="auto"/>
            <w:noWrap/>
            <w:vAlign w:val="bottom"/>
            <w:hideMark/>
          </w:tcPr>
          <w:p w14:paraId="7251F59B" w14:textId="77777777" w:rsidR="004139A4" w:rsidRPr="004139A4" w:rsidRDefault="004139A4" w:rsidP="004139A4">
            <w:pPr>
              <w:jc w:val="center"/>
              <w:rPr>
                <w:rFonts w:eastAsia="Times New Roman" w:cs="Times New Roman"/>
              </w:rPr>
            </w:pPr>
            <w:r w:rsidRPr="004139A4">
              <w:rPr>
                <w:rFonts w:eastAsia="Times New Roman" w:cs="Times New Roman"/>
              </w:rPr>
              <w:t>4.3</w:t>
            </w:r>
          </w:p>
        </w:tc>
        <w:tc>
          <w:tcPr>
            <w:tcW w:w="756" w:type="dxa"/>
            <w:tcBorders>
              <w:top w:val="nil"/>
              <w:left w:val="nil"/>
              <w:bottom w:val="nil"/>
              <w:right w:val="nil"/>
            </w:tcBorders>
            <w:shd w:val="clear" w:color="auto" w:fill="auto"/>
            <w:noWrap/>
            <w:vAlign w:val="bottom"/>
            <w:hideMark/>
          </w:tcPr>
          <w:p w14:paraId="4D4823D5"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63938B34" w14:textId="77777777" w:rsidR="004139A4" w:rsidRPr="004139A4" w:rsidRDefault="004139A4" w:rsidP="004139A4">
            <w:pPr>
              <w:jc w:val="center"/>
              <w:rPr>
                <w:rFonts w:eastAsia="Times New Roman" w:cs="Times New Roman"/>
              </w:rPr>
            </w:pPr>
            <w:r w:rsidRPr="004139A4">
              <w:rPr>
                <w:rFonts w:eastAsia="Times New Roman" w:cs="Times New Roman"/>
              </w:rPr>
              <w:t>5.6</w:t>
            </w:r>
          </w:p>
        </w:tc>
        <w:tc>
          <w:tcPr>
            <w:tcW w:w="761" w:type="dxa"/>
            <w:tcBorders>
              <w:top w:val="nil"/>
              <w:left w:val="nil"/>
              <w:bottom w:val="nil"/>
              <w:right w:val="nil"/>
            </w:tcBorders>
            <w:shd w:val="clear" w:color="auto" w:fill="auto"/>
            <w:noWrap/>
            <w:vAlign w:val="bottom"/>
            <w:hideMark/>
          </w:tcPr>
          <w:p w14:paraId="2E50282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42126F9" w14:textId="77777777" w:rsidR="004139A4" w:rsidRPr="004139A4" w:rsidRDefault="004139A4" w:rsidP="004139A4">
            <w:pPr>
              <w:jc w:val="center"/>
              <w:rPr>
                <w:rFonts w:eastAsia="Times New Roman" w:cs="Times New Roman"/>
              </w:rPr>
            </w:pPr>
            <w:r w:rsidRPr="004139A4">
              <w:rPr>
                <w:rFonts w:eastAsia="Times New Roman" w:cs="Times New Roman"/>
              </w:rPr>
              <w:t>3.4</w:t>
            </w:r>
          </w:p>
        </w:tc>
        <w:tc>
          <w:tcPr>
            <w:tcW w:w="756" w:type="dxa"/>
            <w:tcBorders>
              <w:top w:val="nil"/>
              <w:left w:val="nil"/>
              <w:bottom w:val="nil"/>
              <w:right w:val="nil"/>
            </w:tcBorders>
            <w:shd w:val="clear" w:color="auto" w:fill="auto"/>
            <w:noWrap/>
            <w:vAlign w:val="bottom"/>
            <w:hideMark/>
          </w:tcPr>
          <w:p w14:paraId="16E11140"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35F823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37374FB9" w14:textId="77777777" w:rsidTr="004139A4">
        <w:trPr>
          <w:trHeight w:val="315"/>
        </w:trPr>
        <w:tc>
          <w:tcPr>
            <w:tcW w:w="4140" w:type="dxa"/>
            <w:tcBorders>
              <w:top w:val="nil"/>
              <w:left w:val="nil"/>
              <w:bottom w:val="nil"/>
              <w:right w:val="nil"/>
            </w:tcBorders>
            <w:shd w:val="clear" w:color="auto" w:fill="auto"/>
            <w:noWrap/>
            <w:vAlign w:val="bottom"/>
            <w:hideMark/>
          </w:tcPr>
          <w:p w14:paraId="0B75C89C"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Overseas</w:t>
            </w:r>
          </w:p>
        </w:tc>
        <w:tc>
          <w:tcPr>
            <w:tcW w:w="1080" w:type="dxa"/>
            <w:tcBorders>
              <w:top w:val="nil"/>
              <w:left w:val="nil"/>
              <w:bottom w:val="nil"/>
              <w:right w:val="nil"/>
            </w:tcBorders>
            <w:shd w:val="clear" w:color="auto" w:fill="auto"/>
            <w:noWrap/>
            <w:vAlign w:val="bottom"/>
            <w:hideMark/>
          </w:tcPr>
          <w:p w14:paraId="409DBE9F" w14:textId="77777777" w:rsidR="004139A4" w:rsidRPr="004139A4" w:rsidRDefault="004139A4" w:rsidP="004139A4">
            <w:pPr>
              <w:jc w:val="center"/>
              <w:rPr>
                <w:rFonts w:eastAsia="Times New Roman" w:cs="Times New Roman"/>
              </w:rPr>
            </w:pPr>
            <w:r w:rsidRPr="004139A4">
              <w:rPr>
                <w:rFonts w:eastAsia="Times New Roman" w:cs="Times New Roman"/>
              </w:rPr>
              <w:t>1.1</w:t>
            </w:r>
          </w:p>
        </w:tc>
        <w:tc>
          <w:tcPr>
            <w:tcW w:w="756" w:type="dxa"/>
            <w:tcBorders>
              <w:top w:val="nil"/>
              <w:left w:val="nil"/>
              <w:bottom w:val="nil"/>
              <w:right w:val="nil"/>
            </w:tcBorders>
            <w:shd w:val="clear" w:color="auto" w:fill="auto"/>
            <w:noWrap/>
            <w:vAlign w:val="bottom"/>
            <w:hideMark/>
          </w:tcPr>
          <w:p w14:paraId="7EA6AB35"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5B02FB1A" w14:textId="77777777" w:rsidR="004139A4" w:rsidRPr="004139A4" w:rsidRDefault="004139A4" w:rsidP="004139A4">
            <w:pPr>
              <w:jc w:val="center"/>
              <w:rPr>
                <w:rFonts w:eastAsia="Times New Roman" w:cs="Times New Roman"/>
              </w:rPr>
            </w:pPr>
            <w:r w:rsidRPr="004139A4">
              <w:rPr>
                <w:rFonts w:eastAsia="Times New Roman" w:cs="Times New Roman"/>
              </w:rPr>
              <w:t>1.0</w:t>
            </w:r>
          </w:p>
        </w:tc>
        <w:tc>
          <w:tcPr>
            <w:tcW w:w="761" w:type="dxa"/>
            <w:tcBorders>
              <w:top w:val="nil"/>
              <w:left w:val="nil"/>
              <w:bottom w:val="nil"/>
              <w:right w:val="nil"/>
            </w:tcBorders>
            <w:shd w:val="clear" w:color="auto" w:fill="auto"/>
            <w:noWrap/>
            <w:vAlign w:val="bottom"/>
            <w:hideMark/>
          </w:tcPr>
          <w:p w14:paraId="1C67EF30"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A4FB6A3" w14:textId="77777777" w:rsidR="004139A4" w:rsidRPr="004139A4" w:rsidRDefault="004139A4" w:rsidP="004139A4">
            <w:pPr>
              <w:jc w:val="center"/>
              <w:rPr>
                <w:rFonts w:eastAsia="Times New Roman" w:cs="Times New Roman"/>
              </w:rPr>
            </w:pPr>
            <w:r w:rsidRPr="004139A4">
              <w:rPr>
                <w:rFonts w:eastAsia="Times New Roman" w:cs="Times New Roman"/>
              </w:rPr>
              <w:t>1.2</w:t>
            </w:r>
          </w:p>
        </w:tc>
        <w:tc>
          <w:tcPr>
            <w:tcW w:w="756" w:type="dxa"/>
            <w:tcBorders>
              <w:top w:val="nil"/>
              <w:left w:val="nil"/>
              <w:bottom w:val="nil"/>
              <w:right w:val="nil"/>
            </w:tcBorders>
            <w:shd w:val="clear" w:color="auto" w:fill="auto"/>
            <w:noWrap/>
            <w:vAlign w:val="bottom"/>
            <w:hideMark/>
          </w:tcPr>
          <w:p w14:paraId="3F1E7FE1"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101CAD76" w14:textId="77777777" w:rsidR="004139A4" w:rsidRPr="004139A4" w:rsidRDefault="004139A4" w:rsidP="004139A4">
            <w:pPr>
              <w:jc w:val="center"/>
              <w:rPr>
                <w:rFonts w:eastAsia="Times New Roman" w:cs="Times New Roman"/>
              </w:rPr>
            </w:pPr>
            <w:r w:rsidRPr="004139A4">
              <w:rPr>
                <w:rFonts w:eastAsia="Times New Roman" w:cs="Times New Roman"/>
              </w:rPr>
              <w:t>0.21</w:t>
            </w:r>
          </w:p>
        </w:tc>
      </w:tr>
      <w:tr w:rsidR="004139A4" w:rsidRPr="004139A4" w14:paraId="2FA3D008" w14:textId="77777777" w:rsidTr="004139A4">
        <w:trPr>
          <w:trHeight w:val="315"/>
        </w:trPr>
        <w:tc>
          <w:tcPr>
            <w:tcW w:w="4140" w:type="dxa"/>
            <w:tcBorders>
              <w:top w:val="nil"/>
              <w:left w:val="nil"/>
              <w:bottom w:val="nil"/>
              <w:right w:val="nil"/>
            </w:tcBorders>
            <w:shd w:val="clear" w:color="auto" w:fill="auto"/>
            <w:noWrap/>
            <w:vAlign w:val="bottom"/>
            <w:hideMark/>
          </w:tcPr>
          <w:p w14:paraId="5FFA4D76"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1</w:t>
            </w:r>
          </w:p>
        </w:tc>
        <w:tc>
          <w:tcPr>
            <w:tcW w:w="1080" w:type="dxa"/>
            <w:tcBorders>
              <w:top w:val="nil"/>
              <w:left w:val="nil"/>
              <w:bottom w:val="nil"/>
              <w:right w:val="nil"/>
            </w:tcBorders>
            <w:shd w:val="clear" w:color="auto" w:fill="auto"/>
            <w:noWrap/>
            <w:vAlign w:val="bottom"/>
            <w:hideMark/>
          </w:tcPr>
          <w:p w14:paraId="207A9F3B" w14:textId="77777777" w:rsidR="004139A4" w:rsidRPr="004139A4" w:rsidRDefault="004139A4" w:rsidP="004139A4">
            <w:pPr>
              <w:jc w:val="center"/>
              <w:rPr>
                <w:rFonts w:eastAsia="Times New Roman" w:cs="Times New Roman"/>
              </w:rPr>
            </w:pPr>
            <w:r w:rsidRPr="004139A4">
              <w:rPr>
                <w:rFonts w:eastAsia="Times New Roman" w:cs="Times New Roman"/>
              </w:rPr>
              <w:t>5.9</w:t>
            </w:r>
          </w:p>
        </w:tc>
        <w:tc>
          <w:tcPr>
            <w:tcW w:w="756" w:type="dxa"/>
            <w:tcBorders>
              <w:top w:val="nil"/>
              <w:left w:val="nil"/>
              <w:bottom w:val="nil"/>
              <w:right w:val="nil"/>
            </w:tcBorders>
            <w:shd w:val="clear" w:color="auto" w:fill="auto"/>
            <w:noWrap/>
            <w:vAlign w:val="bottom"/>
            <w:hideMark/>
          </w:tcPr>
          <w:p w14:paraId="1B3B5B79"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4F30FDE8" w14:textId="77777777" w:rsidR="004139A4" w:rsidRPr="004139A4" w:rsidRDefault="004139A4" w:rsidP="004139A4">
            <w:pPr>
              <w:jc w:val="center"/>
              <w:rPr>
                <w:rFonts w:eastAsia="Times New Roman" w:cs="Times New Roman"/>
              </w:rPr>
            </w:pPr>
            <w:r w:rsidRPr="004139A4">
              <w:rPr>
                <w:rFonts w:eastAsia="Times New Roman" w:cs="Times New Roman"/>
              </w:rPr>
              <w:t>6.9</w:t>
            </w:r>
          </w:p>
        </w:tc>
        <w:tc>
          <w:tcPr>
            <w:tcW w:w="761" w:type="dxa"/>
            <w:tcBorders>
              <w:top w:val="nil"/>
              <w:left w:val="nil"/>
              <w:bottom w:val="nil"/>
              <w:right w:val="nil"/>
            </w:tcBorders>
            <w:shd w:val="clear" w:color="auto" w:fill="auto"/>
            <w:noWrap/>
            <w:vAlign w:val="bottom"/>
            <w:hideMark/>
          </w:tcPr>
          <w:p w14:paraId="25899C0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2B337DDA" w14:textId="77777777" w:rsidR="004139A4" w:rsidRPr="004139A4" w:rsidRDefault="004139A4" w:rsidP="004139A4">
            <w:pPr>
              <w:jc w:val="center"/>
              <w:rPr>
                <w:rFonts w:eastAsia="Times New Roman" w:cs="Times New Roman"/>
              </w:rPr>
            </w:pPr>
            <w:r w:rsidRPr="004139A4">
              <w:rPr>
                <w:rFonts w:eastAsia="Times New Roman" w:cs="Times New Roman"/>
              </w:rPr>
              <w:t>5.2</w:t>
            </w:r>
          </w:p>
        </w:tc>
        <w:tc>
          <w:tcPr>
            <w:tcW w:w="756" w:type="dxa"/>
            <w:tcBorders>
              <w:top w:val="nil"/>
              <w:left w:val="nil"/>
              <w:bottom w:val="nil"/>
              <w:right w:val="nil"/>
            </w:tcBorders>
            <w:shd w:val="clear" w:color="auto" w:fill="auto"/>
            <w:noWrap/>
            <w:vAlign w:val="bottom"/>
            <w:hideMark/>
          </w:tcPr>
          <w:p w14:paraId="716FEEB5"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E257FC6"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CB723C8" w14:textId="77777777" w:rsidTr="004139A4">
        <w:trPr>
          <w:trHeight w:val="315"/>
        </w:trPr>
        <w:tc>
          <w:tcPr>
            <w:tcW w:w="4140" w:type="dxa"/>
            <w:tcBorders>
              <w:top w:val="nil"/>
              <w:left w:val="nil"/>
              <w:bottom w:val="nil"/>
              <w:right w:val="nil"/>
            </w:tcBorders>
            <w:shd w:val="clear" w:color="auto" w:fill="auto"/>
            <w:noWrap/>
            <w:vAlign w:val="bottom"/>
            <w:hideMark/>
          </w:tcPr>
          <w:p w14:paraId="3A709B8C"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2 (GCSE)</w:t>
            </w:r>
          </w:p>
        </w:tc>
        <w:tc>
          <w:tcPr>
            <w:tcW w:w="1080" w:type="dxa"/>
            <w:tcBorders>
              <w:top w:val="nil"/>
              <w:left w:val="nil"/>
              <w:bottom w:val="nil"/>
              <w:right w:val="nil"/>
            </w:tcBorders>
            <w:shd w:val="clear" w:color="auto" w:fill="auto"/>
            <w:noWrap/>
            <w:vAlign w:val="bottom"/>
            <w:hideMark/>
          </w:tcPr>
          <w:p w14:paraId="0D0C1F22" w14:textId="77777777" w:rsidR="004139A4" w:rsidRPr="004139A4" w:rsidRDefault="004139A4" w:rsidP="004139A4">
            <w:pPr>
              <w:jc w:val="center"/>
              <w:rPr>
                <w:rFonts w:eastAsia="Times New Roman" w:cs="Times New Roman"/>
              </w:rPr>
            </w:pPr>
            <w:r w:rsidRPr="004139A4">
              <w:rPr>
                <w:rFonts w:eastAsia="Times New Roman" w:cs="Times New Roman"/>
              </w:rPr>
              <w:t>29.0</w:t>
            </w:r>
          </w:p>
        </w:tc>
        <w:tc>
          <w:tcPr>
            <w:tcW w:w="756" w:type="dxa"/>
            <w:tcBorders>
              <w:top w:val="nil"/>
              <w:left w:val="nil"/>
              <w:bottom w:val="nil"/>
              <w:right w:val="nil"/>
            </w:tcBorders>
            <w:shd w:val="clear" w:color="auto" w:fill="auto"/>
            <w:noWrap/>
            <w:vAlign w:val="bottom"/>
            <w:hideMark/>
          </w:tcPr>
          <w:p w14:paraId="25130397"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657D8016" w14:textId="77777777" w:rsidR="004139A4" w:rsidRPr="004139A4" w:rsidRDefault="004139A4" w:rsidP="004139A4">
            <w:pPr>
              <w:jc w:val="center"/>
              <w:rPr>
                <w:rFonts w:eastAsia="Times New Roman" w:cs="Times New Roman"/>
              </w:rPr>
            </w:pPr>
            <w:r w:rsidRPr="004139A4">
              <w:rPr>
                <w:rFonts w:eastAsia="Times New Roman" w:cs="Times New Roman"/>
              </w:rPr>
              <w:t>28.7</w:t>
            </w:r>
          </w:p>
        </w:tc>
        <w:tc>
          <w:tcPr>
            <w:tcW w:w="761" w:type="dxa"/>
            <w:tcBorders>
              <w:top w:val="nil"/>
              <w:left w:val="nil"/>
              <w:bottom w:val="nil"/>
              <w:right w:val="nil"/>
            </w:tcBorders>
            <w:shd w:val="clear" w:color="auto" w:fill="auto"/>
            <w:noWrap/>
            <w:vAlign w:val="bottom"/>
            <w:hideMark/>
          </w:tcPr>
          <w:p w14:paraId="1AA7A9BB"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2D272754" w14:textId="77777777" w:rsidR="004139A4" w:rsidRPr="004139A4" w:rsidRDefault="004139A4" w:rsidP="004139A4">
            <w:pPr>
              <w:jc w:val="center"/>
              <w:rPr>
                <w:rFonts w:eastAsia="Times New Roman" w:cs="Times New Roman"/>
              </w:rPr>
            </w:pPr>
            <w:r w:rsidRPr="004139A4">
              <w:rPr>
                <w:rFonts w:eastAsia="Times New Roman" w:cs="Times New Roman"/>
              </w:rPr>
              <w:t>29.3</w:t>
            </w:r>
          </w:p>
        </w:tc>
        <w:tc>
          <w:tcPr>
            <w:tcW w:w="756" w:type="dxa"/>
            <w:tcBorders>
              <w:top w:val="nil"/>
              <w:left w:val="nil"/>
              <w:bottom w:val="nil"/>
              <w:right w:val="nil"/>
            </w:tcBorders>
            <w:shd w:val="clear" w:color="auto" w:fill="auto"/>
            <w:noWrap/>
            <w:vAlign w:val="bottom"/>
            <w:hideMark/>
          </w:tcPr>
          <w:p w14:paraId="521C846D"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2B112B4E" w14:textId="77777777" w:rsidR="004139A4" w:rsidRPr="004139A4" w:rsidRDefault="004139A4" w:rsidP="004139A4">
            <w:pPr>
              <w:jc w:val="center"/>
              <w:rPr>
                <w:rFonts w:eastAsia="Times New Roman" w:cs="Times New Roman"/>
              </w:rPr>
            </w:pPr>
            <w:r w:rsidRPr="004139A4">
              <w:rPr>
                <w:rFonts w:eastAsia="Times New Roman" w:cs="Times New Roman"/>
              </w:rPr>
              <w:t>0.49</w:t>
            </w:r>
          </w:p>
        </w:tc>
      </w:tr>
      <w:tr w:rsidR="004139A4" w:rsidRPr="004139A4" w14:paraId="68240F4F" w14:textId="77777777" w:rsidTr="004139A4">
        <w:trPr>
          <w:trHeight w:val="315"/>
        </w:trPr>
        <w:tc>
          <w:tcPr>
            <w:tcW w:w="4140" w:type="dxa"/>
            <w:tcBorders>
              <w:top w:val="nil"/>
              <w:left w:val="nil"/>
              <w:bottom w:val="nil"/>
              <w:right w:val="nil"/>
            </w:tcBorders>
            <w:shd w:val="clear" w:color="auto" w:fill="auto"/>
            <w:noWrap/>
            <w:vAlign w:val="bottom"/>
            <w:hideMark/>
          </w:tcPr>
          <w:p w14:paraId="28E47E55"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3 (A-level)</w:t>
            </w:r>
          </w:p>
        </w:tc>
        <w:tc>
          <w:tcPr>
            <w:tcW w:w="1080" w:type="dxa"/>
            <w:tcBorders>
              <w:top w:val="nil"/>
              <w:left w:val="nil"/>
              <w:bottom w:val="nil"/>
              <w:right w:val="nil"/>
            </w:tcBorders>
            <w:shd w:val="clear" w:color="auto" w:fill="auto"/>
            <w:noWrap/>
            <w:vAlign w:val="bottom"/>
            <w:hideMark/>
          </w:tcPr>
          <w:p w14:paraId="60CF5214" w14:textId="77777777" w:rsidR="004139A4" w:rsidRPr="004139A4" w:rsidRDefault="004139A4" w:rsidP="004139A4">
            <w:pPr>
              <w:jc w:val="center"/>
              <w:rPr>
                <w:rFonts w:eastAsia="Times New Roman" w:cs="Times New Roman"/>
              </w:rPr>
            </w:pPr>
            <w:r w:rsidRPr="004139A4">
              <w:rPr>
                <w:rFonts w:eastAsia="Times New Roman" w:cs="Times New Roman"/>
              </w:rPr>
              <w:t>15.8</w:t>
            </w:r>
          </w:p>
        </w:tc>
        <w:tc>
          <w:tcPr>
            <w:tcW w:w="756" w:type="dxa"/>
            <w:tcBorders>
              <w:top w:val="nil"/>
              <w:left w:val="nil"/>
              <w:bottom w:val="nil"/>
              <w:right w:val="nil"/>
            </w:tcBorders>
            <w:shd w:val="clear" w:color="auto" w:fill="auto"/>
            <w:noWrap/>
            <w:vAlign w:val="bottom"/>
            <w:hideMark/>
          </w:tcPr>
          <w:p w14:paraId="0C8CA2E2"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0A5174DF" w14:textId="77777777" w:rsidR="004139A4" w:rsidRPr="004139A4" w:rsidRDefault="004139A4" w:rsidP="004139A4">
            <w:pPr>
              <w:jc w:val="center"/>
              <w:rPr>
                <w:rFonts w:eastAsia="Times New Roman" w:cs="Times New Roman"/>
              </w:rPr>
            </w:pPr>
            <w:r w:rsidRPr="004139A4">
              <w:rPr>
                <w:rFonts w:eastAsia="Times New Roman" w:cs="Times New Roman"/>
              </w:rPr>
              <w:t>14.4</w:t>
            </w:r>
          </w:p>
        </w:tc>
        <w:tc>
          <w:tcPr>
            <w:tcW w:w="761" w:type="dxa"/>
            <w:tcBorders>
              <w:top w:val="nil"/>
              <w:left w:val="nil"/>
              <w:bottom w:val="nil"/>
              <w:right w:val="nil"/>
            </w:tcBorders>
            <w:shd w:val="clear" w:color="auto" w:fill="auto"/>
            <w:noWrap/>
            <w:vAlign w:val="bottom"/>
            <w:hideMark/>
          </w:tcPr>
          <w:p w14:paraId="71FD4E66"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1DB59286" w14:textId="77777777" w:rsidR="004139A4" w:rsidRPr="004139A4" w:rsidRDefault="004139A4" w:rsidP="004139A4">
            <w:pPr>
              <w:jc w:val="center"/>
              <w:rPr>
                <w:rFonts w:eastAsia="Times New Roman" w:cs="Times New Roman"/>
              </w:rPr>
            </w:pPr>
            <w:r w:rsidRPr="004139A4">
              <w:rPr>
                <w:rFonts w:eastAsia="Times New Roman" w:cs="Times New Roman"/>
              </w:rPr>
              <w:t>16.8</w:t>
            </w:r>
          </w:p>
        </w:tc>
        <w:tc>
          <w:tcPr>
            <w:tcW w:w="756" w:type="dxa"/>
            <w:tcBorders>
              <w:top w:val="nil"/>
              <w:left w:val="nil"/>
              <w:bottom w:val="nil"/>
              <w:right w:val="nil"/>
            </w:tcBorders>
            <w:shd w:val="clear" w:color="auto" w:fill="auto"/>
            <w:noWrap/>
            <w:vAlign w:val="bottom"/>
            <w:hideMark/>
          </w:tcPr>
          <w:p w14:paraId="59C2CEB5"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2180E02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21198E8A" w14:textId="77777777" w:rsidTr="004139A4">
        <w:trPr>
          <w:trHeight w:val="315"/>
        </w:trPr>
        <w:tc>
          <w:tcPr>
            <w:tcW w:w="4140" w:type="dxa"/>
            <w:tcBorders>
              <w:top w:val="nil"/>
              <w:left w:val="nil"/>
              <w:bottom w:val="nil"/>
              <w:right w:val="nil"/>
            </w:tcBorders>
            <w:shd w:val="clear" w:color="auto" w:fill="auto"/>
            <w:noWrap/>
            <w:vAlign w:val="bottom"/>
            <w:hideMark/>
          </w:tcPr>
          <w:p w14:paraId="4A6C2D0E"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4 + (degree or more)</w:t>
            </w:r>
          </w:p>
        </w:tc>
        <w:tc>
          <w:tcPr>
            <w:tcW w:w="1080" w:type="dxa"/>
            <w:tcBorders>
              <w:top w:val="nil"/>
              <w:left w:val="nil"/>
              <w:bottom w:val="nil"/>
              <w:right w:val="nil"/>
            </w:tcBorders>
            <w:shd w:val="clear" w:color="auto" w:fill="auto"/>
            <w:noWrap/>
            <w:vAlign w:val="bottom"/>
            <w:hideMark/>
          </w:tcPr>
          <w:p w14:paraId="33094662" w14:textId="77777777" w:rsidR="004139A4" w:rsidRPr="004139A4" w:rsidRDefault="004139A4" w:rsidP="004139A4">
            <w:pPr>
              <w:jc w:val="center"/>
              <w:rPr>
                <w:rFonts w:eastAsia="Times New Roman" w:cs="Times New Roman"/>
              </w:rPr>
            </w:pPr>
            <w:r w:rsidRPr="004139A4">
              <w:rPr>
                <w:rFonts w:eastAsia="Times New Roman" w:cs="Times New Roman"/>
              </w:rPr>
              <w:t>43.8</w:t>
            </w:r>
          </w:p>
        </w:tc>
        <w:tc>
          <w:tcPr>
            <w:tcW w:w="756" w:type="dxa"/>
            <w:tcBorders>
              <w:top w:val="nil"/>
              <w:left w:val="nil"/>
              <w:bottom w:val="nil"/>
              <w:right w:val="nil"/>
            </w:tcBorders>
            <w:shd w:val="clear" w:color="auto" w:fill="auto"/>
            <w:noWrap/>
            <w:vAlign w:val="bottom"/>
            <w:hideMark/>
          </w:tcPr>
          <w:p w14:paraId="05DDDE58"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2BA7870C" w14:textId="77777777" w:rsidR="004139A4" w:rsidRPr="004139A4" w:rsidRDefault="004139A4" w:rsidP="004139A4">
            <w:pPr>
              <w:jc w:val="center"/>
              <w:rPr>
                <w:rFonts w:eastAsia="Times New Roman" w:cs="Times New Roman"/>
              </w:rPr>
            </w:pPr>
            <w:r w:rsidRPr="004139A4">
              <w:rPr>
                <w:rFonts w:eastAsia="Times New Roman" w:cs="Times New Roman"/>
              </w:rPr>
              <w:t>43.4</w:t>
            </w:r>
          </w:p>
        </w:tc>
        <w:tc>
          <w:tcPr>
            <w:tcW w:w="761" w:type="dxa"/>
            <w:tcBorders>
              <w:top w:val="nil"/>
              <w:left w:val="nil"/>
              <w:bottom w:val="nil"/>
              <w:right w:val="nil"/>
            </w:tcBorders>
            <w:shd w:val="clear" w:color="auto" w:fill="auto"/>
            <w:noWrap/>
            <w:vAlign w:val="bottom"/>
            <w:hideMark/>
          </w:tcPr>
          <w:p w14:paraId="54F4B039"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4A1964E1" w14:textId="77777777" w:rsidR="004139A4" w:rsidRPr="004139A4" w:rsidRDefault="004139A4" w:rsidP="004139A4">
            <w:pPr>
              <w:jc w:val="center"/>
              <w:rPr>
                <w:rFonts w:eastAsia="Times New Roman" w:cs="Times New Roman"/>
              </w:rPr>
            </w:pPr>
            <w:r w:rsidRPr="004139A4">
              <w:rPr>
                <w:rFonts w:eastAsia="Times New Roman" w:cs="Times New Roman"/>
              </w:rPr>
              <w:t>44.2</w:t>
            </w:r>
          </w:p>
        </w:tc>
        <w:tc>
          <w:tcPr>
            <w:tcW w:w="756" w:type="dxa"/>
            <w:tcBorders>
              <w:top w:val="nil"/>
              <w:left w:val="nil"/>
              <w:bottom w:val="nil"/>
              <w:right w:val="nil"/>
            </w:tcBorders>
            <w:shd w:val="clear" w:color="auto" w:fill="auto"/>
            <w:noWrap/>
            <w:vAlign w:val="bottom"/>
            <w:hideMark/>
          </w:tcPr>
          <w:p w14:paraId="4B3FF456"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F8D76F5" w14:textId="77777777" w:rsidR="004139A4" w:rsidRPr="004139A4" w:rsidRDefault="004139A4" w:rsidP="004139A4">
            <w:pPr>
              <w:jc w:val="center"/>
              <w:rPr>
                <w:rFonts w:eastAsia="Times New Roman" w:cs="Times New Roman"/>
              </w:rPr>
            </w:pPr>
            <w:r w:rsidRPr="004139A4">
              <w:rPr>
                <w:rFonts w:eastAsia="Times New Roman" w:cs="Times New Roman"/>
              </w:rPr>
              <w:t>0.39</w:t>
            </w:r>
          </w:p>
        </w:tc>
      </w:tr>
      <w:tr w:rsidR="004139A4" w:rsidRPr="004139A4" w14:paraId="55B3DD4C" w14:textId="77777777" w:rsidTr="004139A4">
        <w:trPr>
          <w:trHeight w:val="315"/>
        </w:trPr>
        <w:tc>
          <w:tcPr>
            <w:tcW w:w="4140" w:type="dxa"/>
            <w:tcBorders>
              <w:top w:val="nil"/>
              <w:left w:val="nil"/>
              <w:bottom w:val="nil"/>
              <w:right w:val="nil"/>
            </w:tcBorders>
            <w:shd w:val="clear" w:color="auto" w:fill="auto"/>
            <w:noWrap/>
            <w:vAlign w:val="bottom"/>
            <w:hideMark/>
          </w:tcPr>
          <w:p w14:paraId="6C7E0F95" w14:textId="77777777" w:rsidR="004139A4" w:rsidRPr="004139A4" w:rsidRDefault="004139A4" w:rsidP="004139A4">
            <w:pPr>
              <w:rPr>
                <w:rFonts w:eastAsia="Times New Roman" w:cs="Times New Roman"/>
              </w:rPr>
            </w:pPr>
            <w:r w:rsidRPr="004139A4">
              <w:rPr>
                <w:rFonts w:eastAsia="Times New Roman" w:cs="Times New Roman"/>
              </w:rPr>
              <w:t>Race/ethnicity</w:t>
            </w:r>
          </w:p>
        </w:tc>
        <w:tc>
          <w:tcPr>
            <w:tcW w:w="1080" w:type="dxa"/>
            <w:tcBorders>
              <w:top w:val="nil"/>
              <w:left w:val="nil"/>
              <w:bottom w:val="nil"/>
              <w:right w:val="nil"/>
            </w:tcBorders>
            <w:shd w:val="clear" w:color="auto" w:fill="auto"/>
            <w:noWrap/>
            <w:vAlign w:val="bottom"/>
            <w:hideMark/>
          </w:tcPr>
          <w:p w14:paraId="3B28C3F6"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25F27F86"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6312F246"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68E542EA"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3E4502E5"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788CD6A4"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4E134E68" w14:textId="77777777" w:rsidR="004139A4" w:rsidRPr="004139A4" w:rsidRDefault="004139A4" w:rsidP="004139A4">
            <w:pPr>
              <w:jc w:val="center"/>
              <w:rPr>
                <w:rFonts w:eastAsia="Times New Roman" w:cs="Times New Roman"/>
                <w:color w:val="auto"/>
                <w:sz w:val="20"/>
                <w:szCs w:val="20"/>
              </w:rPr>
            </w:pPr>
          </w:p>
        </w:tc>
      </w:tr>
      <w:tr w:rsidR="004139A4" w:rsidRPr="004139A4" w14:paraId="1EB94192" w14:textId="77777777" w:rsidTr="004139A4">
        <w:trPr>
          <w:trHeight w:val="315"/>
        </w:trPr>
        <w:tc>
          <w:tcPr>
            <w:tcW w:w="4140" w:type="dxa"/>
            <w:tcBorders>
              <w:top w:val="nil"/>
              <w:left w:val="nil"/>
              <w:bottom w:val="nil"/>
              <w:right w:val="nil"/>
            </w:tcBorders>
            <w:shd w:val="clear" w:color="auto" w:fill="auto"/>
            <w:noWrap/>
            <w:vAlign w:val="bottom"/>
            <w:hideMark/>
          </w:tcPr>
          <w:p w14:paraId="703D8D90"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White</w:t>
            </w:r>
          </w:p>
        </w:tc>
        <w:tc>
          <w:tcPr>
            <w:tcW w:w="1080" w:type="dxa"/>
            <w:tcBorders>
              <w:top w:val="nil"/>
              <w:left w:val="nil"/>
              <w:bottom w:val="nil"/>
              <w:right w:val="nil"/>
            </w:tcBorders>
            <w:shd w:val="clear" w:color="auto" w:fill="auto"/>
            <w:noWrap/>
            <w:vAlign w:val="bottom"/>
            <w:hideMark/>
          </w:tcPr>
          <w:p w14:paraId="046CCF2B" w14:textId="77777777" w:rsidR="004139A4" w:rsidRPr="004139A4" w:rsidRDefault="004139A4" w:rsidP="004139A4">
            <w:pPr>
              <w:jc w:val="center"/>
              <w:rPr>
                <w:rFonts w:eastAsia="Times New Roman" w:cs="Times New Roman"/>
              </w:rPr>
            </w:pPr>
            <w:r w:rsidRPr="004139A4">
              <w:rPr>
                <w:rFonts w:eastAsia="Times New Roman" w:cs="Times New Roman"/>
              </w:rPr>
              <w:t>93.7</w:t>
            </w:r>
          </w:p>
        </w:tc>
        <w:tc>
          <w:tcPr>
            <w:tcW w:w="756" w:type="dxa"/>
            <w:tcBorders>
              <w:top w:val="nil"/>
              <w:left w:val="nil"/>
              <w:bottom w:val="nil"/>
              <w:right w:val="nil"/>
            </w:tcBorders>
            <w:shd w:val="clear" w:color="auto" w:fill="auto"/>
            <w:noWrap/>
            <w:vAlign w:val="bottom"/>
            <w:hideMark/>
          </w:tcPr>
          <w:p w14:paraId="5D544FDA"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068856FC" w14:textId="77777777" w:rsidR="004139A4" w:rsidRPr="004139A4" w:rsidRDefault="004139A4" w:rsidP="004139A4">
            <w:pPr>
              <w:jc w:val="center"/>
              <w:rPr>
                <w:rFonts w:eastAsia="Times New Roman" w:cs="Times New Roman"/>
              </w:rPr>
            </w:pPr>
            <w:r w:rsidRPr="004139A4">
              <w:rPr>
                <w:rFonts w:eastAsia="Times New Roman" w:cs="Times New Roman"/>
              </w:rPr>
              <w:t>94.2</w:t>
            </w:r>
          </w:p>
        </w:tc>
        <w:tc>
          <w:tcPr>
            <w:tcW w:w="761" w:type="dxa"/>
            <w:tcBorders>
              <w:top w:val="nil"/>
              <w:left w:val="nil"/>
              <w:bottom w:val="nil"/>
              <w:right w:val="nil"/>
            </w:tcBorders>
            <w:shd w:val="clear" w:color="auto" w:fill="auto"/>
            <w:noWrap/>
            <w:vAlign w:val="bottom"/>
            <w:hideMark/>
          </w:tcPr>
          <w:p w14:paraId="377DAD88"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6B7705C8" w14:textId="77777777" w:rsidR="004139A4" w:rsidRPr="004139A4" w:rsidRDefault="004139A4" w:rsidP="004139A4">
            <w:pPr>
              <w:jc w:val="center"/>
              <w:rPr>
                <w:rFonts w:eastAsia="Times New Roman" w:cs="Times New Roman"/>
              </w:rPr>
            </w:pPr>
            <w:r w:rsidRPr="004139A4">
              <w:rPr>
                <w:rFonts w:eastAsia="Times New Roman" w:cs="Times New Roman"/>
              </w:rPr>
              <w:t>93.4</w:t>
            </w:r>
          </w:p>
        </w:tc>
        <w:tc>
          <w:tcPr>
            <w:tcW w:w="756" w:type="dxa"/>
            <w:tcBorders>
              <w:top w:val="nil"/>
              <w:left w:val="nil"/>
              <w:bottom w:val="nil"/>
              <w:right w:val="nil"/>
            </w:tcBorders>
            <w:shd w:val="clear" w:color="auto" w:fill="auto"/>
            <w:noWrap/>
            <w:vAlign w:val="bottom"/>
            <w:hideMark/>
          </w:tcPr>
          <w:p w14:paraId="5025BF85"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3312084" w14:textId="77777777" w:rsidR="004139A4" w:rsidRPr="004139A4" w:rsidRDefault="004139A4" w:rsidP="004139A4">
            <w:pPr>
              <w:jc w:val="center"/>
              <w:rPr>
                <w:rFonts w:eastAsia="Times New Roman" w:cs="Times New Roman"/>
              </w:rPr>
            </w:pPr>
            <w:r w:rsidRPr="004139A4">
              <w:rPr>
                <w:rFonts w:eastAsia="Times New Roman" w:cs="Times New Roman"/>
              </w:rPr>
              <w:t>0.04</w:t>
            </w:r>
          </w:p>
        </w:tc>
      </w:tr>
      <w:tr w:rsidR="004139A4" w:rsidRPr="004139A4" w14:paraId="696FDA46" w14:textId="77777777" w:rsidTr="004139A4">
        <w:trPr>
          <w:trHeight w:val="315"/>
        </w:trPr>
        <w:tc>
          <w:tcPr>
            <w:tcW w:w="4140" w:type="dxa"/>
            <w:tcBorders>
              <w:top w:val="nil"/>
              <w:left w:val="nil"/>
              <w:bottom w:val="nil"/>
              <w:right w:val="nil"/>
            </w:tcBorders>
            <w:shd w:val="clear" w:color="auto" w:fill="auto"/>
            <w:noWrap/>
            <w:vAlign w:val="bottom"/>
            <w:hideMark/>
          </w:tcPr>
          <w:p w14:paraId="44153ACE"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Indian</w:t>
            </w:r>
          </w:p>
        </w:tc>
        <w:tc>
          <w:tcPr>
            <w:tcW w:w="1080" w:type="dxa"/>
            <w:tcBorders>
              <w:top w:val="nil"/>
              <w:left w:val="nil"/>
              <w:bottom w:val="nil"/>
              <w:right w:val="nil"/>
            </w:tcBorders>
            <w:shd w:val="clear" w:color="auto" w:fill="auto"/>
            <w:noWrap/>
            <w:vAlign w:val="bottom"/>
            <w:hideMark/>
          </w:tcPr>
          <w:p w14:paraId="7D7DD696" w14:textId="77777777" w:rsidR="004139A4" w:rsidRPr="004139A4" w:rsidRDefault="004139A4" w:rsidP="004139A4">
            <w:pPr>
              <w:jc w:val="center"/>
              <w:rPr>
                <w:rFonts w:eastAsia="Times New Roman" w:cs="Times New Roman"/>
              </w:rPr>
            </w:pPr>
            <w:r w:rsidRPr="004139A4">
              <w:rPr>
                <w:rFonts w:eastAsia="Times New Roman" w:cs="Times New Roman"/>
              </w:rPr>
              <w:t>1.8</w:t>
            </w:r>
          </w:p>
        </w:tc>
        <w:tc>
          <w:tcPr>
            <w:tcW w:w="756" w:type="dxa"/>
            <w:tcBorders>
              <w:top w:val="nil"/>
              <w:left w:val="nil"/>
              <w:bottom w:val="nil"/>
              <w:right w:val="nil"/>
            </w:tcBorders>
            <w:shd w:val="clear" w:color="auto" w:fill="auto"/>
            <w:noWrap/>
            <w:vAlign w:val="bottom"/>
            <w:hideMark/>
          </w:tcPr>
          <w:p w14:paraId="5F9E2BF5"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52092C65" w14:textId="77777777" w:rsidR="004139A4" w:rsidRPr="004139A4" w:rsidRDefault="004139A4" w:rsidP="004139A4">
            <w:pPr>
              <w:jc w:val="center"/>
              <w:rPr>
                <w:rFonts w:eastAsia="Times New Roman" w:cs="Times New Roman"/>
              </w:rPr>
            </w:pPr>
            <w:r w:rsidRPr="004139A4">
              <w:rPr>
                <w:rFonts w:eastAsia="Times New Roman" w:cs="Times New Roman"/>
              </w:rPr>
              <w:t>1.7</w:t>
            </w:r>
          </w:p>
        </w:tc>
        <w:tc>
          <w:tcPr>
            <w:tcW w:w="761" w:type="dxa"/>
            <w:tcBorders>
              <w:top w:val="nil"/>
              <w:left w:val="nil"/>
              <w:bottom w:val="nil"/>
              <w:right w:val="nil"/>
            </w:tcBorders>
            <w:shd w:val="clear" w:color="auto" w:fill="auto"/>
            <w:noWrap/>
            <w:vAlign w:val="bottom"/>
            <w:hideMark/>
          </w:tcPr>
          <w:p w14:paraId="44F9091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20DE8E80" w14:textId="77777777" w:rsidR="004139A4" w:rsidRPr="004139A4" w:rsidRDefault="004139A4" w:rsidP="004139A4">
            <w:pPr>
              <w:jc w:val="center"/>
              <w:rPr>
                <w:rFonts w:eastAsia="Times New Roman" w:cs="Times New Roman"/>
              </w:rPr>
            </w:pPr>
            <w:r w:rsidRPr="004139A4">
              <w:rPr>
                <w:rFonts w:eastAsia="Times New Roman" w:cs="Times New Roman"/>
              </w:rPr>
              <w:t>1.8</w:t>
            </w:r>
          </w:p>
        </w:tc>
        <w:tc>
          <w:tcPr>
            <w:tcW w:w="756" w:type="dxa"/>
            <w:tcBorders>
              <w:top w:val="nil"/>
              <w:left w:val="nil"/>
              <w:bottom w:val="nil"/>
              <w:right w:val="nil"/>
            </w:tcBorders>
            <w:shd w:val="clear" w:color="auto" w:fill="auto"/>
            <w:noWrap/>
            <w:vAlign w:val="bottom"/>
            <w:hideMark/>
          </w:tcPr>
          <w:p w14:paraId="150D817F"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422D9311" w14:textId="77777777" w:rsidR="004139A4" w:rsidRPr="004139A4" w:rsidRDefault="004139A4" w:rsidP="004139A4">
            <w:pPr>
              <w:jc w:val="center"/>
              <w:rPr>
                <w:rFonts w:eastAsia="Times New Roman" w:cs="Times New Roman"/>
              </w:rPr>
            </w:pPr>
            <w:r w:rsidRPr="004139A4">
              <w:rPr>
                <w:rFonts w:eastAsia="Times New Roman" w:cs="Times New Roman"/>
              </w:rPr>
              <w:t>0.88</w:t>
            </w:r>
          </w:p>
        </w:tc>
      </w:tr>
      <w:tr w:rsidR="004139A4" w:rsidRPr="004139A4" w14:paraId="22A8E45B" w14:textId="77777777" w:rsidTr="004139A4">
        <w:trPr>
          <w:trHeight w:val="315"/>
        </w:trPr>
        <w:tc>
          <w:tcPr>
            <w:tcW w:w="4140" w:type="dxa"/>
            <w:tcBorders>
              <w:top w:val="nil"/>
              <w:left w:val="nil"/>
              <w:bottom w:val="nil"/>
              <w:right w:val="nil"/>
            </w:tcBorders>
            <w:shd w:val="clear" w:color="auto" w:fill="auto"/>
            <w:noWrap/>
            <w:vAlign w:val="bottom"/>
            <w:hideMark/>
          </w:tcPr>
          <w:p w14:paraId="0315AD3D"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Pakistani/Bangladeshi</w:t>
            </w:r>
          </w:p>
        </w:tc>
        <w:tc>
          <w:tcPr>
            <w:tcW w:w="1080" w:type="dxa"/>
            <w:tcBorders>
              <w:top w:val="nil"/>
              <w:left w:val="nil"/>
              <w:bottom w:val="nil"/>
              <w:right w:val="nil"/>
            </w:tcBorders>
            <w:shd w:val="clear" w:color="auto" w:fill="auto"/>
            <w:noWrap/>
            <w:vAlign w:val="bottom"/>
            <w:hideMark/>
          </w:tcPr>
          <w:p w14:paraId="71A3AFA9" w14:textId="77777777" w:rsidR="004139A4" w:rsidRPr="004139A4" w:rsidRDefault="004139A4" w:rsidP="004139A4">
            <w:pPr>
              <w:jc w:val="center"/>
              <w:rPr>
                <w:rFonts w:eastAsia="Times New Roman" w:cs="Times New Roman"/>
              </w:rPr>
            </w:pPr>
            <w:r w:rsidRPr="004139A4">
              <w:rPr>
                <w:rFonts w:eastAsia="Times New Roman" w:cs="Times New Roman"/>
              </w:rPr>
              <w:t>0.9</w:t>
            </w:r>
          </w:p>
        </w:tc>
        <w:tc>
          <w:tcPr>
            <w:tcW w:w="756" w:type="dxa"/>
            <w:tcBorders>
              <w:top w:val="nil"/>
              <w:left w:val="nil"/>
              <w:bottom w:val="nil"/>
              <w:right w:val="nil"/>
            </w:tcBorders>
            <w:shd w:val="clear" w:color="auto" w:fill="auto"/>
            <w:noWrap/>
            <w:vAlign w:val="bottom"/>
            <w:hideMark/>
          </w:tcPr>
          <w:p w14:paraId="2F96D092"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47CC4A47" w14:textId="77777777" w:rsidR="004139A4" w:rsidRPr="004139A4" w:rsidRDefault="004139A4" w:rsidP="004139A4">
            <w:pPr>
              <w:jc w:val="center"/>
              <w:rPr>
                <w:rFonts w:eastAsia="Times New Roman" w:cs="Times New Roman"/>
              </w:rPr>
            </w:pPr>
            <w:r w:rsidRPr="004139A4">
              <w:rPr>
                <w:rFonts w:eastAsia="Times New Roman" w:cs="Times New Roman"/>
              </w:rPr>
              <w:t>0.7</w:t>
            </w:r>
          </w:p>
        </w:tc>
        <w:tc>
          <w:tcPr>
            <w:tcW w:w="761" w:type="dxa"/>
            <w:tcBorders>
              <w:top w:val="nil"/>
              <w:left w:val="nil"/>
              <w:bottom w:val="nil"/>
              <w:right w:val="nil"/>
            </w:tcBorders>
            <w:shd w:val="clear" w:color="auto" w:fill="auto"/>
            <w:noWrap/>
            <w:vAlign w:val="bottom"/>
            <w:hideMark/>
          </w:tcPr>
          <w:p w14:paraId="034A6C73"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92F2568" w14:textId="77777777" w:rsidR="004139A4" w:rsidRPr="004139A4" w:rsidRDefault="004139A4" w:rsidP="004139A4">
            <w:pPr>
              <w:jc w:val="center"/>
              <w:rPr>
                <w:rFonts w:eastAsia="Times New Roman" w:cs="Times New Roman"/>
              </w:rPr>
            </w:pPr>
            <w:r w:rsidRPr="004139A4">
              <w:rPr>
                <w:rFonts w:eastAsia="Times New Roman" w:cs="Times New Roman"/>
              </w:rPr>
              <w:t>1.1</w:t>
            </w:r>
          </w:p>
        </w:tc>
        <w:tc>
          <w:tcPr>
            <w:tcW w:w="756" w:type="dxa"/>
            <w:tcBorders>
              <w:top w:val="nil"/>
              <w:left w:val="nil"/>
              <w:bottom w:val="nil"/>
              <w:right w:val="nil"/>
            </w:tcBorders>
            <w:shd w:val="clear" w:color="auto" w:fill="auto"/>
            <w:noWrap/>
            <w:vAlign w:val="bottom"/>
            <w:hideMark/>
          </w:tcPr>
          <w:p w14:paraId="00BAF861"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1FD75371"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3474A051" w14:textId="77777777" w:rsidTr="004139A4">
        <w:trPr>
          <w:trHeight w:val="315"/>
        </w:trPr>
        <w:tc>
          <w:tcPr>
            <w:tcW w:w="4140" w:type="dxa"/>
            <w:tcBorders>
              <w:top w:val="nil"/>
              <w:left w:val="nil"/>
              <w:bottom w:val="nil"/>
              <w:right w:val="nil"/>
            </w:tcBorders>
            <w:shd w:val="clear" w:color="auto" w:fill="auto"/>
            <w:noWrap/>
            <w:vAlign w:val="bottom"/>
            <w:hideMark/>
          </w:tcPr>
          <w:p w14:paraId="444D2EEB"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Black/Black British</w:t>
            </w:r>
          </w:p>
        </w:tc>
        <w:tc>
          <w:tcPr>
            <w:tcW w:w="1080" w:type="dxa"/>
            <w:tcBorders>
              <w:top w:val="nil"/>
              <w:left w:val="nil"/>
              <w:bottom w:val="nil"/>
              <w:right w:val="nil"/>
            </w:tcBorders>
            <w:shd w:val="clear" w:color="auto" w:fill="auto"/>
            <w:noWrap/>
            <w:vAlign w:val="bottom"/>
            <w:hideMark/>
          </w:tcPr>
          <w:p w14:paraId="600DC3E0" w14:textId="77777777" w:rsidR="004139A4" w:rsidRPr="004139A4" w:rsidRDefault="004139A4" w:rsidP="004139A4">
            <w:pPr>
              <w:jc w:val="center"/>
              <w:rPr>
                <w:rFonts w:eastAsia="Times New Roman" w:cs="Times New Roman"/>
              </w:rPr>
            </w:pPr>
            <w:r w:rsidRPr="004139A4">
              <w:rPr>
                <w:rFonts w:eastAsia="Times New Roman" w:cs="Times New Roman"/>
              </w:rPr>
              <w:t>2.1</w:t>
            </w:r>
          </w:p>
        </w:tc>
        <w:tc>
          <w:tcPr>
            <w:tcW w:w="756" w:type="dxa"/>
            <w:tcBorders>
              <w:top w:val="nil"/>
              <w:left w:val="nil"/>
              <w:bottom w:val="nil"/>
              <w:right w:val="nil"/>
            </w:tcBorders>
            <w:shd w:val="clear" w:color="auto" w:fill="auto"/>
            <w:noWrap/>
            <w:vAlign w:val="bottom"/>
            <w:hideMark/>
          </w:tcPr>
          <w:p w14:paraId="0B204A16"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70C6DC12" w14:textId="77777777" w:rsidR="004139A4" w:rsidRPr="004139A4" w:rsidRDefault="004139A4" w:rsidP="004139A4">
            <w:pPr>
              <w:jc w:val="center"/>
              <w:rPr>
                <w:rFonts w:eastAsia="Times New Roman" w:cs="Times New Roman"/>
              </w:rPr>
            </w:pPr>
            <w:r w:rsidRPr="004139A4">
              <w:rPr>
                <w:rFonts w:eastAsia="Times New Roman" w:cs="Times New Roman"/>
              </w:rPr>
              <w:t>1.9</w:t>
            </w:r>
          </w:p>
        </w:tc>
        <w:tc>
          <w:tcPr>
            <w:tcW w:w="761" w:type="dxa"/>
            <w:tcBorders>
              <w:top w:val="nil"/>
              <w:left w:val="nil"/>
              <w:bottom w:val="nil"/>
              <w:right w:val="nil"/>
            </w:tcBorders>
            <w:shd w:val="clear" w:color="auto" w:fill="auto"/>
            <w:noWrap/>
            <w:vAlign w:val="bottom"/>
            <w:hideMark/>
          </w:tcPr>
          <w:p w14:paraId="17F59394"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432B641D" w14:textId="77777777" w:rsidR="004139A4" w:rsidRPr="004139A4" w:rsidRDefault="004139A4" w:rsidP="004139A4">
            <w:pPr>
              <w:jc w:val="center"/>
              <w:rPr>
                <w:rFonts w:eastAsia="Times New Roman" w:cs="Times New Roman"/>
              </w:rPr>
            </w:pPr>
            <w:r w:rsidRPr="004139A4">
              <w:rPr>
                <w:rFonts w:eastAsia="Times New Roman" w:cs="Times New Roman"/>
              </w:rPr>
              <w:t>2.2</w:t>
            </w:r>
          </w:p>
        </w:tc>
        <w:tc>
          <w:tcPr>
            <w:tcW w:w="756" w:type="dxa"/>
            <w:tcBorders>
              <w:top w:val="nil"/>
              <w:left w:val="nil"/>
              <w:bottom w:val="nil"/>
              <w:right w:val="nil"/>
            </w:tcBorders>
            <w:shd w:val="clear" w:color="auto" w:fill="auto"/>
            <w:noWrap/>
            <w:vAlign w:val="bottom"/>
            <w:hideMark/>
          </w:tcPr>
          <w:p w14:paraId="72AC9415"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1B9EAE1" w14:textId="77777777" w:rsidR="004139A4" w:rsidRPr="004139A4" w:rsidRDefault="004139A4" w:rsidP="004139A4">
            <w:pPr>
              <w:jc w:val="center"/>
              <w:rPr>
                <w:rFonts w:eastAsia="Times New Roman" w:cs="Times New Roman"/>
              </w:rPr>
            </w:pPr>
            <w:r w:rsidRPr="004139A4">
              <w:rPr>
                <w:rFonts w:eastAsia="Times New Roman" w:cs="Times New Roman"/>
              </w:rPr>
              <w:t>0.20</w:t>
            </w:r>
          </w:p>
        </w:tc>
      </w:tr>
      <w:tr w:rsidR="004139A4" w:rsidRPr="004139A4" w14:paraId="4810CD11" w14:textId="77777777" w:rsidTr="004139A4">
        <w:trPr>
          <w:trHeight w:val="315"/>
        </w:trPr>
        <w:tc>
          <w:tcPr>
            <w:tcW w:w="4140" w:type="dxa"/>
            <w:tcBorders>
              <w:top w:val="nil"/>
              <w:left w:val="nil"/>
              <w:bottom w:val="nil"/>
              <w:right w:val="nil"/>
            </w:tcBorders>
            <w:shd w:val="clear" w:color="auto" w:fill="auto"/>
            <w:noWrap/>
            <w:vAlign w:val="bottom"/>
            <w:hideMark/>
          </w:tcPr>
          <w:p w14:paraId="79371073"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Other</w:t>
            </w:r>
          </w:p>
        </w:tc>
        <w:tc>
          <w:tcPr>
            <w:tcW w:w="1080" w:type="dxa"/>
            <w:tcBorders>
              <w:top w:val="nil"/>
              <w:left w:val="nil"/>
              <w:bottom w:val="nil"/>
              <w:right w:val="nil"/>
            </w:tcBorders>
            <w:shd w:val="clear" w:color="auto" w:fill="auto"/>
            <w:noWrap/>
            <w:vAlign w:val="bottom"/>
            <w:hideMark/>
          </w:tcPr>
          <w:p w14:paraId="507F017D" w14:textId="77777777" w:rsidR="004139A4" w:rsidRPr="004139A4" w:rsidRDefault="004139A4" w:rsidP="004139A4">
            <w:pPr>
              <w:jc w:val="center"/>
              <w:rPr>
                <w:rFonts w:eastAsia="Times New Roman" w:cs="Times New Roman"/>
              </w:rPr>
            </w:pPr>
            <w:r w:rsidRPr="004139A4">
              <w:rPr>
                <w:rFonts w:eastAsia="Times New Roman" w:cs="Times New Roman"/>
              </w:rPr>
              <w:t>1.5</w:t>
            </w:r>
          </w:p>
        </w:tc>
        <w:tc>
          <w:tcPr>
            <w:tcW w:w="756" w:type="dxa"/>
            <w:tcBorders>
              <w:top w:val="nil"/>
              <w:left w:val="nil"/>
              <w:bottom w:val="nil"/>
              <w:right w:val="nil"/>
            </w:tcBorders>
            <w:shd w:val="clear" w:color="auto" w:fill="auto"/>
            <w:noWrap/>
            <w:vAlign w:val="bottom"/>
            <w:hideMark/>
          </w:tcPr>
          <w:p w14:paraId="33690009"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5E333B20"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761" w:type="dxa"/>
            <w:tcBorders>
              <w:top w:val="nil"/>
              <w:left w:val="nil"/>
              <w:bottom w:val="nil"/>
              <w:right w:val="nil"/>
            </w:tcBorders>
            <w:shd w:val="clear" w:color="auto" w:fill="auto"/>
            <w:noWrap/>
            <w:vAlign w:val="bottom"/>
            <w:hideMark/>
          </w:tcPr>
          <w:p w14:paraId="6E701D01"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E159C28" w14:textId="77777777" w:rsidR="004139A4" w:rsidRPr="004139A4" w:rsidRDefault="004139A4" w:rsidP="004139A4">
            <w:pPr>
              <w:jc w:val="center"/>
              <w:rPr>
                <w:rFonts w:eastAsia="Times New Roman" w:cs="Times New Roman"/>
              </w:rPr>
            </w:pPr>
            <w:r w:rsidRPr="004139A4">
              <w:rPr>
                <w:rFonts w:eastAsia="Times New Roman" w:cs="Times New Roman"/>
              </w:rPr>
              <w:t>1.5</w:t>
            </w:r>
          </w:p>
        </w:tc>
        <w:tc>
          <w:tcPr>
            <w:tcW w:w="756" w:type="dxa"/>
            <w:tcBorders>
              <w:top w:val="nil"/>
              <w:left w:val="nil"/>
              <w:bottom w:val="nil"/>
              <w:right w:val="nil"/>
            </w:tcBorders>
            <w:shd w:val="clear" w:color="auto" w:fill="auto"/>
            <w:noWrap/>
            <w:vAlign w:val="bottom"/>
            <w:hideMark/>
          </w:tcPr>
          <w:p w14:paraId="7E14A0D7"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786B5109" w14:textId="77777777" w:rsidR="004139A4" w:rsidRPr="004139A4" w:rsidRDefault="004139A4" w:rsidP="004139A4">
            <w:pPr>
              <w:jc w:val="center"/>
              <w:rPr>
                <w:rFonts w:eastAsia="Times New Roman" w:cs="Times New Roman"/>
              </w:rPr>
            </w:pPr>
            <w:r w:rsidRPr="004139A4">
              <w:rPr>
                <w:rFonts w:eastAsia="Times New Roman" w:cs="Times New Roman"/>
              </w:rPr>
              <w:t>0.64</w:t>
            </w:r>
          </w:p>
        </w:tc>
      </w:tr>
      <w:tr w:rsidR="004139A4" w:rsidRPr="004139A4" w14:paraId="6F94F90B" w14:textId="77777777" w:rsidTr="004139A4">
        <w:trPr>
          <w:trHeight w:val="315"/>
        </w:trPr>
        <w:tc>
          <w:tcPr>
            <w:tcW w:w="4140" w:type="dxa"/>
            <w:tcBorders>
              <w:top w:val="nil"/>
              <w:left w:val="nil"/>
              <w:bottom w:val="nil"/>
              <w:right w:val="nil"/>
            </w:tcBorders>
            <w:shd w:val="clear" w:color="auto" w:fill="auto"/>
            <w:vAlign w:val="bottom"/>
            <w:hideMark/>
          </w:tcPr>
          <w:p w14:paraId="4797D653" w14:textId="77777777" w:rsidR="004139A4" w:rsidRPr="004139A4" w:rsidRDefault="004139A4" w:rsidP="004139A4">
            <w:pPr>
              <w:rPr>
                <w:rFonts w:eastAsia="Times New Roman" w:cs="Times New Roman"/>
              </w:rPr>
            </w:pPr>
            <w:r w:rsidRPr="004139A4">
              <w:rPr>
                <w:rFonts w:eastAsia="Times New Roman" w:cs="Times New Roman"/>
              </w:rPr>
              <w:t>Time-varying covariates</w:t>
            </w:r>
          </w:p>
        </w:tc>
        <w:tc>
          <w:tcPr>
            <w:tcW w:w="1080" w:type="dxa"/>
            <w:tcBorders>
              <w:top w:val="nil"/>
              <w:left w:val="nil"/>
              <w:bottom w:val="nil"/>
              <w:right w:val="nil"/>
            </w:tcBorders>
            <w:shd w:val="clear" w:color="auto" w:fill="auto"/>
            <w:noWrap/>
            <w:vAlign w:val="bottom"/>
            <w:hideMark/>
          </w:tcPr>
          <w:p w14:paraId="2705FD21"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2BCC9FB3"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64175F28"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6FAA6628"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771E0A8F"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5687FDDE"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3A231979" w14:textId="77777777" w:rsidR="004139A4" w:rsidRPr="004139A4" w:rsidRDefault="004139A4" w:rsidP="004139A4">
            <w:pPr>
              <w:jc w:val="center"/>
              <w:rPr>
                <w:rFonts w:eastAsia="Times New Roman" w:cs="Times New Roman"/>
                <w:color w:val="auto"/>
                <w:sz w:val="20"/>
                <w:szCs w:val="20"/>
              </w:rPr>
            </w:pPr>
          </w:p>
        </w:tc>
      </w:tr>
      <w:tr w:rsidR="004139A4" w:rsidRPr="004139A4" w14:paraId="4D882281" w14:textId="77777777" w:rsidTr="004139A4">
        <w:trPr>
          <w:trHeight w:val="315"/>
        </w:trPr>
        <w:tc>
          <w:tcPr>
            <w:tcW w:w="4140" w:type="dxa"/>
            <w:tcBorders>
              <w:top w:val="nil"/>
              <w:left w:val="nil"/>
              <w:bottom w:val="nil"/>
              <w:right w:val="nil"/>
            </w:tcBorders>
            <w:shd w:val="clear" w:color="auto" w:fill="auto"/>
            <w:noWrap/>
            <w:vAlign w:val="bottom"/>
            <w:hideMark/>
          </w:tcPr>
          <w:p w14:paraId="4122FCC7" w14:textId="77777777" w:rsidR="004139A4" w:rsidRPr="004139A4" w:rsidRDefault="004139A4" w:rsidP="004139A4">
            <w:pPr>
              <w:rPr>
                <w:rFonts w:eastAsia="Times New Roman" w:cs="Times New Roman"/>
              </w:rPr>
            </w:pPr>
            <w:r w:rsidRPr="004139A4">
              <w:rPr>
                <w:rFonts w:eastAsia="Times New Roman" w:cs="Times New Roman"/>
              </w:rPr>
              <w:t>Weekly work hours</w:t>
            </w:r>
          </w:p>
        </w:tc>
        <w:tc>
          <w:tcPr>
            <w:tcW w:w="1080" w:type="dxa"/>
            <w:tcBorders>
              <w:top w:val="nil"/>
              <w:left w:val="nil"/>
              <w:bottom w:val="nil"/>
              <w:right w:val="nil"/>
            </w:tcBorders>
            <w:shd w:val="clear" w:color="auto" w:fill="auto"/>
            <w:noWrap/>
            <w:vAlign w:val="bottom"/>
            <w:hideMark/>
          </w:tcPr>
          <w:p w14:paraId="764839C7"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4BDD7F2E"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0B64D32B"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3605C8BA"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16F25294"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6956A46C"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3BEEA6F7" w14:textId="77777777" w:rsidR="004139A4" w:rsidRPr="004139A4" w:rsidRDefault="004139A4" w:rsidP="004139A4">
            <w:pPr>
              <w:jc w:val="center"/>
              <w:rPr>
                <w:rFonts w:eastAsia="Times New Roman" w:cs="Times New Roman"/>
                <w:color w:val="auto"/>
                <w:sz w:val="20"/>
                <w:szCs w:val="20"/>
              </w:rPr>
            </w:pPr>
          </w:p>
        </w:tc>
      </w:tr>
      <w:tr w:rsidR="004139A4" w:rsidRPr="004139A4" w14:paraId="51B00FEB" w14:textId="77777777" w:rsidTr="004139A4">
        <w:trPr>
          <w:trHeight w:val="315"/>
        </w:trPr>
        <w:tc>
          <w:tcPr>
            <w:tcW w:w="4140" w:type="dxa"/>
            <w:tcBorders>
              <w:top w:val="nil"/>
              <w:left w:val="nil"/>
              <w:bottom w:val="nil"/>
              <w:right w:val="nil"/>
            </w:tcBorders>
            <w:shd w:val="clear" w:color="auto" w:fill="auto"/>
            <w:noWrap/>
            <w:vAlign w:val="bottom"/>
            <w:hideMark/>
          </w:tcPr>
          <w:p w14:paraId="7AA0815B"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1-19 hours</w:t>
            </w:r>
          </w:p>
        </w:tc>
        <w:tc>
          <w:tcPr>
            <w:tcW w:w="1080" w:type="dxa"/>
            <w:tcBorders>
              <w:top w:val="nil"/>
              <w:left w:val="nil"/>
              <w:bottom w:val="nil"/>
              <w:right w:val="nil"/>
            </w:tcBorders>
            <w:shd w:val="clear" w:color="auto" w:fill="auto"/>
            <w:noWrap/>
            <w:vAlign w:val="bottom"/>
            <w:hideMark/>
          </w:tcPr>
          <w:p w14:paraId="7A8F7FBC" w14:textId="77777777" w:rsidR="004139A4" w:rsidRPr="004139A4" w:rsidRDefault="004139A4" w:rsidP="004139A4">
            <w:pPr>
              <w:jc w:val="center"/>
              <w:rPr>
                <w:rFonts w:eastAsia="Times New Roman" w:cs="Times New Roman"/>
              </w:rPr>
            </w:pPr>
            <w:r w:rsidRPr="004139A4">
              <w:rPr>
                <w:rFonts w:eastAsia="Times New Roman" w:cs="Times New Roman"/>
              </w:rPr>
              <w:t>37.1</w:t>
            </w:r>
          </w:p>
        </w:tc>
        <w:tc>
          <w:tcPr>
            <w:tcW w:w="756" w:type="dxa"/>
            <w:tcBorders>
              <w:top w:val="nil"/>
              <w:left w:val="nil"/>
              <w:bottom w:val="nil"/>
              <w:right w:val="nil"/>
            </w:tcBorders>
            <w:shd w:val="clear" w:color="auto" w:fill="auto"/>
            <w:noWrap/>
            <w:vAlign w:val="bottom"/>
            <w:hideMark/>
          </w:tcPr>
          <w:p w14:paraId="6E243CEA"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7F41D351" w14:textId="77777777" w:rsidR="004139A4" w:rsidRPr="004139A4" w:rsidRDefault="004139A4" w:rsidP="004139A4">
            <w:pPr>
              <w:jc w:val="center"/>
              <w:rPr>
                <w:rFonts w:eastAsia="Times New Roman" w:cs="Times New Roman"/>
              </w:rPr>
            </w:pPr>
            <w:r w:rsidRPr="004139A4">
              <w:rPr>
                <w:rFonts w:eastAsia="Times New Roman" w:cs="Times New Roman"/>
              </w:rPr>
              <w:t>36.8</w:t>
            </w:r>
          </w:p>
        </w:tc>
        <w:tc>
          <w:tcPr>
            <w:tcW w:w="761" w:type="dxa"/>
            <w:tcBorders>
              <w:top w:val="nil"/>
              <w:left w:val="nil"/>
              <w:bottom w:val="nil"/>
              <w:right w:val="nil"/>
            </w:tcBorders>
            <w:shd w:val="clear" w:color="auto" w:fill="auto"/>
            <w:noWrap/>
            <w:vAlign w:val="bottom"/>
            <w:hideMark/>
          </w:tcPr>
          <w:p w14:paraId="1B54C370"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1DDA60A7" w14:textId="77777777" w:rsidR="004139A4" w:rsidRPr="004139A4" w:rsidRDefault="004139A4" w:rsidP="004139A4">
            <w:pPr>
              <w:jc w:val="center"/>
              <w:rPr>
                <w:rFonts w:eastAsia="Times New Roman" w:cs="Times New Roman"/>
              </w:rPr>
            </w:pPr>
            <w:r w:rsidRPr="004139A4">
              <w:rPr>
                <w:rFonts w:eastAsia="Times New Roman" w:cs="Times New Roman"/>
              </w:rPr>
              <w:t>37.3</w:t>
            </w:r>
          </w:p>
        </w:tc>
        <w:tc>
          <w:tcPr>
            <w:tcW w:w="756" w:type="dxa"/>
            <w:tcBorders>
              <w:top w:val="nil"/>
              <w:left w:val="nil"/>
              <w:bottom w:val="nil"/>
              <w:right w:val="nil"/>
            </w:tcBorders>
            <w:shd w:val="clear" w:color="auto" w:fill="auto"/>
            <w:noWrap/>
            <w:vAlign w:val="bottom"/>
            <w:hideMark/>
          </w:tcPr>
          <w:p w14:paraId="5DBAACA6"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D7E4F2B" w14:textId="77777777" w:rsidR="004139A4" w:rsidRPr="004139A4" w:rsidRDefault="004139A4" w:rsidP="004139A4">
            <w:pPr>
              <w:jc w:val="center"/>
              <w:rPr>
                <w:rFonts w:eastAsia="Times New Roman" w:cs="Times New Roman"/>
              </w:rPr>
            </w:pPr>
            <w:r w:rsidRPr="004139A4">
              <w:rPr>
                <w:rFonts w:eastAsia="Times New Roman" w:cs="Times New Roman"/>
              </w:rPr>
              <w:t>0.52</w:t>
            </w:r>
          </w:p>
        </w:tc>
      </w:tr>
      <w:tr w:rsidR="004139A4" w:rsidRPr="004139A4" w14:paraId="092901F9" w14:textId="77777777" w:rsidTr="004139A4">
        <w:trPr>
          <w:trHeight w:val="315"/>
        </w:trPr>
        <w:tc>
          <w:tcPr>
            <w:tcW w:w="4140" w:type="dxa"/>
            <w:tcBorders>
              <w:top w:val="nil"/>
              <w:left w:val="nil"/>
              <w:bottom w:val="nil"/>
              <w:right w:val="nil"/>
            </w:tcBorders>
            <w:shd w:val="clear" w:color="auto" w:fill="auto"/>
            <w:noWrap/>
            <w:vAlign w:val="bottom"/>
            <w:hideMark/>
          </w:tcPr>
          <w:p w14:paraId="6A5F8867"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20-34 hours</w:t>
            </w:r>
          </w:p>
        </w:tc>
        <w:tc>
          <w:tcPr>
            <w:tcW w:w="1080" w:type="dxa"/>
            <w:tcBorders>
              <w:top w:val="nil"/>
              <w:left w:val="nil"/>
              <w:bottom w:val="nil"/>
              <w:right w:val="nil"/>
            </w:tcBorders>
            <w:shd w:val="clear" w:color="auto" w:fill="auto"/>
            <w:noWrap/>
            <w:vAlign w:val="bottom"/>
            <w:hideMark/>
          </w:tcPr>
          <w:p w14:paraId="6E00D60B" w14:textId="77777777" w:rsidR="004139A4" w:rsidRPr="004139A4" w:rsidRDefault="004139A4" w:rsidP="004139A4">
            <w:pPr>
              <w:jc w:val="center"/>
              <w:rPr>
                <w:rFonts w:eastAsia="Times New Roman" w:cs="Times New Roman"/>
              </w:rPr>
            </w:pPr>
            <w:r w:rsidRPr="004139A4">
              <w:rPr>
                <w:rFonts w:eastAsia="Times New Roman" w:cs="Times New Roman"/>
              </w:rPr>
              <w:t>38.8</w:t>
            </w:r>
          </w:p>
        </w:tc>
        <w:tc>
          <w:tcPr>
            <w:tcW w:w="756" w:type="dxa"/>
            <w:tcBorders>
              <w:top w:val="nil"/>
              <w:left w:val="nil"/>
              <w:bottom w:val="nil"/>
              <w:right w:val="nil"/>
            </w:tcBorders>
            <w:shd w:val="clear" w:color="auto" w:fill="auto"/>
            <w:noWrap/>
            <w:vAlign w:val="bottom"/>
            <w:hideMark/>
          </w:tcPr>
          <w:p w14:paraId="31206327"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42888C16" w14:textId="77777777" w:rsidR="004139A4" w:rsidRPr="004139A4" w:rsidRDefault="004139A4" w:rsidP="004139A4">
            <w:pPr>
              <w:jc w:val="center"/>
              <w:rPr>
                <w:rFonts w:eastAsia="Times New Roman" w:cs="Times New Roman"/>
              </w:rPr>
            </w:pPr>
            <w:r w:rsidRPr="004139A4">
              <w:rPr>
                <w:rFonts w:eastAsia="Times New Roman" w:cs="Times New Roman"/>
              </w:rPr>
              <w:t>36.3</w:t>
            </w:r>
          </w:p>
        </w:tc>
        <w:tc>
          <w:tcPr>
            <w:tcW w:w="761" w:type="dxa"/>
            <w:tcBorders>
              <w:top w:val="nil"/>
              <w:left w:val="nil"/>
              <w:bottom w:val="nil"/>
              <w:right w:val="nil"/>
            </w:tcBorders>
            <w:shd w:val="clear" w:color="auto" w:fill="auto"/>
            <w:noWrap/>
            <w:vAlign w:val="bottom"/>
            <w:hideMark/>
          </w:tcPr>
          <w:p w14:paraId="0B72F552"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543A0FA6" w14:textId="77777777" w:rsidR="004139A4" w:rsidRPr="004139A4" w:rsidRDefault="004139A4" w:rsidP="004139A4">
            <w:pPr>
              <w:jc w:val="center"/>
              <w:rPr>
                <w:rFonts w:eastAsia="Times New Roman" w:cs="Times New Roman"/>
              </w:rPr>
            </w:pPr>
            <w:r w:rsidRPr="004139A4">
              <w:rPr>
                <w:rFonts w:eastAsia="Times New Roman" w:cs="Times New Roman"/>
              </w:rPr>
              <w:t>40.7</w:t>
            </w:r>
          </w:p>
        </w:tc>
        <w:tc>
          <w:tcPr>
            <w:tcW w:w="756" w:type="dxa"/>
            <w:tcBorders>
              <w:top w:val="nil"/>
              <w:left w:val="nil"/>
              <w:bottom w:val="nil"/>
              <w:right w:val="nil"/>
            </w:tcBorders>
            <w:shd w:val="clear" w:color="auto" w:fill="auto"/>
            <w:noWrap/>
            <w:vAlign w:val="bottom"/>
            <w:hideMark/>
          </w:tcPr>
          <w:p w14:paraId="52772A5F"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40A15AE6"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05EFD377" w14:textId="77777777" w:rsidTr="004139A4">
        <w:trPr>
          <w:trHeight w:val="315"/>
        </w:trPr>
        <w:tc>
          <w:tcPr>
            <w:tcW w:w="4140" w:type="dxa"/>
            <w:tcBorders>
              <w:top w:val="nil"/>
              <w:left w:val="nil"/>
              <w:bottom w:val="nil"/>
              <w:right w:val="nil"/>
            </w:tcBorders>
            <w:shd w:val="clear" w:color="auto" w:fill="auto"/>
            <w:noWrap/>
            <w:vAlign w:val="bottom"/>
            <w:hideMark/>
          </w:tcPr>
          <w:p w14:paraId="053D6DD3"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35-44 hours</w:t>
            </w:r>
          </w:p>
        </w:tc>
        <w:tc>
          <w:tcPr>
            <w:tcW w:w="1080" w:type="dxa"/>
            <w:tcBorders>
              <w:top w:val="nil"/>
              <w:left w:val="nil"/>
              <w:bottom w:val="nil"/>
              <w:right w:val="nil"/>
            </w:tcBorders>
            <w:shd w:val="clear" w:color="auto" w:fill="auto"/>
            <w:noWrap/>
            <w:vAlign w:val="bottom"/>
            <w:hideMark/>
          </w:tcPr>
          <w:p w14:paraId="20AAEC41" w14:textId="77777777" w:rsidR="004139A4" w:rsidRPr="004139A4" w:rsidRDefault="004139A4" w:rsidP="004139A4">
            <w:pPr>
              <w:jc w:val="center"/>
              <w:rPr>
                <w:rFonts w:eastAsia="Times New Roman" w:cs="Times New Roman"/>
              </w:rPr>
            </w:pPr>
            <w:r w:rsidRPr="004139A4">
              <w:rPr>
                <w:rFonts w:eastAsia="Times New Roman" w:cs="Times New Roman"/>
              </w:rPr>
              <w:t>19.9</w:t>
            </w:r>
          </w:p>
        </w:tc>
        <w:tc>
          <w:tcPr>
            <w:tcW w:w="756" w:type="dxa"/>
            <w:tcBorders>
              <w:top w:val="nil"/>
              <w:left w:val="nil"/>
              <w:bottom w:val="nil"/>
              <w:right w:val="nil"/>
            </w:tcBorders>
            <w:shd w:val="clear" w:color="auto" w:fill="auto"/>
            <w:noWrap/>
            <w:vAlign w:val="bottom"/>
            <w:hideMark/>
          </w:tcPr>
          <w:p w14:paraId="583640B8"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45DBB25" w14:textId="77777777" w:rsidR="004139A4" w:rsidRPr="004139A4" w:rsidRDefault="004139A4" w:rsidP="004139A4">
            <w:pPr>
              <w:jc w:val="center"/>
              <w:rPr>
                <w:rFonts w:eastAsia="Times New Roman" w:cs="Times New Roman"/>
              </w:rPr>
            </w:pPr>
            <w:r w:rsidRPr="004139A4">
              <w:rPr>
                <w:rFonts w:eastAsia="Times New Roman" w:cs="Times New Roman"/>
              </w:rPr>
              <w:t>19.3</w:t>
            </w:r>
          </w:p>
        </w:tc>
        <w:tc>
          <w:tcPr>
            <w:tcW w:w="761" w:type="dxa"/>
            <w:tcBorders>
              <w:top w:val="nil"/>
              <w:left w:val="nil"/>
              <w:bottom w:val="nil"/>
              <w:right w:val="nil"/>
            </w:tcBorders>
            <w:shd w:val="clear" w:color="auto" w:fill="auto"/>
            <w:noWrap/>
            <w:vAlign w:val="bottom"/>
            <w:hideMark/>
          </w:tcPr>
          <w:p w14:paraId="0AE14E4A"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00852A2E" w14:textId="77777777" w:rsidR="004139A4" w:rsidRPr="004139A4" w:rsidRDefault="004139A4" w:rsidP="004139A4">
            <w:pPr>
              <w:jc w:val="center"/>
              <w:rPr>
                <w:rFonts w:eastAsia="Times New Roman" w:cs="Times New Roman"/>
              </w:rPr>
            </w:pPr>
            <w:r w:rsidRPr="004139A4">
              <w:rPr>
                <w:rFonts w:eastAsia="Times New Roman" w:cs="Times New Roman"/>
              </w:rPr>
              <w:t>20.3</w:t>
            </w:r>
          </w:p>
        </w:tc>
        <w:tc>
          <w:tcPr>
            <w:tcW w:w="756" w:type="dxa"/>
            <w:tcBorders>
              <w:top w:val="nil"/>
              <w:left w:val="nil"/>
              <w:bottom w:val="nil"/>
              <w:right w:val="nil"/>
            </w:tcBorders>
            <w:shd w:val="clear" w:color="auto" w:fill="auto"/>
            <w:noWrap/>
            <w:vAlign w:val="bottom"/>
            <w:hideMark/>
          </w:tcPr>
          <w:p w14:paraId="0FAFCA28"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5EB10C9" w14:textId="77777777" w:rsidR="004139A4" w:rsidRPr="004139A4" w:rsidRDefault="004139A4" w:rsidP="004139A4">
            <w:pPr>
              <w:jc w:val="center"/>
              <w:rPr>
                <w:rFonts w:eastAsia="Times New Roman" w:cs="Times New Roman"/>
              </w:rPr>
            </w:pPr>
            <w:r w:rsidRPr="004139A4">
              <w:rPr>
                <w:rFonts w:eastAsia="Times New Roman" w:cs="Times New Roman"/>
              </w:rPr>
              <w:t>0.09</w:t>
            </w:r>
          </w:p>
        </w:tc>
      </w:tr>
      <w:tr w:rsidR="004139A4" w:rsidRPr="004139A4" w14:paraId="5AB6D7A3" w14:textId="77777777" w:rsidTr="004139A4">
        <w:trPr>
          <w:trHeight w:val="315"/>
        </w:trPr>
        <w:tc>
          <w:tcPr>
            <w:tcW w:w="4140" w:type="dxa"/>
            <w:tcBorders>
              <w:top w:val="nil"/>
              <w:left w:val="nil"/>
              <w:bottom w:val="nil"/>
              <w:right w:val="nil"/>
            </w:tcBorders>
            <w:shd w:val="clear" w:color="auto" w:fill="auto"/>
            <w:noWrap/>
            <w:vAlign w:val="bottom"/>
            <w:hideMark/>
          </w:tcPr>
          <w:p w14:paraId="5C902F55"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45+ hours</w:t>
            </w:r>
          </w:p>
        </w:tc>
        <w:tc>
          <w:tcPr>
            <w:tcW w:w="1080" w:type="dxa"/>
            <w:tcBorders>
              <w:top w:val="nil"/>
              <w:left w:val="nil"/>
              <w:bottom w:val="nil"/>
              <w:right w:val="nil"/>
            </w:tcBorders>
            <w:shd w:val="clear" w:color="auto" w:fill="auto"/>
            <w:noWrap/>
            <w:vAlign w:val="bottom"/>
            <w:hideMark/>
          </w:tcPr>
          <w:p w14:paraId="2274A513" w14:textId="77777777" w:rsidR="004139A4" w:rsidRPr="004139A4" w:rsidRDefault="004139A4" w:rsidP="004139A4">
            <w:pPr>
              <w:jc w:val="center"/>
              <w:rPr>
                <w:rFonts w:eastAsia="Times New Roman" w:cs="Times New Roman"/>
              </w:rPr>
            </w:pPr>
            <w:r w:rsidRPr="004139A4">
              <w:rPr>
                <w:rFonts w:eastAsia="Times New Roman" w:cs="Times New Roman"/>
              </w:rPr>
              <w:t>4.3</w:t>
            </w:r>
          </w:p>
        </w:tc>
        <w:tc>
          <w:tcPr>
            <w:tcW w:w="756" w:type="dxa"/>
            <w:tcBorders>
              <w:top w:val="nil"/>
              <w:left w:val="nil"/>
              <w:bottom w:val="nil"/>
              <w:right w:val="nil"/>
            </w:tcBorders>
            <w:shd w:val="clear" w:color="auto" w:fill="auto"/>
            <w:noWrap/>
            <w:vAlign w:val="bottom"/>
            <w:hideMark/>
          </w:tcPr>
          <w:p w14:paraId="6FED9188"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07F50120" w14:textId="77777777" w:rsidR="004139A4" w:rsidRPr="004139A4" w:rsidRDefault="004139A4" w:rsidP="004139A4">
            <w:pPr>
              <w:jc w:val="center"/>
              <w:rPr>
                <w:rFonts w:eastAsia="Times New Roman" w:cs="Times New Roman"/>
              </w:rPr>
            </w:pPr>
            <w:r w:rsidRPr="004139A4">
              <w:rPr>
                <w:rFonts w:eastAsia="Times New Roman" w:cs="Times New Roman"/>
              </w:rPr>
              <w:t>7.7</w:t>
            </w:r>
          </w:p>
        </w:tc>
        <w:tc>
          <w:tcPr>
            <w:tcW w:w="761" w:type="dxa"/>
            <w:tcBorders>
              <w:top w:val="nil"/>
              <w:left w:val="nil"/>
              <w:bottom w:val="nil"/>
              <w:right w:val="nil"/>
            </w:tcBorders>
            <w:shd w:val="clear" w:color="auto" w:fill="auto"/>
            <w:noWrap/>
            <w:vAlign w:val="bottom"/>
            <w:hideMark/>
          </w:tcPr>
          <w:p w14:paraId="5D38DFB2"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69EA9CE8" w14:textId="77777777" w:rsidR="004139A4" w:rsidRPr="004139A4" w:rsidRDefault="004139A4" w:rsidP="004139A4">
            <w:pPr>
              <w:jc w:val="center"/>
              <w:rPr>
                <w:rFonts w:eastAsia="Times New Roman" w:cs="Times New Roman"/>
              </w:rPr>
            </w:pPr>
            <w:r w:rsidRPr="004139A4">
              <w:rPr>
                <w:rFonts w:eastAsia="Times New Roman" w:cs="Times New Roman"/>
              </w:rPr>
              <w:t>1.8</w:t>
            </w:r>
          </w:p>
        </w:tc>
        <w:tc>
          <w:tcPr>
            <w:tcW w:w="756" w:type="dxa"/>
            <w:tcBorders>
              <w:top w:val="nil"/>
              <w:left w:val="nil"/>
              <w:bottom w:val="nil"/>
              <w:right w:val="nil"/>
            </w:tcBorders>
            <w:shd w:val="clear" w:color="auto" w:fill="auto"/>
            <w:noWrap/>
            <w:vAlign w:val="bottom"/>
            <w:hideMark/>
          </w:tcPr>
          <w:p w14:paraId="68926A0A"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53FAE1D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178F440" w14:textId="77777777" w:rsidTr="004139A4">
        <w:trPr>
          <w:trHeight w:val="315"/>
        </w:trPr>
        <w:tc>
          <w:tcPr>
            <w:tcW w:w="4140" w:type="dxa"/>
            <w:tcBorders>
              <w:top w:val="nil"/>
              <w:left w:val="nil"/>
              <w:bottom w:val="nil"/>
              <w:right w:val="nil"/>
            </w:tcBorders>
            <w:shd w:val="clear" w:color="auto" w:fill="auto"/>
            <w:noWrap/>
            <w:vAlign w:val="bottom"/>
            <w:hideMark/>
          </w:tcPr>
          <w:p w14:paraId="337B5C96" w14:textId="77777777" w:rsidR="004139A4" w:rsidRPr="004139A4" w:rsidRDefault="004139A4" w:rsidP="004139A4">
            <w:pPr>
              <w:rPr>
                <w:rFonts w:eastAsia="Times New Roman" w:cs="Times New Roman"/>
              </w:rPr>
            </w:pPr>
            <w:r w:rsidRPr="004139A4">
              <w:rPr>
                <w:rFonts w:eastAsia="Times New Roman" w:cs="Times New Roman"/>
              </w:rPr>
              <w:t>Occupational categories</w:t>
            </w:r>
          </w:p>
        </w:tc>
        <w:tc>
          <w:tcPr>
            <w:tcW w:w="1080" w:type="dxa"/>
            <w:tcBorders>
              <w:top w:val="nil"/>
              <w:left w:val="nil"/>
              <w:bottom w:val="nil"/>
              <w:right w:val="nil"/>
            </w:tcBorders>
            <w:shd w:val="clear" w:color="auto" w:fill="auto"/>
            <w:noWrap/>
            <w:vAlign w:val="bottom"/>
            <w:hideMark/>
          </w:tcPr>
          <w:p w14:paraId="1E9BAE33"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5576ADD9" w14:textId="77777777" w:rsidR="004139A4" w:rsidRPr="004139A4" w:rsidRDefault="004139A4" w:rsidP="004139A4">
            <w:pPr>
              <w:jc w:val="center"/>
              <w:rPr>
                <w:rFonts w:eastAsia="Times New Roman" w:cs="Times New Roman"/>
                <w:color w:val="auto"/>
                <w:sz w:val="20"/>
                <w:szCs w:val="20"/>
              </w:rPr>
            </w:pPr>
          </w:p>
        </w:tc>
        <w:tc>
          <w:tcPr>
            <w:tcW w:w="1068" w:type="dxa"/>
            <w:tcBorders>
              <w:top w:val="nil"/>
              <w:left w:val="nil"/>
              <w:bottom w:val="nil"/>
              <w:right w:val="nil"/>
            </w:tcBorders>
            <w:shd w:val="clear" w:color="auto" w:fill="auto"/>
            <w:noWrap/>
            <w:vAlign w:val="bottom"/>
            <w:hideMark/>
          </w:tcPr>
          <w:p w14:paraId="44F83712" w14:textId="77777777" w:rsidR="004139A4" w:rsidRPr="004139A4" w:rsidRDefault="004139A4" w:rsidP="004139A4">
            <w:pPr>
              <w:jc w:val="center"/>
              <w:rPr>
                <w:rFonts w:eastAsia="Times New Roman" w:cs="Times New Roman"/>
                <w:color w:val="auto"/>
                <w:sz w:val="20"/>
                <w:szCs w:val="20"/>
              </w:rPr>
            </w:pPr>
          </w:p>
        </w:tc>
        <w:tc>
          <w:tcPr>
            <w:tcW w:w="761" w:type="dxa"/>
            <w:tcBorders>
              <w:top w:val="nil"/>
              <w:left w:val="nil"/>
              <w:bottom w:val="nil"/>
              <w:right w:val="nil"/>
            </w:tcBorders>
            <w:shd w:val="clear" w:color="auto" w:fill="auto"/>
            <w:noWrap/>
            <w:vAlign w:val="bottom"/>
            <w:hideMark/>
          </w:tcPr>
          <w:p w14:paraId="01659432" w14:textId="77777777" w:rsidR="004139A4" w:rsidRPr="004139A4" w:rsidRDefault="004139A4" w:rsidP="004139A4">
            <w:pPr>
              <w:jc w:val="center"/>
              <w:rPr>
                <w:rFonts w:eastAsia="Times New Roman" w:cs="Times New Roman"/>
                <w:color w:val="auto"/>
                <w:sz w:val="20"/>
                <w:szCs w:val="20"/>
              </w:rPr>
            </w:pPr>
          </w:p>
        </w:tc>
        <w:tc>
          <w:tcPr>
            <w:tcW w:w="1236" w:type="dxa"/>
            <w:tcBorders>
              <w:top w:val="nil"/>
              <w:left w:val="nil"/>
              <w:bottom w:val="nil"/>
              <w:right w:val="nil"/>
            </w:tcBorders>
            <w:shd w:val="clear" w:color="auto" w:fill="auto"/>
            <w:noWrap/>
            <w:vAlign w:val="bottom"/>
            <w:hideMark/>
          </w:tcPr>
          <w:p w14:paraId="30F2EFCC"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72E63056" w14:textId="77777777" w:rsidR="004139A4" w:rsidRPr="004139A4" w:rsidRDefault="004139A4" w:rsidP="004139A4">
            <w:pPr>
              <w:jc w:val="center"/>
              <w:rPr>
                <w:rFonts w:eastAsia="Times New Roman" w:cs="Times New Roman"/>
                <w:color w:val="auto"/>
                <w:sz w:val="20"/>
                <w:szCs w:val="20"/>
              </w:rPr>
            </w:pPr>
          </w:p>
        </w:tc>
        <w:tc>
          <w:tcPr>
            <w:tcW w:w="823" w:type="dxa"/>
            <w:tcBorders>
              <w:top w:val="nil"/>
              <w:left w:val="nil"/>
              <w:bottom w:val="nil"/>
              <w:right w:val="nil"/>
            </w:tcBorders>
            <w:shd w:val="clear" w:color="auto" w:fill="auto"/>
            <w:noWrap/>
            <w:vAlign w:val="bottom"/>
            <w:hideMark/>
          </w:tcPr>
          <w:p w14:paraId="03D946AC" w14:textId="77777777" w:rsidR="004139A4" w:rsidRPr="004139A4" w:rsidRDefault="004139A4" w:rsidP="004139A4">
            <w:pPr>
              <w:jc w:val="center"/>
              <w:rPr>
                <w:rFonts w:eastAsia="Times New Roman" w:cs="Times New Roman"/>
                <w:color w:val="auto"/>
                <w:sz w:val="20"/>
                <w:szCs w:val="20"/>
              </w:rPr>
            </w:pPr>
          </w:p>
        </w:tc>
      </w:tr>
      <w:tr w:rsidR="004139A4" w:rsidRPr="004139A4" w14:paraId="5D33A258" w14:textId="77777777" w:rsidTr="004139A4">
        <w:trPr>
          <w:trHeight w:val="315"/>
        </w:trPr>
        <w:tc>
          <w:tcPr>
            <w:tcW w:w="4140" w:type="dxa"/>
            <w:tcBorders>
              <w:top w:val="nil"/>
              <w:left w:val="nil"/>
              <w:bottom w:val="nil"/>
              <w:right w:val="nil"/>
            </w:tcBorders>
            <w:shd w:val="clear" w:color="auto" w:fill="auto"/>
            <w:noWrap/>
            <w:vAlign w:val="bottom"/>
            <w:hideMark/>
          </w:tcPr>
          <w:p w14:paraId="583F04D4"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Managerial/Professional</w:t>
            </w:r>
          </w:p>
        </w:tc>
        <w:tc>
          <w:tcPr>
            <w:tcW w:w="1080" w:type="dxa"/>
            <w:tcBorders>
              <w:top w:val="nil"/>
              <w:left w:val="nil"/>
              <w:bottom w:val="nil"/>
              <w:right w:val="nil"/>
            </w:tcBorders>
            <w:shd w:val="clear" w:color="auto" w:fill="auto"/>
            <w:noWrap/>
            <w:vAlign w:val="bottom"/>
            <w:hideMark/>
          </w:tcPr>
          <w:p w14:paraId="04A92118" w14:textId="77777777" w:rsidR="004139A4" w:rsidRPr="004139A4" w:rsidRDefault="004139A4" w:rsidP="004139A4">
            <w:pPr>
              <w:jc w:val="center"/>
              <w:rPr>
                <w:rFonts w:eastAsia="Times New Roman" w:cs="Times New Roman"/>
              </w:rPr>
            </w:pPr>
            <w:r w:rsidRPr="004139A4">
              <w:rPr>
                <w:rFonts w:eastAsia="Times New Roman" w:cs="Times New Roman"/>
              </w:rPr>
              <w:t>40.6</w:t>
            </w:r>
          </w:p>
        </w:tc>
        <w:tc>
          <w:tcPr>
            <w:tcW w:w="756" w:type="dxa"/>
            <w:tcBorders>
              <w:top w:val="nil"/>
              <w:left w:val="nil"/>
              <w:bottom w:val="nil"/>
              <w:right w:val="nil"/>
            </w:tcBorders>
            <w:shd w:val="clear" w:color="auto" w:fill="auto"/>
            <w:noWrap/>
            <w:vAlign w:val="bottom"/>
            <w:hideMark/>
          </w:tcPr>
          <w:p w14:paraId="676754A8"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0227A10E" w14:textId="77777777" w:rsidR="004139A4" w:rsidRPr="004139A4" w:rsidRDefault="004139A4" w:rsidP="004139A4">
            <w:pPr>
              <w:jc w:val="center"/>
              <w:rPr>
                <w:rFonts w:eastAsia="Times New Roman" w:cs="Times New Roman"/>
              </w:rPr>
            </w:pPr>
            <w:r w:rsidRPr="004139A4">
              <w:rPr>
                <w:rFonts w:eastAsia="Times New Roman" w:cs="Times New Roman"/>
              </w:rPr>
              <w:t>40.8</w:t>
            </w:r>
          </w:p>
        </w:tc>
        <w:tc>
          <w:tcPr>
            <w:tcW w:w="761" w:type="dxa"/>
            <w:tcBorders>
              <w:top w:val="nil"/>
              <w:left w:val="nil"/>
              <w:bottom w:val="nil"/>
              <w:right w:val="nil"/>
            </w:tcBorders>
            <w:shd w:val="clear" w:color="auto" w:fill="auto"/>
            <w:noWrap/>
            <w:vAlign w:val="bottom"/>
            <w:hideMark/>
          </w:tcPr>
          <w:p w14:paraId="455A386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3132A89B" w14:textId="77777777" w:rsidR="004139A4" w:rsidRPr="004139A4" w:rsidRDefault="004139A4" w:rsidP="004139A4">
            <w:pPr>
              <w:jc w:val="center"/>
              <w:rPr>
                <w:rFonts w:eastAsia="Times New Roman" w:cs="Times New Roman"/>
              </w:rPr>
            </w:pPr>
            <w:r w:rsidRPr="004139A4">
              <w:rPr>
                <w:rFonts w:eastAsia="Times New Roman" w:cs="Times New Roman"/>
              </w:rPr>
              <w:t>40.4</w:t>
            </w:r>
          </w:p>
        </w:tc>
        <w:tc>
          <w:tcPr>
            <w:tcW w:w="756" w:type="dxa"/>
            <w:tcBorders>
              <w:top w:val="nil"/>
              <w:left w:val="nil"/>
              <w:bottom w:val="nil"/>
              <w:right w:val="nil"/>
            </w:tcBorders>
            <w:shd w:val="clear" w:color="auto" w:fill="auto"/>
            <w:noWrap/>
            <w:vAlign w:val="bottom"/>
            <w:hideMark/>
          </w:tcPr>
          <w:p w14:paraId="7F7AFCF9"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2C47E547" w14:textId="77777777" w:rsidR="004139A4" w:rsidRPr="004139A4" w:rsidRDefault="004139A4" w:rsidP="004139A4">
            <w:pPr>
              <w:jc w:val="center"/>
              <w:rPr>
                <w:rFonts w:eastAsia="Times New Roman" w:cs="Times New Roman"/>
              </w:rPr>
            </w:pPr>
            <w:r w:rsidRPr="004139A4">
              <w:rPr>
                <w:rFonts w:eastAsia="Times New Roman" w:cs="Times New Roman"/>
              </w:rPr>
              <w:t>0.67</w:t>
            </w:r>
          </w:p>
        </w:tc>
      </w:tr>
      <w:tr w:rsidR="004139A4" w:rsidRPr="004139A4" w14:paraId="7A52A32D" w14:textId="77777777" w:rsidTr="004139A4">
        <w:trPr>
          <w:trHeight w:val="315"/>
        </w:trPr>
        <w:tc>
          <w:tcPr>
            <w:tcW w:w="4140" w:type="dxa"/>
            <w:tcBorders>
              <w:top w:val="nil"/>
              <w:left w:val="nil"/>
              <w:bottom w:val="nil"/>
              <w:right w:val="nil"/>
            </w:tcBorders>
            <w:shd w:val="clear" w:color="auto" w:fill="auto"/>
            <w:noWrap/>
            <w:vAlign w:val="bottom"/>
            <w:hideMark/>
          </w:tcPr>
          <w:p w14:paraId="20E7E3BC"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Intermediate</w:t>
            </w:r>
          </w:p>
        </w:tc>
        <w:tc>
          <w:tcPr>
            <w:tcW w:w="1080" w:type="dxa"/>
            <w:tcBorders>
              <w:top w:val="nil"/>
              <w:left w:val="nil"/>
              <w:bottom w:val="nil"/>
              <w:right w:val="nil"/>
            </w:tcBorders>
            <w:shd w:val="clear" w:color="auto" w:fill="auto"/>
            <w:noWrap/>
            <w:vAlign w:val="bottom"/>
            <w:hideMark/>
          </w:tcPr>
          <w:p w14:paraId="7B186DFF" w14:textId="77777777" w:rsidR="004139A4" w:rsidRPr="004139A4" w:rsidRDefault="004139A4" w:rsidP="004139A4">
            <w:pPr>
              <w:jc w:val="center"/>
              <w:rPr>
                <w:rFonts w:eastAsia="Times New Roman" w:cs="Times New Roman"/>
              </w:rPr>
            </w:pPr>
            <w:r w:rsidRPr="004139A4">
              <w:rPr>
                <w:rFonts w:eastAsia="Times New Roman" w:cs="Times New Roman"/>
              </w:rPr>
              <w:t>22.8</w:t>
            </w:r>
          </w:p>
        </w:tc>
        <w:tc>
          <w:tcPr>
            <w:tcW w:w="756" w:type="dxa"/>
            <w:tcBorders>
              <w:top w:val="nil"/>
              <w:left w:val="nil"/>
              <w:bottom w:val="nil"/>
              <w:right w:val="nil"/>
            </w:tcBorders>
            <w:shd w:val="clear" w:color="auto" w:fill="auto"/>
            <w:noWrap/>
            <w:vAlign w:val="bottom"/>
            <w:hideMark/>
          </w:tcPr>
          <w:p w14:paraId="7340D382"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18FF1671" w14:textId="77777777" w:rsidR="004139A4" w:rsidRPr="004139A4" w:rsidRDefault="004139A4" w:rsidP="004139A4">
            <w:pPr>
              <w:jc w:val="center"/>
              <w:rPr>
                <w:rFonts w:eastAsia="Times New Roman" w:cs="Times New Roman"/>
              </w:rPr>
            </w:pPr>
            <w:r w:rsidRPr="004139A4">
              <w:rPr>
                <w:rFonts w:eastAsia="Times New Roman" w:cs="Times New Roman"/>
              </w:rPr>
              <w:t>12.8</w:t>
            </w:r>
          </w:p>
        </w:tc>
        <w:tc>
          <w:tcPr>
            <w:tcW w:w="761" w:type="dxa"/>
            <w:tcBorders>
              <w:top w:val="nil"/>
              <w:left w:val="nil"/>
              <w:bottom w:val="nil"/>
              <w:right w:val="nil"/>
            </w:tcBorders>
            <w:shd w:val="clear" w:color="auto" w:fill="auto"/>
            <w:noWrap/>
            <w:vAlign w:val="bottom"/>
            <w:hideMark/>
          </w:tcPr>
          <w:p w14:paraId="0D0CBC67"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3CA47C9B" w14:textId="77777777" w:rsidR="004139A4" w:rsidRPr="004139A4" w:rsidRDefault="004139A4" w:rsidP="004139A4">
            <w:pPr>
              <w:jc w:val="center"/>
              <w:rPr>
                <w:rFonts w:eastAsia="Times New Roman" w:cs="Times New Roman"/>
              </w:rPr>
            </w:pPr>
            <w:r w:rsidRPr="004139A4">
              <w:rPr>
                <w:rFonts w:eastAsia="Times New Roman" w:cs="Times New Roman"/>
              </w:rPr>
              <w:t>30.1</w:t>
            </w:r>
          </w:p>
        </w:tc>
        <w:tc>
          <w:tcPr>
            <w:tcW w:w="756" w:type="dxa"/>
            <w:tcBorders>
              <w:top w:val="nil"/>
              <w:left w:val="nil"/>
              <w:bottom w:val="nil"/>
              <w:right w:val="nil"/>
            </w:tcBorders>
            <w:shd w:val="clear" w:color="auto" w:fill="auto"/>
            <w:noWrap/>
            <w:vAlign w:val="bottom"/>
            <w:hideMark/>
          </w:tcPr>
          <w:p w14:paraId="0D4D2133"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2FF61AA"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7BAA3734" w14:textId="77777777" w:rsidTr="004139A4">
        <w:trPr>
          <w:trHeight w:val="315"/>
        </w:trPr>
        <w:tc>
          <w:tcPr>
            <w:tcW w:w="4140" w:type="dxa"/>
            <w:tcBorders>
              <w:top w:val="nil"/>
              <w:left w:val="nil"/>
              <w:bottom w:val="nil"/>
              <w:right w:val="nil"/>
            </w:tcBorders>
            <w:shd w:val="clear" w:color="auto" w:fill="auto"/>
            <w:noWrap/>
            <w:vAlign w:val="bottom"/>
            <w:hideMark/>
          </w:tcPr>
          <w:p w14:paraId="4F4AEF2E"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Small emp./Self-emp.</w:t>
            </w:r>
          </w:p>
        </w:tc>
        <w:tc>
          <w:tcPr>
            <w:tcW w:w="1080" w:type="dxa"/>
            <w:tcBorders>
              <w:top w:val="nil"/>
              <w:left w:val="nil"/>
              <w:bottom w:val="nil"/>
              <w:right w:val="nil"/>
            </w:tcBorders>
            <w:shd w:val="clear" w:color="auto" w:fill="auto"/>
            <w:noWrap/>
            <w:vAlign w:val="bottom"/>
            <w:hideMark/>
          </w:tcPr>
          <w:p w14:paraId="08C69F0A" w14:textId="77777777" w:rsidR="004139A4" w:rsidRPr="004139A4" w:rsidRDefault="004139A4" w:rsidP="004139A4">
            <w:pPr>
              <w:jc w:val="center"/>
              <w:rPr>
                <w:rFonts w:eastAsia="Times New Roman" w:cs="Times New Roman"/>
              </w:rPr>
            </w:pPr>
            <w:r w:rsidRPr="004139A4">
              <w:rPr>
                <w:rFonts w:eastAsia="Times New Roman" w:cs="Times New Roman"/>
              </w:rPr>
              <w:t>8.1</w:t>
            </w:r>
          </w:p>
        </w:tc>
        <w:tc>
          <w:tcPr>
            <w:tcW w:w="756" w:type="dxa"/>
            <w:tcBorders>
              <w:top w:val="nil"/>
              <w:left w:val="nil"/>
              <w:bottom w:val="nil"/>
              <w:right w:val="nil"/>
            </w:tcBorders>
            <w:shd w:val="clear" w:color="auto" w:fill="auto"/>
            <w:noWrap/>
            <w:vAlign w:val="bottom"/>
            <w:hideMark/>
          </w:tcPr>
          <w:p w14:paraId="46D0089E"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5E761E7" w14:textId="77777777" w:rsidR="004139A4" w:rsidRPr="004139A4" w:rsidRDefault="004139A4" w:rsidP="004139A4">
            <w:pPr>
              <w:jc w:val="center"/>
              <w:rPr>
                <w:rFonts w:eastAsia="Times New Roman" w:cs="Times New Roman"/>
              </w:rPr>
            </w:pPr>
            <w:r w:rsidRPr="004139A4">
              <w:rPr>
                <w:rFonts w:eastAsia="Times New Roman" w:cs="Times New Roman"/>
              </w:rPr>
              <w:t>10.4</w:t>
            </w:r>
          </w:p>
        </w:tc>
        <w:tc>
          <w:tcPr>
            <w:tcW w:w="761" w:type="dxa"/>
            <w:tcBorders>
              <w:top w:val="nil"/>
              <w:left w:val="nil"/>
              <w:bottom w:val="nil"/>
              <w:right w:val="nil"/>
            </w:tcBorders>
            <w:shd w:val="clear" w:color="auto" w:fill="auto"/>
            <w:noWrap/>
            <w:vAlign w:val="bottom"/>
            <w:hideMark/>
          </w:tcPr>
          <w:p w14:paraId="08A39FDB"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08384C3C" w14:textId="77777777" w:rsidR="004139A4" w:rsidRPr="004139A4" w:rsidRDefault="004139A4" w:rsidP="004139A4">
            <w:pPr>
              <w:jc w:val="center"/>
              <w:rPr>
                <w:rFonts w:eastAsia="Times New Roman" w:cs="Times New Roman"/>
              </w:rPr>
            </w:pPr>
            <w:r w:rsidRPr="004139A4">
              <w:rPr>
                <w:rFonts w:eastAsia="Times New Roman" w:cs="Times New Roman"/>
              </w:rPr>
              <w:t>6.3</w:t>
            </w:r>
          </w:p>
        </w:tc>
        <w:tc>
          <w:tcPr>
            <w:tcW w:w="756" w:type="dxa"/>
            <w:tcBorders>
              <w:top w:val="nil"/>
              <w:left w:val="nil"/>
              <w:bottom w:val="nil"/>
              <w:right w:val="nil"/>
            </w:tcBorders>
            <w:shd w:val="clear" w:color="auto" w:fill="auto"/>
            <w:noWrap/>
            <w:vAlign w:val="bottom"/>
            <w:hideMark/>
          </w:tcPr>
          <w:p w14:paraId="72D14BB2"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251EAD1"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2FFDB148" w14:textId="77777777" w:rsidTr="004139A4">
        <w:trPr>
          <w:trHeight w:val="315"/>
        </w:trPr>
        <w:tc>
          <w:tcPr>
            <w:tcW w:w="4140" w:type="dxa"/>
            <w:tcBorders>
              <w:top w:val="nil"/>
              <w:left w:val="nil"/>
              <w:bottom w:val="nil"/>
              <w:right w:val="nil"/>
            </w:tcBorders>
            <w:shd w:val="clear" w:color="auto" w:fill="auto"/>
            <w:noWrap/>
            <w:vAlign w:val="bottom"/>
            <w:hideMark/>
          </w:tcPr>
          <w:p w14:paraId="4C14B994"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Lower supervisory/technical</w:t>
            </w:r>
          </w:p>
        </w:tc>
        <w:tc>
          <w:tcPr>
            <w:tcW w:w="1080" w:type="dxa"/>
            <w:tcBorders>
              <w:top w:val="nil"/>
              <w:left w:val="nil"/>
              <w:bottom w:val="nil"/>
              <w:right w:val="nil"/>
            </w:tcBorders>
            <w:shd w:val="clear" w:color="auto" w:fill="auto"/>
            <w:noWrap/>
            <w:vAlign w:val="bottom"/>
            <w:hideMark/>
          </w:tcPr>
          <w:p w14:paraId="52204DFD" w14:textId="77777777" w:rsidR="004139A4" w:rsidRPr="004139A4" w:rsidRDefault="004139A4" w:rsidP="004139A4">
            <w:pPr>
              <w:jc w:val="center"/>
              <w:rPr>
                <w:rFonts w:eastAsia="Times New Roman" w:cs="Times New Roman"/>
              </w:rPr>
            </w:pPr>
            <w:r w:rsidRPr="004139A4">
              <w:rPr>
                <w:rFonts w:eastAsia="Times New Roman" w:cs="Times New Roman"/>
              </w:rPr>
              <w:t>3.7</w:t>
            </w:r>
          </w:p>
        </w:tc>
        <w:tc>
          <w:tcPr>
            <w:tcW w:w="756" w:type="dxa"/>
            <w:tcBorders>
              <w:top w:val="nil"/>
              <w:left w:val="nil"/>
              <w:bottom w:val="nil"/>
              <w:right w:val="nil"/>
            </w:tcBorders>
            <w:shd w:val="clear" w:color="auto" w:fill="auto"/>
            <w:noWrap/>
            <w:vAlign w:val="bottom"/>
            <w:hideMark/>
          </w:tcPr>
          <w:p w14:paraId="3C5CB9FA"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4C578835" w14:textId="77777777" w:rsidR="004139A4" w:rsidRPr="004139A4" w:rsidRDefault="004139A4" w:rsidP="004139A4">
            <w:pPr>
              <w:jc w:val="center"/>
              <w:rPr>
                <w:rFonts w:eastAsia="Times New Roman" w:cs="Times New Roman"/>
              </w:rPr>
            </w:pPr>
            <w:r w:rsidRPr="004139A4">
              <w:rPr>
                <w:rFonts w:eastAsia="Times New Roman" w:cs="Times New Roman"/>
              </w:rPr>
              <w:t>5.1</w:t>
            </w:r>
          </w:p>
        </w:tc>
        <w:tc>
          <w:tcPr>
            <w:tcW w:w="761" w:type="dxa"/>
            <w:tcBorders>
              <w:top w:val="nil"/>
              <w:left w:val="nil"/>
              <w:bottom w:val="nil"/>
              <w:right w:val="nil"/>
            </w:tcBorders>
            <w:shd w:val="clear" w:color="auto" w:fill="auto"/>
            <w:noWrap/>
            <w:vAlign w:val="bottom"/>
            <w:hideMark/>
          </w:tcPr>
          <w:p w14:paraId="551131AB"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0FAB53DA" w14:textId="77777777" w:rsidR="004139A4" w:rsidRPr="004139A4" w:rsidRDefault="004139A4" w:rsidP="004139A4">
            <w:pPr>
              <w:jc w:val="center"/>
              <w:rPr>
                <w:rFonts w:eastAsia="Times New Roman" w:cs="Times New Roman"/>
              </w:rPr>
            </w:pPr>
            <w:r w:rsidRPr="004139A4">
              <w:rPr>
                <w:rFonts w:eastAsia="Times New Roman" w:cs="Times New Roman"/>
              </w:rPr>
              <w:t>2.7</w:t>
            </w:r>
          </w:p>
        </w:tc>
        <w:tc>
          <w:tcPr>
            <w:tcW w:w="756" w:type="dxa"/>
            <w:tcBorders>
              <w:top w:val="nil"/>
              <w:left w:val="nil"/>
              <w:bottom w:val="nil"/>
              <w:right w:val="nil"/>
            </w:tcBorders>
            <w:shd w:val="clear" w:color="auto" w:fill="auto"/>
            <w:noWrap/>
            <w:vAlign w:val="bottom"/>
            <w:hideMark/>
          </w:tcPr>
          <w:p w14:paraId="3ABC86CC"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6D8C073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6BE5C73E" w14:textId="77777777" w:rsidTr="004139A4">
        <w:trPr>
          <w:trHeight w:val="315"/>
        </w:trPr>
        <w:tc>
          <w:tcPr>
            <w:tcW w:w="4140" w:type="dxa"/>
            <w:tcBorders>
              <w:top w:val="nil"/>
              <w:left w:val="nil"/>
              <w:bottom w:val="nil"/>
              <w:right w:val="nil"/>
            </w:tcBorders>
            <w:shd w:val="clear" w:color="auto" w:fill="auto"/>
            <w:noWrap/>
            <w:vAlign w:val="bottom"/>
            <w:hideMark/>
          </w:tcPr>
          <w:p w14:paraId="3286EB01"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Semi-routine and routine</w:t>
            </w:r>
          </w:p>
        </w:tc>
        <w:tc>
          <w:tcPr>
            <w:tcW w:w="1080" w:type="dxa"/>
            <w:tcBorders>
              <w:top w:val="nil"/>
              <w:left w:val="nil"/>
              <w:bottom w:val="nil"/>
              <w:right w:val="nil"/>
            </w:tcBorders>
            <w:shd w:val="clear" w:color="auto" w:fill="auto"/>
            <w:noWrap/>
            <w:vAlign w:val="bottom"/>
            <w:hideMark/>
          </w:tcPr>
          <w:p w14:paraId="7CF242A7" w14:textId="77777777" w:rsidR="004139A4" w:rsidRPr="004139A4" w:rsidRDefault="004139A4" w:rsidP="004139A4">
            <w:pPr>
              <w:jc w:val="center"/>
              <w:rPr>
                <w:rFonts w:eastAsia="Times New Roman" w:cs="Times New Roman"/>
              </w:rPr>
            </w:pPr>
            <w:r w:rsidRPr="004139A4">
              <w:rPr>
                <w:rFonts w:eastAsia="Times New Roman" w:cs="Times New Roman"/>
              </w:rPr>
              <w:t>24.9</w:t>
            </w:r>
          </w:p>
        </w:tc>
        <w:tc>
          <w:tcPr>
            <w:tcW w:w="756" w:type="dxa"/>
            <w:tcBorders>
              <w:top w:val="nil"/>
              <w:left w:val="nil"/>
              <w:bottom w:val="nil"/>
              <w:right w:val="nil"/>
            </w:tcBorders>
            <w:shd w:val="clear" w:color="auto" w:fill="auto"/>
            <w:noWrap/>
            <w:vAlign w:val="bottom"/>
            <w:hideMark/>
          </w:tcPr>
          <w:p w14:paraId="74F3F0D5"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4D6B186F" w14:textId="77777777" w:rsidR="004139A4" w:rsidRPr="004139A4" w:rsidRDefault="004139A4" w:rsidP="004139A4">
            <w:pPr>
              <w:jc w:val="center"/>
              <w:rPr>
                <w:rFonts w:eastAsia="Times New Roman" w:cs="Times New Roman"/>
              </w:rPr>
            </w:pPr>
            <w:r w:rsidRPr="004139A4">
              <w:rPr>
                <w:rFonts w:eastAsia="Times New Roman" w:cs="Times New Roman"/>
              </w:rPr>
              <w:t>30.9</w:t>
            </w:r>
          </w:p>
        </w:tc>
        <w:tc>
          <w:tcPr>
            <w:tcW w:w="761" w:type="dxa"/>
            <w:tcBorders>
              <w:top w:val="nil"/>
              <w:left w:val="nil"/>
              <w:bottom w:val="nil"/>
              <w:right w:val="nil"/>
            </w:tcBorders>
            <w:shd w:val="clear" w:color="auto" w:fill="auto"/>
            <w:noWrap/>
            <w:vAlign w:val="bottom"/>
            <w:hideMark/>
          </w:tcPr>
          <w:p w14:paraId="20953A4F"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17EAB654" w14:textId="77777777" w:rsidR="004139A4" w:rsidRPr="004139A4" w:rsidRDefault="004139A4" w:rsidP="004139A4">
            <w:pPr>
              <w:jc w:val="center"/>
              <w:rPr>
                <w:rFonts w:eastAsia="Times New Roman" w:cs="Times New Roman"/>
              </w:rPr>
            </w:pPr>
            <w:r w:rsidRPr="004139A4">
              <w:rPr>
                <w:rFonts w:eastAsia="Times New Roman" w:cs="Times New Roman"/>
              </w:rPr>
              <w:t>20.4</w:t>
            </w:r>
          </w:p>
        </w:tc>
        <w:tc>
          <w:tcPr>
            <w:tcW w:w="756" w:type="dxa"/>
            <w:tcBorders>
              <w:top w:val="nil"/>
              <w:left w:val="nil"/>
              <w:bottom w:val="nil"/>
              <w:right w:val="nil"/>
            </w:tcBorders>
            <w:shd w:val="clear" w:color="auto" w:fill="auto"/>
            <w:noWrap/>
            <w:vAlign w:val="bottom"/>
            <w:hideMark/>
          </w:tcPr>
          <w:p w14:paraId="22616EE3"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0EE7C10D"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04A3E5A0" w14:textId="77777777" w:rsidTr="004139A4">
        <w:trPr>
          <w:trHeight w:val="315"/>
        </w:trPr>
        <w:tc>
          <w:tcPr>
            <w:tcW w:w="4140" w:type="dxa"/>
            <w:tcBorders>
              <w:top w:val="nil"/>
              <w:left w:val="nil"/>
              <w:bottom w:val="nil"/>
              <w:right w:val="nil"/>
            </w:tcBorders>
            <w:shd w:val="clear" w:color="auto" w:fill="auto"/>
            <w:noWrap/>
            <w:vAlign w:val="bottom"/>
            <w:hideMark/>
          </w:tcPr>
          <w:p w14:paraId="69198637" w14:textId="77777777" w:rsidR="004139A4" w:rsidRPr="004139A4" w:rsidRDefault="004139A4" w:rsidP="004139A4">
            <w:pPr>
              <w:rPr>
                <w:rFonts w:eastAsia="Times New Roman" w:cs="Times New Roman"/>
              </w:rPr>
            </w:pPr>
            <w:r w:rsidRPr="004139A4">
              <w:rPr>
                <w:rFonts w:eastAsia="Times New Roman" w:cs="Times New Roman"/>
              </w:rPr>
              <w:t>Age (in years)</w:t>
            </w:r>
          </w:p>
        </w:tc>
        <w:tc>
          <w:tcPr>
            <w:tcW w:w="1080" w:type="dxa"/>
            <w:tcBorders>
              <w:top w:val="nil"/>
              <w:left w:val="nil"/>
              <w:bottom w:val="nil"/>
              <w:right w:val="nil"/>
            </w:tcBorders>
            <w:shd w:val="clear" w:color="auto" w:fill="auto"/>
            <w:noWrap/>
            <w:vAlign w:val="bottom"/>
            <w:hideMark/>
          </w:tcPr>
          <w:p w14:paraId="133ECD04" w14:textId="77777777" w:rsidR="004139A4" w:rsidRPr="004139A4" w:rsidRDefault="004139A4" w:rsidP="004139A4">
            <w:pPr>
              <w:jc w:val="center"/>
              <w:rPr>
                <w:rFonts w:eastAsia="Times New Roman" w:cs="Times New Roman"/>
              </w:rPr>
            </w:pPr>
            <w:r w:rsidRPr="004139A4">
              <w:rPr>
                <w:rFonts w:eastAsia="Times New Roman" w:cs="Times New Roman"/>
              </w:rPr>
              <w:t>35.7</w:t>
            </w:r>
          </w:p>
        </w:tc>
        <w:tc>
          <w:tcPr>
            <w:tcW w:w="756" w:type="dxa"/>
            <w:tcBorders>
              <w:top w:val="nil"/>
              <w:left w:val="nil"/>
              <w:bottom w:val="nil"/>
              <w:right w:val="nil"/>
            </w:tcBorders>
            <w:shd w:val="clear" w:color="auto" w:fill="auto"/>
            <w:noWrap/>
            <w:vAlign w:val="bottom"/>
            <w:hideMark/>
          </w:tcPr>
          <w:p w14:paraId="6B4BCE8B" w14:textId="77777777" w:rsidR="004139A4" w:rsidRPr="004139A4" w:rsidRDefault="004139A4" w:rsidP="004139A4">
            <w:pPr>
              <w:jc w:val="center"/>
              <w:rPr>
                <w:rFonts w:eastAsia="Times New Roman" w:cs="Times New Roman"/>
              </w:rPr>
            </w:pPr>
            <w:r w:rsidRPr="004139A4">
              <w:rPr>
                <w:rFonts w:eastAsia="Times New Roman" w:cs="Times New Roman"/>
              </w:rPr>
              <w:t>6.4</w:t>
            </w:r>
          </w:p>
        </w:tc>
        <w:tc>
          <w:tcPr>
            <w:tcW w:w="1068" w:type="dxa"/>
            <w:tcBorders>
              <w:top w:val="nil"/>
              <w:left w:val="nil"/>
              <w:bottom w:val="nil"/>
              <w:right w:val="nil"/>
            </w:tcBorders>
            <w:shd w:val="clear" w:color="auto" w:fill="auto"/>
            <w:noWrap/>
            <w:vAlign w:val="bottom"/>
            <w:hideMark/>
          </w:tcPr>
          <w:p w14:paraId="563F9E42" w14:textId="77777777" w:rsidR="004139A4" w:rsidRPr="004139A4" w:rsidRDefault="004139A4" w:rsidP="004139A4">
            <w:pPr>
              <w:jc w:val="center"/>
              <w:rPr>
                <w:rFonts w:eastAsia="Times New Roman" w:cs="Times New Roman"/>
              </w:rPr>
            </w:pPr>
            <w:r w:rsidRPr="004139A4">
              <w:rPr>
                <w:rFonts w:eastAsia="Times New Roman" w:cs="Times New Roman"/>
              </w:rPr>
              <w:t>35.1</w:t>
            </w:r>
          </w:p>
        </w:tc>
        <w:tc>
          <w:tcPr>
            <w:tcW w:w="761" w:type="dxa"/>
            <w:tcBorders>
              <w:top w:val="nil"/>
              <w:left w:val="nil"/>
              <w:bottom w:val="nil"/>
              <w:right w:val="nil"/>
            </w:tcBorders>
            <w:shd w:val="clear" w:color="auto" w:fill="auto"/>
            <w:noWrap/>
            <w:vAlign w:val="bottom"/>
            <w:hideMark/>
          </w:tcPr>
          <w:p w14:paraId="61A73C3E" w14:textId="77777777" w:rsidR="004139A4" w:rsidRPr="004139A4" w:rsidRDefault="004139A4" w:rsidP="004139A4">
            <w:pPr>
              <w:jc w:val="center"/>
              <w:rPr>
                <w:rFonts w:eastAsia="Times New Roman" w:cs="Times New Roman"/>
              </w:rPr>
            </w:pPr>
            <w:r w:rsidRPr="004139A4">
              <w:rPr>
                <w:rFonts w:eastAsia="Times New Roman" w:cs="Times New Roman"/>
              </w:rPr>
              <w:t>6.7</w:t>
            </w:r>
          </w:p>
        </w:tc>
        <w:tc>
          <w:tcPr>
            <w:tcW w:w="1236" w:type="dxa"/>
            <w:tcBorders>
              <w:top w:val="nil"/>
              <w:left w:val="nil"/>
              <w:bottom w:val="nil"/>
              <w:right w:val="nil"/>
            </w:tcBorders>
            <w:shd w:val="clear" w:color="auto" w:fill="auto"/>
            <w:noWrap/>
            <w:vAlign w:val="bottom"/>
            <w:hideMark/>
          </w:tcPr>
          <w:p w14:paraId="67BEF06F" w14:textId="77777777" w:rsidR="004139A4" w:rsidRPr="004139A4" w:rsidRDefault="004139A4" w:rsidP="004139A4">
            <w:pPr>
              <w:jc w:val="center"/>
              <w:rPr>
                <w:rFonts w:eastAsia="Times New Roman" w:cs="Times New Roman"/>
              </w:rPr>
            </w:pPr>
            <w:r w:rsidRPr="004139A4">
              <w:rPr>
                <w:rFonts w:eastAsia="Times New Roman" w:cs="Times New Roman"/>
              </w:rPr>
              <w:t>36.1</w:t>
            </w:r>
          </w:p>
        </w:tc>
        <w:tc>
          <w:tcPr>
            <w:tcW w:w="756" w:type="dxa"/>
            <w:tcBorders>
              <w:top w:val="nil"/>
              <w:left w:val="nil"/>
              <w:bottom w:val="nil"/>
              <w:right w:val="nil"/>
            </w:tcBorders>
            <w:shd w:val="clear" w:color="auto" w:fill="auto"/>
            <w:noWrap/>
            <w:vAlign w:val="bottom"/>
            <w:hideMark/>
          </w:tcPr>
          <w:p w14:paraId="231AD154" w14:textId="77777777" w:rsidR="004139A4" w:rsidRPr="004139A4" w:rsidRDefault="004139A4" w:rsidP="004139A4">
            <w:pPr>
              <w:jc w:val="center"/>
              <w:rPr>
                <w:rFonts w:eastAsia="Times New Roman" w:cs="Times New Roman"/>
              </w:rPr>
            </w:pPr>
            <w:r w:rsidRPr="004139A4">
              <w:rPr>
                <w:rFonts w:eastAsia="Times New Roman" w:cs="Times New Roman"/>
              </w:rPr>
              <w:t>6.2</w:t>
            </w:r>
          </w:p>
        </w:tc>
        <w:tc>
          <w:tcPr>
            <w:tcW w:w="823" w:type="dxa"/>
            <w:tcBorders>
              <w:top w:val="nil"/>
              <w:left w:val="nil"/>
              <w:bottom w:val="nil"/>
              <w:right w:val="nil"/>
            </w:tcBorders>
            <w:shd w:val="clear" w:color="auto" w:fill="auto"/>
            <w:noWrap/>
            <w:vAlign w:val="bottom"/>
            <w:hideMark/>
          </w:tcPr>
          <w:p w14:paraId="56DD58C8"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0D7C0CA" w14:textId="77777777" w:rsidTr="004139A4">
        <w:trPr>
          <w:trHeight w:val="315"/>
        </w:trPr>
        <w:tc>
          <w:tcPr>
            <w:tcW w:w="4140" w:type="dxa"/>
            <w:tcBorders>
              <w:top w:val="nil"/>
              <w:left w:val="nil"/>
              <w:bottom w:val="nil"/>
              <w:right w:val="nil"/>
            </w:tcBorders>
            <w:shd w:val="clear" w:color="auto" w:fill="auto"/>
            <w:noWrap/>
            <w:vAlign w:val="bottom"/>
            <w:hideMark/>
          </w:tcPr>
          <w:p w14:paraId="1EACCCFF" w14:textId="77777777" w:rsidR="004139A4" w:rsidRPr="004139A4" w:rsidRDefault="004139A4" w:rsidP="004139A4">
            <w:pPr>
              <w:rPr>
                <w:rFonts w:eastAsia="Times New Roman" w:cs="Times New Roman"/>
              </w:rPr>
            </w:pPr>
            <w:r w:rsidRPr="004139A4">
              <w:rPr>
                <w:rFonts w:eastAsia="Times New Roman" w:cs="Times New Roman"/>
              </w:rPr>
              <w:t>Child age (months)</w:t>
            </w:r>
          </w:p>
        </w:tc>
        <w:tc>
          <w:tcPr>
            <w:tcW w:w="1080" w:type="dxa"/>
            <w:tcBorders>
              <w:top w:val="nil"/>
              <w:left w:val="nil"/>
              <w:bottom w:val="nil"/>
              <w:right w:val="nil"/>
            </w:tcBorders>
            <w:shd w:val="clear" w:color="auto" w:fill="auto"/>
            <w:noWrap/>
            <w:vAlign w:val="bottom"/>
            <w:hideMark/>
          </w:tcPr>
          <w:p w14:paraId="66410A02" w14:textId="77777777" w:rsidR="004139A4" w:rsidRPr="004139A4" w:rsidRDefault="004139A4" w:rsidP="004139A4">
            <w:pPr>
              <w:jc w:val="center"/>
              <w:rPr>
                <w:rFonts w:eastAsia="Times New Roman" w:cs="Times New Roman"/>
              </w:rPr>
            </w:pPr>
            <w:r w:rsidRPr="004139A4">
              <w:rPr>
                <w:rFonts w:eastAsia="Times New Roman" w:cs="Times New Roman"/>
              </w:rPr>
              <w:t>66.9</w:t>
            </w:r>
          </w:p>
        </w:tc>
        <w:tc>
          <w:tcPr>
            <w:tcW w:w="756" w:type="dxa"/>
            <w:tcBorders>
              <w:top w:val="nil"/>
              <w:left w:val="nil"/>
              <w:bottom w:val="nil"/>
              <w:right w:val="nil"/>
            </w:tcBorders>
            <w:shd w:val="clear" w:color="auto" w:fill="auto"/>
            <w:noWrap/>
            <w:vAlign w:val="bottom"/>
            <w:hideMark/>
          </w:tcPr>
          <w:p w14:paraId="6829D17B" w14:textId="77777777" w:rsidR="004139A4" w:rsidRPr="004139A4" w:rsidRDefault="004139A4" w:rsidP="004139A4">
            <w:pPr>
              <w:jc w:val="center"/>
              <w:rPr>
                <w:rFonts w:eastAsia="Times New Roman" w:cs="Times New Roman"/>
              </w:rPr>
            </w:pPr>
            <w:r w:rsidRPr="004139A4">
              <w:rPr>
                <w:rFonts w:eastAsia="Times New Roman" w:cs="Times New Roman"/>
              </w:rPr>
              <w:t>43.3</w:t>
            </w:r>
          </w:p>
        </w:tc>
        <w:tc>
          <w:tcPr>
            <w:tcW w:w="1068" w:type="dxa"/>
            <w:tcBorders>
              <w:top w:val="nil"/>
              <w:left w:val="nil"/>
              <w:bottom w:val="nil"/>
              <w:right w:val="nil"/>
            </w:tcBorders>
            <w:shd w:val="clear" w:color="auto" w:fill="auto"/>
            <w:noWrap/>
            <w:vAlign w:val="bottom"/>
            <w:hideMark/>
          </w:tcPr>
          <w:p w14:paraId="275644F6" w14:textId="77777777" w:rsidR="004139A4" w:rsidRPr="004139A4" w:rsidRDefault="004139A4" w:rsidP="004139A4">
            <w:pPr>
              <w:jc w:val="center"/>
              <w:rPr>
                <w:rFonts w:eastAsia="Times New Roman" w:cs="Times New Roman"/>
              </w:rPr>
            </w:pPr>
            <w:r w:rsidRPr="004139A4">
              <w:rPr>
                <w:rFonts w:eastAsia="Times New Roman" w:cs="Times New Roman"/>
              </w:rPr>
              <w:t>65.5</w:t>
            </w:r>
          </w:p>
        </w:tc>
        <w:tc>
          <w:tcPr>
            <w:tcW w:w="761" w:type="dxa"/>
            <w:tcBorders>
              <w:top w:val="nil"/>
              <w:left w:val="nil"/>
              <w:bottom w:val="nil"/>
              <w:right w:val="nil"/>
            </w:tcBorders>
            <w:shd w:val="clear" w:color="auto" w:fill="auto"/>
            <w:noWrap/>
            <w:vAlign w:val="bottom"/>
            <w:hideMark/>
          </w:tcPr>
          <w:p w14:paraId="33A04CB6" w14:textId="77777777" w:rsidR="004139A4" w:rsidRPr="004139A4" w:rsidRDefault="004139A4" w:rsidP="004139A4">
            <w:pPr>
              <w:jc w:val="center"/>
              <w:rPr>
                <w:rFonts w:eastAsia="Times New Roman" w:cs="Times New Roman"/>
              </w:rPr>
            </w:pPr>
            <w:r w:rsidRPr="004139A4">
              <w:rPr>
                <w:rFonts w:eastAsia="Times New Roman" w:cs="Times New Roman"/>
              </w:rPr>
              <w:t>42.9</w:t>
            </w:r>
          </w:p>
        </w:tc>
        <w:tc>
          <w:tcPr>
            <w:tcW w:w="1236" w:type="dxa"/>
            <w:tcBorders>
              <w:top w:val="nil"/>
              <w:left w:val="nil"/>
              <w:bottom w:val="nil"/>
              <w:right w:val="nil"/>
            </w:tcBorders>
            <w:shd w:val="clear" w:color="auto" w:fill="auto"/>
            <w:noWrap/>
            <w:vAlign w:val="bottom"/>
            <w:hideMark/>
          </w:tcPr>
          <w:p w14:paraId="27ABB690" w14:textId="77777777" w:rsidR="004139A4" w:rsidRPr="004139A4" w:rsidRDefault="004139A4" w:rsidP="004139A4">
            <w:pPr>
              <w:jc w:val="center"/>
              <w:rPr>
                <w:rFonts w:eastAsia="Times New Roman" w:cs="Times New Roman"/>
              </w:rPr>
            </w:pPr>
            <w:r w:rsidRPr="004139A4">
              <w:rPr>
                <w:rFonts w:eastAsia="Times New Roman" w:cs="Times New Roman"/>
              </w:rPr>
              <w:t>67.8</w:t>
            </w:r>
          </w:p>
        </w:tc>
        <w:tc>
          <w:tcPr>
            <w:tcW w:w="756" w:type="dxa"/>
            <w:tcBorders>
              <w:top w:val="nil"/>
              <w:left w:val="nil"/>
              <w:bottom w:val="nil"/>
              <w:right w:val="nil"/>
            </w:tcBorders>
            <w:shd w:val="clear" w:color="auto" w:fill="auto"/>
            <w:noWrap/>
            <w:vAlign w:val="bottom"/>
            <w:hideMark/>
          </w:tcPr>
          <w:p w14:paraId="018780FE" w14:textId="77777777" w:rsidR="004139A4" w:rsidRPr="004139A4" w:rsidRDefault="004139A4" w:rsidP="004139A4">
            <w:pPr>
              <w:jc w:val="center"/>
              <w:rPr>
                <w:rFonts w:eastAsia="Times New Roman" w:cs="Times New Roman"/>
              </w:rPr>
            </w:pPr>
            <w:r w:rsidRPr="004139A4">
              <w:rPr>
                <w:rFonts w:eastAsia="Times New Roman" w:cs="Times New Roman"/>
              </w:rPr>
              <w:t>43.5</w:t>
            </w:r>
          </w:p>
        </w:tc>
        <w:tc>
          <w:tcPr>
            <w:tcW w:w="823" w:type="dxa"/>
            <w:tcBorders>
              <w:top w:val="nil"/>
              <w:left w:val="nil"/>
              <w:bottom w:val="nil"/>
              <w:right w:val="nil"/>
            </w:tcBorders>
            <w:shd w:val="clear" w:color="auto" w:fill="auto"/>
            <w:noWrap/>
            <w:vAlign w:val="bottom"/>
            <w:hideMark/>
          </w:tcPr>
          <w:p w14:paraId="466C391C"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E644CDB" w14:textId="77777777" w:rsidTr="004139A4">
        <w:trPr>
          <w:trHeight w:val="315"/>
        </w:trPr>
        <w:tc>
          <w:tcPr>
            <w:tcW w:w="4140" w:type="dxa"/>
            <w:tcBorders>
              <w:top w:val="nil"/>
              <w:left w:val="nil"/>
              <w:bottom w:val="nil"/>
              <w:right w:val="nil"/>
            </w:tcBorders>
            <w:shd w:val="clear" w:color="auto" w:fill="auto"/>
            <w:noWrap/>
            <w:vAlign w:val="bottom"/>
            <w:hideMark/>
          </w:tcPr>
          <w:p w14:paraId="300BCD9D" w14:textId="77777777" w:rsidR="004139A4" w:rsidRPr="004139A4" w:rsidRDefault="004139A4" w:rsidP="004139A4">
            <w:pPr>
              <w:rPr>
                <w:rFonts w:eastAsia="Times New Roman" w:cs="Times New Roman"/>
              </w:rPr>
            </w:pPr>
            <w:r w:rsidRPr="004139A4">
              <w:rPr>
                <w:rFonts w:eastAsia="Times New Roman" w:cs="Times New Roman"/>
              </w:rPr>
              <w:t>Weekly net family income</w:t>
            </w:r>
          </w:p>
        </w:tc>
        <w:tc>
          <w:tcPr>
            <w:tcW w:w="1080" w:type="dxa"/>
            <w:tcBorders>
              <w:top w:val="nil"/>
              <w:left w:val="nil"/>
              <w:bottom w:val="nil"/>
              <w:right w:val="nil"/>
            </w:tcBorders>
            <w:shd w:val="clear" w:color="auto" w:fill="auto"/>
            <w:noWrap/>
            <w:vAlign w:val="bottom"/>
            <w:hideMark/>
          </w:tcPr>
          <w:p w14:paraId="4FDBDDC5" w14:textId="77777777" w:rsidR="004139A4" w:rsidRPr="004139A4" w:rsidRDefault="004139A4" w:rsidP="004139A4">
            <w:pPr>
              <w:jc w:val="center"/>
              <w:rPr>
                <w:rFonts w:eastAsia="Times New Roman" w:cs="Times New Roman"/>
              </w:rPr>
            </w:pPr>
            <w:r w:rsidRPr="004139A4">
              <w:rPr>
                <w:rFonts w:eastAsia="Times New Roman" w:cs="Times New Roman"/>
              </w:rPr>
              <w:t>591.9</w:t>
            </w:r>
          </w:p>
        </w:tc>
        <w:tc>
          <w:tcPr>
            <w:tcW w:w="756" w:type="dxa"/>
            <w:tcBorders>
              <w:top w:val="nil"/>
              <w:left w:val="nil"/>
              <w:bottom w:val="nil"/>
              <w:right w:val="nil"/>
            </w:tcBorders>
            <w:shd w:val="clear" w:color="auto" w:fill="auto"/>
            <w:noWrap/>
            <w:vAlign w:val="bottom"/>
            <w:hideMark/>
          </w:tcPr>
          <w:p w14:paraId="40D7B152" w14:textId="77777777" w:rsidR="004139A4" w:rsidRPr="004139A4" w:rsidRDefault="004139A4" w:rsidP="004139A4">
            <w:pPr>
              <w:jc w:val="center"/>
              <w:rPr>
                <w:rFonts w:eastAsia="Times New Roman" w:cs="Times New Roman"/>
              </w:rPr>
            </w:pPr>
            <w:r w:rsidRPr="004139A4">
              <w:rPr>
                <w:rFonts w:eastAsia="Times New Roman" w:cs="Times New Roman"/>
              </w:rPr>
              <w:t>304.1</w:t>
            </w:r>
          </w:p>
        </w:tc>
        <w:tc>
          <w:tcPr>
            <w:tcW w:w="1068" w:type="dxa"/>
            <w:tcBorders>
              <w:top w:val="nil"/>
              <w:left w:val="nil"/>
              <w:bottom w:val="nil"/>
              <w:right w:val="nil"/>
            </w:tcBorders>
            <w:shd w:val="clear" w:color="auto" w:fill="auto"/>
            <w:noWrap/>
            <w:vAlign w:val="bottom"/>
            <w:hideMark/>
          </w:tcPr>
          <w:p w14:paraId="2DBA8011" w14:textId="77777777" w:rsidR="004139A4" w:rsidRPr="004139A4" w:rsidRDefault="004139A4" w:rsidP="004139A4">
            <w:pPr>
              <w:jc w:val="center"/>
              <w:rPr>
                <w:rFonts w:eastAsia="Times New Roman" w:cs="Times New Roman"/>
              </w:rPr>
            </w:pPr>
            <w:r w:rsidRPr="004139A4">
              <w:rPr>
                <w:rFonts w:eastAsia="Times New Roman" w:cs="Times New Roman"/>
              </w:rPr>
              <w:t>570.3</w:t>
            </w:r>
          </w:p>
        </w:tc>
        <w:tc>
          <w:tcPr>
            <w:tcW w:w="761" w:type="dxa"/>
            <w:tcBorders>
              <w:top w:val="nil"/>
              <w:left w:val="nil"/>
              <w:bottom w:val="nil"/>
              <w:right w:val="nil"/>
            </w:tcBorders>
            <w:shd w:val="clear" w:color="auto" w:fill="auto"/>
            <w:noWrap/>
            <w:vAlign w:val="bottom"/>
            <w:hideMark/>
          </w:tcPr>
          <w:p w14:paraId="66CFC784" w14:textId="77777777" w:rsidR="004139A4" w:rsidRPr="004139A4" w:rsidRDefault="004139A4" w:rsidP="004139A4">
            <w:pPr>
              <w:jc w:val="center"/>
              <w:rPr>
                <w:rFonts w:eastAsia="Times New Roman" w:cs="Times New Roman"/>
              </w:rPr>
            </w:pPr>
            <w:r w:rsidRPr="004139A4">
              <w:rPr>
                <w:rFonts w:eastAsia="Times New Roman" w:cs="Times New Roman"/>
              </w:rPr>
              <w:t>303.0</w:t>
            </w:r>
          </w:p>
        </w:tc>
        <w:tc>
          <w:tcPr>
            <w:tcW w:w="1236" w:type="dxa"/>
            <w:tcBorders>
              <w:top w:val="nil"/>
              <w:left w:val="nil"/>
              <w:bottom w:val="nil"/>
              <w:right w:val="nil"/>
            </w:tcBorders>
            <w:shd w:val="clear" w:color="auto" w:fill="auto"/>
            <w:noWrap/>
            <w:vAlign w:val="bottom"/>
            <w:hideMark/>
          </w:tcPr>
          <w:p w14:paraId="4C260DC3" w14:textId="77777777" w:rsidR="004139A4" w:rsidRPr="004139A4" w:rsidRDefault="004139A4" w:rsidP="004139A4">
            <w:pPr>
              <w:jc w:val="center"/>
              <w:rPr>
                <w:rFonts w:eastAsia="Times New Roman" w:cs="Times New Roman"/>
              </w:rPr>
            </w:pPr>
            <w:r w:rsidRPr="004139A4">
              <w:rPr>
                <w:rFonts w:eastAsia="Times New Roman" w:cs="Times New Roman"/>
              </w:rPr>
              <w:t>607.7</w:t>
            </w:r>
          </w:p>
        </w:tc>
        <w:tc>
          <w:tcPr>
            <w:tcW w:w="756" w:type="dxa"/>
            <w:tcBorders>
              <w:top w:val="nil"/>
              <w:left w:val="nil"/>
              <w:bottom w:val="nil"/>
              <w:right w:val="nil"/>
            </w:tcBorders>
            <w:shd w:val="clear" w:color="auto" w:fill="auto"/>
            <w:noWrap/>
            <w:vAlign w:val="bottom"/>
            <w:hideMark/>
          </w:tcPr>
          <w:p w14:paraId="6AEAC083" w14:textId="77777777" w:rsidR="004139A4" w:rsidRPr="004139A4" w:rsidRDefault="004139A4" w:rsidP="004139A4">
            <w:pPr>
              <w:jc w:val="center"/>
              <w:rPr>
                <w:rFonts w:eastAsia="Times New Roman" w:cs="Times New Roman"/>
              </w:rPr>
            </w:pPr>
            <w:r w:rsidRPr="004139A4">
              <w:rPr>
                <w:rFonts w:eastAsia="Times New Roman" w:cs="Times New Roman"/>
              </w:rPr>
              <w:t>303.9</w:t>
            </w:r>
          </w:p>
        </w:tc>
        <w:tc>
          <w:tcPr>
            <w:tcW w:w="823" w:type="dxa"/>
            <w:tcBorders>
              <w:top w:val="nil"/>
              <w:left w:val="nil"/>
              <w:bottom w:val="nil"/>
              <w:right w:val="nil"/>
            </w:tcBorders>
            <w:shd w:val="clear" w:color="auto" w:fill="auto"/>
            <w:noWrap/>
            <w:vAlign w:val="bottom"/>
            <w:hideMark/>
          </w:tcPr>
          <w:p w14:paraId="4AE8572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38C725CD" w14:textId="77777777" w:rsidTr="004139A4">
        <w:trPr>
          <w:trHeight w:val="315"/>
        </w:trPr>
        <w:tc>
          <w:tcPr>
            <w:tcW w:w="4140" w:type="dxa"/>
            <w:tcBorders>
              <w:top w:val="nil"/>
              <w:left w:val="nil"/>
              <w:bottom w:val="nil"/>
              <w:right w:val="nil"/>
            </w:tcBorders>
            <w:shd w:val="clear" w:color="auto" w:fill="auto"/>
            <w:noWrap/>
            <w:vAlign w:val="bottom"/>
            <w:hideMark/>
          </w:tcPr>
          <w:p w14:paraId="78E557A7" w14:textId="77777777" w:rsidR="004139A4" w:rsidRPr="004139A4" w:rsidRDefault="004139A4" w:rsidP="004139A4">
            <w:pPr>
              <w:rPr>
                <w:rFonts w:eastAsia="Times New Roman" w:cs="Times New Roman"/>
              </w:rPr>
            </w:pPr>
            <w:r w:rsidRPr="004139A4">
              <w:rPr>
                <w:rFonts w:eastAsia="Times New Roman" w:cs="Times New Roman"/>
              </w:rPr>
              <w:lastRenderedPageBreak/>
              <w:t>Two-parent family</w:t>
            </w:r>
          </w:p>
        </w:tc>
        <w:tc>
          <w:tcPr>
            <w:tcW w:w="1080" w:type="dxa"/>
            <w:tcBorders>
              <w:top w:val="nil"/>
              <w:left w:val="nil"/>
              <w:bottom w:val="nil"/>
              <w:right w:val="nil"/>
            </w:tcBorders>
            <w:shd w:val="clear" w:color="auto" w:fill="auto"/>
            <w:noWrap/>
            <w:vAlign w:val="bottom"/>
            <w:hideMark/>
          </w:tcPr>
          <w:p w14:paraId="1160A9AA" w14:textId="77777777" w:rsidR="004139A4" w:rsidRPr="004139A4" w:rsidRDefault="004139A4" w:rsidP="004139A4">
            <w:pPr>
              <w:jc w:val="center"/>
              <w:rPr>
                <w:rFonts w:eastAsia="Times New Roman" w:cs="Times New Roman"/>
              </w:rPr>
            </w:pPr>
            <w:r w:rsidRPr="004139A4">
              <w:rPr>
                <w:rFonts w:eastAsia="Times New Roman" w:cs="Times New Roman"/>
              </w:rPr>
              <w:t>87.3</w:t>
            </w:r>
          </w:p>
        </w:tc>
        <w:tc>
          <w:tcPr>
            <w:tcW w:w="756" w:type="dxa"/>
            <w:tcBorders>
              <w:top w:val="nil"/>
              <w:left w:val="nil"/>
              <w:bottom w:val="nil"/>
              <w:right w:val="nil"/>
            </w:tcBorders>
            <w:shd w:val="clear" w:color="auto" w:fill="auto"/>
            <w:noWrap/>
            <w:vAlign w:val="bottom"/>
            <w:hideMark/>
          </w:tcPr>
          <w:p w14:paraId="4459AC4F"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F342C77" w14:textId="77777777" w:rsidR="004139A4" w:rsidRPr="004139A4" w:rsidRDefault="004139A4" w:rsidP="004139A4">
            <w:pPr>
              <w:jc w:val="center"/>
              <w:rPr>
                <w:rFonts w:eastAsia="Times New Roman" w:cs="Times New Roman"/>
              </w:rPr>
            </w:pPr>
            <w:r w:rsidRPr="004139A4">
              <w:rPr>
                <w:rFonts w:eastAsia="Times New Roman" w:cs="Times New Roman"/>
              </w:rPr>
              <w:t>87.6</w:t>
            </w:r>
          </w:p>
        </w:tc>
        <w:tc>
          <w:tcPr>
            <w:tcW w:w="761" w:type="dxa"/>
            <w:tcBorders>
              <w:top w:val="nil"/>
              <w:left w:val="nil"/>
              <w:bottom w:val="nil"/>
              <w:right w:val="nil"/>
            </w:tcBorders>
            <w:shd w:val="clear" w:color="auto" w:fill="auto"/>
            <w:noWrap/>
            <w:vAlign w:val="bottom"/>
            <w:hideMark/>
          </w:tcPr>
          <w:p w14:paraId="4F9A9BEF"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795CFD55" w14:textId="77777777" w:rsidR="004139A4" w:rsidRPr="004139A4" w:rsidRDefault="004139A4" w:rsidP="004139A4">
            <w:pPr>
              <w:jc w:val="center"/>
              <w:rPr>
                <w:rFonts w:eastAsia="Times New Roman" w:cs="Times New Roman"/>
              </w:rPr>
            </w:pPr>
            <w:r w:rsidRPr="004139A4">
              <w:rPr>
                <w:rFonts w:eastAsia="Times New Roman" w:cs="Times New Roman"/>
              </w:rPr>
              <w:t>87.2</w:t>
            </w:r>
          </w:p>
        </w:tc>
        <w:tc>
          <w:tcPr>
            <w:tcW w:w="756" w:type="dxa"/>
            <w:tcBorders>
              <w:top w:val="nil"/>
              <w:left w:val="nil"/>
              <w:bottom w:val="nil"/>
              <w:right w:val="nil"/>
            </w:tcBorders>
            <w:shd w:val="clear" w:color="auto" w:fill="auto"/>
            <w:noWrap/>
            <w:vAlign w:val="bottom"/>
            <w:hideMark/>
          </w:tcPr>
          <w:p w14:paraId="7F6F9A17"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77775A11" w14:textId="77777777" w:rsidR="004139A4" w:rsidRPr="004139A4" w:rsidRDefault="004139A4" w:rsidP="004139A4">
            <w:pPr>
              <w:jc w:val="center"/>
              <w:rPr>
                <w:rFonts w:eastAsia="Times New Roman" w:cs="Times New Roman"/>
              </w:rPr>
            </w:pPr>
            <w:r w:rsidRPr="004139A4">
              <w:rPr>
                <w:rFonts w:eastAsia="Times New Roman" w:cs="Times New Roman"/>
              </w:rPr>
              <w:t>0.41</w:t>
            </w:r>
          </w:p>
        </w:tc>
      </w:tr>
      <w:tr w:rsidR="004139A4" w:rsidRPr="004139A4" w14:paraId="6B1B4BE6" w14:textId="77777777" w:rsidTr="004139A4">
        <w:trPr>
          <w:trHeight w:val="315"/>
        </w:trPr>
        <w:tc>
          <w:tcPr>
            <w:tcW w:w="4140" w:type="dxa"/>
            <w:tcBorders>
              <w:top w:val="nil"/>
              <w:left w:val="nil"/>
              <w:bottom w:val="nil"/>
              <w:right w:val="nil"/>
            </w:tcBorders>
            <w:shd w:val="clear" w:color="auto" w:fill="auto"/>
            <w:noWrap/>
            <w:vAlign w:val="bottom"/>
            <w:hideMark/>
          </w:tcPr>
          <w:p w14:paraId="4B020B67" w14:textId="77777777" w:rsidR="004139A4" w:rsidRPr="004139A4" w:rsidRDefault="004139A4" w:rsidP="004139A4">
            <w:pPr>
              <w:rPr>
                <w:rFonts w:eastAsia="Times New Roman" w:cs="Times New Roman"/>
              </w:rPr>
            </w:pPr>
            <w:r w:rsidRPr="004139A4">
              <w:rPr>
                <w:rFonts w:eastAsia="Times New Roman" w:cs="Times New Roman"/>
              </w:rPr>
              <w:t>Presence of grandparent</w:t>
            </w:r>
          </w:p>
        </w:tc>
        <w:tc>
          <w:tcPr>
            <w:tcW w:w="1080" w:type="dxa"/>
            <w:tcBorders>
              <w:top w:val="nil"/>
              <w:left w:val="nil"/>
              <w:bottom w:val="nil"/>
              <w:right w:val="nil"/>
            </w:tcBorders>
            <w:shd w:val="clear" w:color="auto" w:fill="auto"/>
            <w:noWrap/>
            <w:vAlign w:val="bottom"/>
            <w:hideMark/>
          </w:tcPr>
          <w:p w14:paraId="287C57C5" w14:textId="77777777" w:rsidR="004139A4" w:rsidRPr="004139A4" w:rsidRDefault="004139A4" w:rsidP="004139A4">
            <w:pPr>
              <w:jc w:val="center"/>
              <w:rPr>
                <w:rFonts w:eastAsia="Times New Roman" w:cs="Times New Roman"/>
              </w:rPr>
            </w:pPr>
            <w:r w:rsidRPr="004139A4">
              <w:rPr>
                <w:rFonts w:eastAsia="Times New Roman" w:cs="Times New Roman"/>
              </w:rPr>
              <w:t>3.5</w:t>
            </w:r>
          </w:p>
        </w:tc>
        <w:tc>
          <w:tcPr>
            <w:tcW w:w="756" w:type="dxa"/>
            <w:tcBorders>
              <w:top w:val="nil"/>
              <w:left w:val="nil"/>
              <w:bottom w:val="nil"/>
              <w:right w:val="nil"/>
            </w:tcBorders>
            <w:shd w:val="clear" w:color="auto" w:fill="auto"/>
            <w:noWrap/>
            <w:vAlign w:val="bottom"/>
            <w:hideMark/>
          </w:tcPr>
          <w:p w14:paraId="453FE2E1" w14:textId="77777777" w:rsidR="004139A4" w:rsidRPr="004139A4" w:rsidRDefault="004139A4" w:rsidP="004139A4">
            <w:pPr>
              <w:jc w:val="center"/>
              <w:rPr>
                <w:rFonts w:eastAsia="Times New Roman" w:cs="Times New Roman"/>
              </w:rPr>
            </w:pPr>
          </w:p>
        </w:tc>
        <w:tc>
          <w:tcPr>
            <w:tcW w:w="1068" w:type="dxa"/>
            <w:tcBorders>
              <w:top w:val="nil"/>
              <w:left w:val="nil"/>
              <w:bottom w:val="nil"/>
              <w:right w:val="nil"/>
            </w:tcBorders>
            <w:shd w:val="clear" w:color="auto" w:fill="auto"/>
            <w:noWrap/>
            <w:vAlign w:val="bottom"/>
            <w:hideMark/>
          </w:tcPr>
          <w:p w14:paraId="3EEFA210" w14:textId="77777777" w:rsidR="004139A4" w:rsidRPr="004139A4" w:rsidRDefault="004139A4" w:rsidP="004139A4">
            <w:pPr>
              <w:jc w:val="center"/>
              <w:rPr>
                <w:rFonts w:eastAsia="Times New Roman" w:cs="Times New Roman"/>
              </w:rPr>
            </w:pPr>
            <w:r w:rsidRPr="004139A4">
              <w:rPr>
                <w:rFonts w:eastAsia="Times New Roman" w:cs="Times New Roman"/>
              </w:rPr>
              <w:t>3.8</w:t>
            </w:r>
          </w:p>
        </w:tc>
        <w:tc>
          <w:tcPr>
            <w:tcW w:w="761" w:type="dxa"/>
            <w:tcBorders>
              <w:top w:val="nil"/>
              <w:left w:val="nil"/>
              <w:bottom w:val="nil"/>
              <w:right w:val="nil"/>
            </w:tcBorders>
            <w:shd w:val="clear" w:color="auto" w:fill="auto"/>
            <w:noWrap/>
            <w:vAlign w:val="bottom"/>
            <w:hideMark/>
          </w:tcPr>
          <w:p w14:paraId="0A290EDE" w14:textId="77777777" w:rsidR="004139A4" w:rsidRPr="004139A4" w:rsidRDefault="004139A4" w:rsidP="004139A4">
            <w:pPr>
              <w:jc w:val="center"/>
              <w:rPr>
                <w:rFonts w:eastAsia="Times New Roman" w:cs="Times New Roman"/>
              </w:rPr>
            </w:pPr>
          </w:p>
        </w:tc>
        <w:tc>
          <w:tcPr>
            <w:tcW w:w="1236" w:type="dxa"/>
            <w:tcBorders>
              <w:top w:val="nil"/>
              <w:left w:val="nil"/>
              <w:bottom w:val="nil"/>
              <w:right w:val="nil"/>
            </w:tcBorders>
            <w:shd w:val="clear" w:color="auto" w:fill="auto"/>
            <w:noWrap/>
            <w:vAlign w:val="bottom"/>
            <w:hideMark/>
          </w:tcPr>
          <w:p w14:paraId="642BFFF6"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756" w:type="dxa"/>
            <w:tcBorders>
              <w:top w:val="nil"/>
              <w:left w:val="nil"/>
              <w:bottom w:val="nil"/>
              <w:right w:val="nil"/>
            </w:tcBorders>
            <w:shd w:val="clear" w:color="auto" w:fill="auto"/>
            <w:noWrap/>
            <w:vAlign w:val="bottom"/>
            <w:hideMark/>
          </w:tcPr>
          <w:p w14:paraId="07076BBE" w14:textId="77777777" w:rsidR="004139A4" w:rsidRPr="004139A4" w:rsidRDefault="004139A4" w:rsidP="004139A4">
            <w:pPr>
              <w:jc w:val="center"/>
              <w:rPr>
                <w:rFonts w:eastAsia="Times New Roman" w:cs="Times New Roman"/>
              </w:rPr>
            </w:pPr>
          </w:p>
        </w:tc>
        <w:tc>
          <w:tcPr>
            <w:tcW w:w="823" w:type="dxa"/>
            <w:tcBorders>
              <w:top w:val="nil"/>
              <w:left w:val="nil"/>
              <w:bottom w:val="nil"/>
              <w:right w:val="nil"/>
            </w:tcBorders>
            <w:shd w:val="clear" w:color="auto" w:fill="auto"/>
            <w:noWrap/>
            <w:vAlign w:val="bottom"/>
            <w:hideMark/>
          </w:tcPr>
          <w:p w14:paraId="42BD16AA" w14:textId="77777777" w:rsidR="004139A4" w:rsidRPr="004139A4" w:rsidRDefault="004139A4" w:rsidP="004139A4">
            <w:pPr>
              <w:jc w:val="center"/>
              <w:rPr>
                <w:rFonts w:eastAsia="Times New Roman" w:cs="Times New Roman"/>
              </w:rPr>
            </w:pPr>
            <w:r w:rsidRPr="004139A4">
              <w:rPr>
                <w:rFonts w:eastAsia="Times New Roman" w:cs="Times New Roman"/>
              </w:rPr>
              <w:t>0.02</w:t>
            </w:r>
          </w:p>
        </w:tc>
      </w:tr>
      <w:tr w:rsidR="004139A4" w:rsidRPr="004139A4" w14:paraId="576013FD" w14:textId="77777777" w:rsidTr="004139A4">
        <w:trPr>
          <w:trHeight w:val="315"/>
        </w:trPr>
        <w:tc>
          <w:tcPr>
            <w:tcW w:w="4140" w:type="dxa"/>
            <w:tcBorders>
              <w:top w:val="nil"/>
              <w:left w:val="nil"/>
              <w:bottom w:val="nil"/>
              <w:right w:val="nil"/>
            </w:tcBorders>
            <w:shd w:val="clear" w:color="auto" w:fill="auto"/>
            <w:noWrap/>
            <w:vAlign w:val="bottom"/>
            <w:hideMark/>
          </w:tcPr>
          <w:p w14:paraId="113BB616" w14:textId="77777777" w:rsidR="004139A4" w:rsidRPr="004139A4" w:rsidRDefault="004139A4" w:rsidP="004139A4">
            <w:pPr>
              <w:rPr>
                <w:rFonts w:eastAsia="Times New Roman" w:cs="Times New Roman"/>
              </w:rPr>
            </w:pPr>
            <w:r w:rsidRPr="004139A4">
              <w:rPr>
                <w:rFonts w:eastAsia="Times New Roman" w:cs="Times New Roman"/>
              </w:rPr>
              <w:t>Number of siblings</w:t>
            </w:r>
          </w:p>
        </w:tc>
        <w:tc>
          <w:tcPr>
            <w:tcW w:w="1080" w:type="dxa"/>
            <w:tcBorders>
              <w:top w:val="nil"/>
              <w:left w:val="nil"/>
              <w:bottom w:val="nil"/>
              <w:right w:val="nil"/>
            </w:tcBorders>
            <w:shd w:val="clear" w:color="auto" w:fill="auto"/>
            <w:noWrap/>
            <w:vAlign w:val="bottom"/>
            <w:hideMark/>
          </w:tcPr>
          <w:p w14:paraId="3AC52376" w14:textId="77777777" w:rsidR="004139A4" w:rsidRPr="004139A4" w:rsidRDefault="004139A4" w:rsidP="004139A4">
            <w:pPr>
              <w:jc w:val="center"/>
              <w:rPr>
                <w:rFonts w:eastAsia="Times New Roman" w:cs="Times New Roman"/>
              </w:rPr>
            </w:pPr>
            <w:r w:rsidRPr="004139A4">
              <w:rPr>
                <w:rFonts w:eastAsia="Times New Roman" w:cs="Times New Roman"/>
              </w:rPr>
              <w:t>1.1</w:t>
            </w:r>
          </w:p>
        </w:tc>
        <w:tc>
          <w:tcPr>
            <w:tcW w:w="756" w:type="dxa"/>
            <w:tcBorders>
              <w:top w:val="nil"/>
              <w:left w:val="nil"/>
              <w:bottom w:val="nil"/>
              <w:right w:val="nil"/>
            </w:tcBorders>
            <w:shd w:val="clear" w:color="auto" w:fill="auto"/>
            <w:noWrap/>
            <w:vAlign w:val="bottom"/>
            <w:hideMark/>
          </w:tcPr>
          <w:p w14:paraId="37EE4BEC" w14:textId="77777777" w:rsidR="004139A4" w:rsidRPr="004139A4" w:rsidRDefault="004139A4" w:rsidP="004139A4">
            <w:pPr>
              <w:jc w:val="center"/>
              <w:rPr>
                <w:rFonts w:eastAsia="Times New Roman" w:cs="Times New Roman"/>
              </w:rPr>
            </w:pPr>
            <w:r w:rsidRPr="004139A4">
              <w:rPr>
                <w:rFonts w:eastAsia="Times New Roman" w:cs="Times New Roman"/>
              </w:rPr>
              <w:t>0.9</w:t>
            </w:r>
          </w:p>
        </w:tc>
        <w:tc>
          <w:tcPr>
            <w:tcW w:w="1068" w:type="dxa"/>
            <w:tcBorders>
              <w:top w:val="nil"/>
              <w:left w:val="nil"/>
              <w:bottom w:val="nil"/>
              <w:right w:val="nil"/>
            </w:tcBorders>
            <w:shd w:val="clear" w:color="auto" w:fill="auto"/>
            <w:noWrap/>
            <w:vAlign w:val="bottom"/>
            <w:hideMark/>
          </w:tcPr>
          <w:p w14:paraId="4BE35F58" w14:textId="77777777" w:rsidR="004139A4" w:rsidRPr="004139A4" w:rsidRDefault="004139A4" w:rsidP="004139A4">
            <w:pPr>
              <w:jc w:val="center"/>
              <w:rPr>
                <w:rFonts w:eastAsia="Times New Roman" w:cs="Times New Roman"/>
              </w:rPr>
            </w:pPr>
            <w:r w:rsidRPr="004139A4">
              <w:rPr>
                <w:rFonts w:eastAsia="Times New Roman" w:cs="Times New Roman"/>
              </w:rPr>
              <w:t>1.1</w:t>
            </w:r>
          </w:p>
        </w:tc>
        <w:tc>
          <w:tcPr>
            <w:tcW w:w="761" w:type="dxa"/>
            <w:tcBorders>
              <w:top w:val="nil"/>
              <w:left w:val="nil"/>
              <w:bottom w:val="nil"/>
              <w:right w:val="nil"/>
            </w:tcBorders>
            <w:shd w:val="clear" w:color="auto" w:fill="auto"/>
            <w:noWrap/>
            <w:vAlign w:val="bottom"/>
            <w:hideMark/>
          </w:tcPr>
          <w:p w14:paraId="6CCD9F2A" w14:textId="77777777" w:rsidR="004139A4" w:rsidRPr="004139A4" w:rsidRDefault="004139A4" w:rsidP="004139A4">
            <w:pPr>
              <w:jc w:val="center"/>
              <w:rPr>
                <w:rFonts w:eastAsia="Times New Roman" w:cs="Times New Roman"/>
              </w:rPr>
            </w:pPr>
            <w:r w:rsidRPr="004139A4">
              <w:rPr>
                <w:rFonts w:eastAsia="Times New Roman" w:cs="Times New Roman"/>
              </w:rPr>
              <w:t>0.9</w:t>
            </w:r>
          </w:p>
        </w:tc>
        <w:tc>
          <w:tcPr>
            <w:tcW w:w="1236" w:type="dxa"/>
            <w:tcBorders>
              <w:top w:val="nil"/>
              <w:left w:val="nil"/>
              <w:bottom w:val="nil"/>
              <w:right w:val="nil"/>
            </w:tcBorders>
            <w:shd w:val="clear" w:color="auto" w:fill="auto"/>
            <w:noWrap/>
            <w:vAlign w:val="bottom"/>
            <w:hideMark/>
          </w:tcPr>
          <w:p w14:paraId="275FF330" w14:textId="77777777" w:rsidR="004139A4" w:rsidRPr="004139A4" w:rsidRDefault="004139A4" w:rsidP="004139A4">
            <w:pPr>
              <w:jc w:val="center"/>
              <w:rPr>
                <w:rFonts w:eastAsia="Times New Roman" w:cs="Times New Roman"/>
              </w:rPr>
            </w:pPr>
            <w:r w:rsidRPr="004139A4">
              <w:rPr>
                <w:rFonts w:eastAsia="Times New Roman" w:cs="Times New Roman"/>
              </w:rPr>
              <w:t>1.0</w:t>
            </w:r>
          </w:p>
        </w:tc>
        <w:tc>
          <w:tcPr>
            <w:tcW w:w="756" w:type="dxa"/>
            <w:tcBorders>
              <w:top w:val="nil"/>
              <w:left w:val="nil"/>
              <w:bottom w:val="nil"/>
              <w:right w:val="nil"/>
            </w:tcBorders>
            <w:shd w:val="clear" w:color="auto" w:fill="auto"/>
            <w:noWrap/>
            <w:vAlign w:val="bottom"/>
            <w:hideMark/>
          </w:tcPr>
          <w:p w14:paraId="270145B1" w14:textId="77777777" w:rsidR="004139A4" w:rsidRPr="004139A4" w:rsidRDefault="004139A4" w:rsidP="004139A4">
            <w:pPr>
              <w:jc w:val="center"/>
              <w:rPr>
                <w:rFonts w:eastAsia="Times New Roman" w:cs="Times New Roman"/>
              </w:rPr>
            </w:pPr>
            <w:r w:rsidRPr="004139A4">
              <w:rPr>
                <w:rFonts w:eastAsia="Times New Roman" w:cs="Times New Roman"/>
              </w:rPr>
              <w:t>0.9</w:t>
            </w:r>
          </w:p>
        </w:tc>
        <w:tc>
          <w:tcPr>
            <w:tcW w:w="823" w:type="dxa"/>
            <w:tcBorders>
              <w:top w:val="nil"/>
              <w:left w:val="nil"/>
              <w:bottom w:val="nil"/>
              <w:right w:val="nil"/>
            </w:tcBorders>
            <w:shd w:val="clear" w:color="auto" w:fill="auto"/>
            <w:noWrap/>
            <w:vAlign w:val="bottom"/>
            <w:hideMark/>
          </w:tcPr>
          <w:p w14:paraId="76DB5530"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4CF6151C" w14:textId="77777777" w:rsidTr="004139A4">
        <w:trPr>
          <w:trHeight w:val="315"/>
        </w:trPr>
        <w:tc>
          <w:tcPr>
            <w:tcW w:w="4140" w:type="dxa"/>
            <w:tcBorders>
              <w:top w:val="nil"/>
              <w:left w:val="nil"/>
              <w:bottom w:val="single" w:sz="4" w:space="0" w:color="auto"/>
              <w:right w:val="nil"/>
            </w:tcBorders>
            <w:shd w:val="clear" w:color="auto" w:fill="auto"/>
            <w:noWrap/>
            <w:vAlign w:val="bottom"/>
            <w:hideMark/>
          </w:tcPr>
          <w:p w14:paraId="1BEBAD00" w14:textId="77777777" w:rsidR="004139A4" w:rsidRPr="004139A4" w:rsidRDefault="004139A4" w:rsidP="004139A4">
            <w:pPr>
              <w:rPr>
                <w:rFonts w:eastAsia="Times New Roman" w:cs="Times New Roman"/>
              </w:rPr>
            </w:pPr>
            <w:r w:rsidRPr="004139A4">
              <w:rPr>
                <w:rFonts w:eastAsia="Times New Roman" w:cs="Times New Roman"/>
              </w:rPr>
              <w:t>Person-year observations</w:t>
            </w:r>
          </w:p>
        </w:tc>
        <w:tc>
          <w:tcPr>
            <w:tcW w:w="1080" w:type="dxa"/>
            <w:tcBorders>
              <w:top w:val="nil"/>
              <w:left w:val="nil"/>
              <w:bottom w:val="single" w:sz="4" w:space="0" w:color="auto"/>
              <w:right w:val="nil"/>
            </w:tcBorders>
            <w:shd w:val="clear" w:color="auto" w:fill="auto"/>
            <w:noWrap/>
            <w:vAlign w:val="bottom"/>
            <w:hideMark/>
          </w:tcPr>
          <w:p w14:paraId="3B58958B" w14:textId="77777777" w:rsidR="004139A4" w:rsidRPr="004139A4" w:rsidRDefault="004139A4" w:rsidP="004139A4">
            <w:pPr>
              <w:jc w:val="center"/>
              <w:rPr>
                <w:rFonts w:eastAsia="Times New Roman" w:cs="Times New Roman"/>
              </w:rPr>
            </w:pPr>
            <w:r w:rsidRPr="004139A4">
              <w:rPr>
                <w:rFonts w:eastAsia="Times New Roman" w:cs="Times New Roman"/>
              </w:rPr>
              <w:t>37,814</w:t>
            </w:r>
          </w:p>
        </w:tc>
        <w:tc>
          <w:tcPr>
            <w:tcW w:w="756" w:type="dxa"/>
            <w:tcBorders>
              <w:top w:val="nil"/>
              <w:left w:val="nil"/>
              <w:bottom w:val="single" w:sz="4" w:space="0" w:color="auto"/>
              <w:right w:val="nil"/>
            </w:tcBorders>
            <w:shd w:val="clear" w:color="auto" w:fill="auto"/>
            <w:noWrap/>
            <w:vAlign w:val="bottom"/>
            <w:hideMark/>
          </w:tcPr>
          <w:p w14:paraId="506DC658"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1068" w:type="dxa"/>
            <w:tcBorders>
              <w:top w:val="nil"/>
              <w:left w:val="nil"/>
              <w:bottom w:val="single" w:sz="4" w:space="0" w:color="auto"/>
              <w:right w:val="nil"/>
            </w:tcBorders>
            <w:shd w:val="clear" w:color="auto" w:fill="auto"/>
            <w:noWrap/>
            <w:vAlign w:val="bottom"/>
            <w:hideMark/>
          </w:tcPr>
          <w:p w14:paraId="1E5EF76F" w14:textId="77777777" w:rsidR="004139A4" w:rsidRPr="004139A4" w:rsidRDefault="004139A4" w:rsidP="004139A4">
            <w:pPr>
              <w:jc w:val="center"/>
              <w:rPr>
                <w:rFonts w:eastAsia="Times New Roman" w:cs="Times New Roman"/>
              </w:rPr>
            </w:pPr>
            <w:r w:rsidRPr="004139A4">
              <w:rPr>
                <w:rFonts w:eastAsia="Times New Roman" w:cs="Times New Roman"/>
              </w:rPr>
              <w:t>15,984</w:t>
            </w:r>
          </w:p>
        </w:tc>
        <w:tc>
          <w:tcPr>
            <w:tcW w:w="761" w:type="dxa"/>
            <w:tcBorders>
              <w:top w:val="nil"/>
              <w:left w:val="nil"/>
              <w:bottom w:val="single" w:sz="4" w:space="0" w:color="auto"/>
              <w:right w:val="nil"/>
            </w:tcBorders>
            <w:shd w:val="clear" w:color="auto" w:fill="auto"/>
            <w:noWrap/>
            <w:vAlign w:val="bottom"/>
            <w:hideMark/>
          </w:tcPr>
          <w:p w14:paraId="3C473285"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1236" w:type="dxa"/>
            <w:tcBorders>
              <w:top w:val="nil"/>
              <w:left w:val="nil"/>
              <w:bottom w:val="single" w:sz="4" w:space="0" w:color="auto"/>
              <w:right w:val="nil"/>
            </w:tcBorders>
            <w:shd w:val="clear" w:color="auto" w:fill="auto"/>
            <w:noWrap/>
            <w:vAlign w:val="bottom"/>
            <w:hideMark/>
          </w:tcPr>
          <w:p w14:paraId="1269DFF3" w14:textId="77777777" w:rsidR="004139A4" w:rsidRPr="004139A4" w:rsidRDefault="004139A4" w:rsidP="004139A4">
            <w:pPr>
              <w:jc w:val="center"/>
              <w:rPr>
                <w:rFonts w:eastAsia="Times New Roman" w:cs="Times New Roman"/>
              </w:rPr>
            </w:pPr>
            <w:r w:rsidRPr="004139A4">
              <w:rPr>
                <w:rFonts w:eastAsia="Times New Roman" w:cs="Times New Roman"/>
              </w:rPr>
              <w:t>21,830</w:t>
            </w:r>
          </w:p>
        </w:tc>
        <w:tc>
          <w:tcPr>
            <w:tcW w:w="756" w:type="dxa"/>
            <w:tcBorders>
              <w:top w:val="nil"/>
              <w:left w:val="nil"/>
              <w:bottom w:val="single" w:sz="4" w:space="0" w:color="auto"/>
              <w:right w:val="nil"/>
            </w:tcBorders>
            <w:shd w:val="clear" w:color="auto" w:fill="auto"/>
            <w:noWrap/>
            <w:vAlign w:val="bottom"/>
            <w:hideMark/>
          </w:tcPr>
          <w:p w14:paraId="02C139A2"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823" w:type="dxa"/>
            <w:tcBorders>
              <w:top w:val="nil"/>
              <w:left w:val="nil"/>
              <w:bottom w:val="single" w:sz="4" w:space="0" w:color="auto"/>
              <w:right w:val="nil"/>
            </w:tcBorders>
            <w:shd w:val="clear" w:color="auto" w:fill="auto"/>
            <w:noWrap/>
            <w:vAlign w:val="bottom"/>
            <w:hideMark/>
          </w:tcPr>
          <w:p w14:paraId="49CCB2D9" w14:textId="77777777" w:rsidR="004139A4" w:rsidRPr="004139A4" w:rsidRDefault="004139A4" w:rsidP="004139A4">
            <w:pPr>
              <w:jc w:val="center"/>
              <w:rPr>
                <w:rFonts w:eastAsia="Times New Roman" w:cs="Times New Roman"/>
              </w:rPr>
            </w:pPr>
            <w:r w:rsidRPr="004139A4">
              <w:rPr>
                <w:rFonts w:eastAsia="Times New Roman" w:cs="Times New Roman"/>
              </w:rPr>
              <w:t> </w:t>
            </w:r>
          </w:p>
        </w:tc>
      </w:tr>
      <w:tr w:rsidR="004139A4" w:rsidRPr="004139A4" w14:paraId="40D77A11" w14:textId="77777777" w:rsidTr="004139A4">
        <w:trPr>
          <w:trHeight w:val="765"/>
        </w:trPr>
        <w:tc>
          <w:tcPr>
            <w:tcW w:w="10624" w:type="dxa"/>
            <w:gridSpan w:val="8"/>
            <w:tcBorders>
              <w:top w:val="nil"/>
              <w:left w:val="nil"/>
              <w:bottom w:val="nil"/>
              <w:right w:val="nil"/>
            </w:tcBorders>
            <w:shd w:val="clear" w:color="auto" w:fill="auto"/>
            <w:vAlign w:val="bottom"/>
            <w:hideMark/>
          </w:tcPr>
          <w:p w14:paraId="1794C1B2" w14:textId="77777777" w:rsidR="004139A4" w:rsidRPr="004139A4" w:rsidRDefault="004139A4" w:rsidP="004139A4">
            <w:pPr>
              <w:rPr>
                <w:rFonts w:eastAsia="Times New Roman" w:cs="Times New Roman"/>
              </w:rPr>
            </w:pPr>
            <w:r w:rsidRPr="004139A4">
              <w:rPr>
                <w:rFonts w:eastAsia="Times New Roman" w:cs="Times New Roman"/>
                <w:i/>
                <w:iCs/>
              </w:rPr>
              <w:t>Note</w:t>
            </w:r>
            <w:r w:rsidRPr="004139A4">
              <w:rPr>
                <w:rFonts w:eastAsia="Times New Roman" w:cs="Times New Roman"/>
              </w:rPr>
              <w:t xml:space="preserve">: Data were pooled across the first five waves of MCS. The </w:t>
            </w:r>
            <w:r w:rsidRPr="004139A4">
              <w:rPr>
                <w:rFonts w:eastAsia="Times New Roman" w:cs="Times New Roman"/>
                <w:i/>
                <w:iCs/>
              </w:rPr>
              <w:t xml:space="preserve">p </w:t>
            </w:r>
            <w:r w:rsidRPr="004139A4">
              <w:rPr>
                <w:rFonts w:eastAsia="Times New Roman" w:cs="Times New Roman"/>
              </w:rPr>
              <w:t xml:space="preserve">value column denotes statistical differences between nonstandard and standard work schedule observations. </w:t>
            </w:r>
          </w:p>
        </w:tc>
      </w:tr>
      <w:tr w:rsidR="004139A4" w:rsidRPr="004139A4" w14:paraId="3EFE6C9F" w14:textId="77777777" w:rsidTr="004139A4">
        <w:trPr>
          <w:trHeight w:val="600"/>
        </w:trPr>
        <w:tc>
          <w:tcPr>
            <w:tcW w:w="10624" w:type="dxa"/>
            <w:gridSpan w:val="8"/>
            <w:tcBorders>
              <w:top w:val="nil"/>
              <w:left w:val="nil"/>
              <w:bottom w:val="nil"/>
              <w:right w:val="nil"/>
            </w:tcBorders>
            <w:shd w:val="clear" w:color="auto" w:fill="auto"/>
            <w:vAlign w:val="bottom"/>
            <w:hideMark/>
          </w:tcPr>
          <w:p w14:paraId="2572C50E" w14:textId="77777777" w:rsidR="004139A4" w:rsidRPr="004139A4" w:rsidRDefault="004139A4" w:rsidP="004139A4">
            <w:pPr>
              <w:rPr>
                <w:rFonts w:eastAsia="Times New Roman" w:cs="Times New Roman"/>
              </w:rPr>
            </w:pPr>
            <w:r w:rsidRPr="004139A4">
              <w:rPr>
                <w:rFonts w:eastAsia="Times New Roman" w:cs="Times New Roman"/>
              </w:rPr>
              <w:t xml:space="preserve">Small emp. = Small employer. Self-emp. = Self-employed. NVQ = National Vocational Qualification. GCSE = General Certificate of Secondary Education. </w:t>
            </w:r>
          </w:p>
        </w:tc>
      </w:tr>
    </w:tbl>
    <w:p w14:paraId="462AA96E" w14:textId="7AE45749" w:rsidR="005734EE" w:rsidRDefault="005734EE" w:rsidP="00656B7A"/>
    <w:p w14:paraId="24F58834" w14:textId="77777777" w:rsidR="005734EE" w:rsidRDefault="005734EE">
      <w:r>
        <w:br w:type="page"/>
      </w:r>
    </w:p>
    <w:tbl>
      <w:tblPr>
        <w:tblW w:w="10471" w:type="dxa"/>
        <w:tblLook w:val="04A0" w:firstRow="1" w:lastRow="0" w:firstColumn="1" w:lastColumn="0" w:noHBand="0" w:noVBand="1"/>
      </w:tblPr>
      <w:tblGrid>
        <w:gridCol w:w="4140"/>
        <w:gridCol w:w="1080"/>
        <w:gridCol w:w="756"/>
        <w:gridCol w:w="1044"/>
        <w:gridCol w:w="758"/>
        <w:gridCol w:w="1163"/>
        <w:gridCol w:w="756"/>
        <w:gridCol w:w="774"/>
      </w:tblGrid>
      <w:tr w:rsidR="004139A4" w:rsidRPr="004139A4" w14:paraId="24065ECF" w14:textId="77777777" w:rsidTr="004139A4">
        <w:trPr>
          <w:trHeight w:val="315"/>
        </w:trPr>
        <w:tc>
          <w:tcPr>
            <w:tcW w:w="10471" w:type="dxa"/>
            <w:gridSpan w:val="8"/>
            <w:tcBorders>
              <w:top w:val="nil"/>
              <w:left w:val="nil"/>
              <w:bottom w:val="single" w:sz="4" w:space="0" w:color="auto"/>
              <w:right w:val="nil"/>
            </w:tcBorders>
            <w:shd w:val="clear" w:color="auto" w:fill="auto"/>
            <w:noWrap/>
            <w:vAlign w:val="bottom"/>
            <w:hideMark/>
          </w:tcPr>
          <w:p w14:paraId="4476FE4B" w14:textId="77777777" w:rsidR="004139A4" w:rsidRPr="004139A4" w:rsidRDefault="004139A4" w:rsidP="004139A4">
            <w:pPr>
              <w:rPr>
                <w:rFonts w:eastAsia="Times New Roman" w:cs="Times New Roman"/>
                <w:i/>
                <w:iCs/>
              </w:rPr>
            </w:pPr>
            <w:r w:rsidRPr="004139A4">
              <w:rPr>
                <w:rFonts w:eastAsia="Times New Roman" w:cs="Times New Roman"/>
              </w:rPr>
              <w:lastRenderedPageBreak/>
              <w:t>Table 2</w:t>
            </w:r>
            <w:r w:rsidRPr="004139A4">
              <w:rPr>
                <w:rFonts w:eastAsia="Times New Roman" w:cs="Times New Roman"/>
                <w:i/>
                <w:iCs/>
              </w:rPr>
              <w:t>. Descriptive Statistics of the Pooled Sample of Employed Fathers, by Schedule (Mean or Percent)</w:t>
            </w:r>
          </w:p>
        </w:tc>
      </w:tr>
      <w:tr w:rsidR="004139A4" w:rsidRPr="004139A4" w14:paraId="4F5F4305" w14:textId="77777777" w:rsidTr="004139A4">
        <w:trPr>
          <w:trHeight w:val="315"/>
        </w:trPr>
        <w:tc>
          <w:tcPr>
            <w:tcW w:w="4140" w:type="dxa"/>
            <w:tcBorders>
              <w:top w:val="nil"/>
              <w:left w:val="nil"/>
              <w:bottom w:val="nil"/>
              <w:right w:val="nil"/>
            </w:tcBorders>
            <w:shd w:val="clear" w:color="auto" w:fill="auto"/>
            <w:noWrap/>
            <w:vAlign w:val="bottom"/>
            <w:hideMark/>
          </w:tcPr>
          <w:p w14:paraId="237003B1" w14:textId="77777777" w:rsidR="004139A4" w:rsidRPr="004139A4" w:rsidRDefault="004139A4" w:rsidP="004139A4">
            <w:pPr>
              <w:rPr>
                <w:rFonts w:eastAsia="Times New Roman" w:cs="Times New Roman"/>
                <w:i/>
                <w:iCs/>
              </w:rPr>
            </w:pPr>
          </w:p>
        </w:tc>
        <w:tc>
          <w:tcPr>
            <w:tcW w:w="1836" w:type="dxa"/>
            <w:gridSpan w:val="2"/>
            <w:tcBorders>
              <w:top w:val="nil"/>
              <w:left w:val="nil"/>
              <w:bottom w:val="single" w:sz="4" w:space="0" w:color="auto"/>
              <w:right w:val="nil"/>
            </w:tcBorders>
            <w:shd w:val="clear" w:color="auto" w:fill="auto"/>
            <w:noWrap/>
            <w:vAlign w:val="bottom"/>
            <w:hideMark/>
          </w:tcPr>
          <w:p w14:paraId="1B4A64A3" w14:textId="77777777" w:rsidR="004139A4" w:rsidRPr="004139A4" w:rsidRDefault="004139A4" w:rsidP="004139A4">
            <w:pPr>
              <w:jc w:val="center"/>
              <w:rPr>
                <w:rFonts w:eastAsia="Times New Roman" w:cs="Times New Roman"/>
              </w:rPr>
            </w:pPr>
            <w:r w:rsidRPr="004139A4">
              <w:rPr>
                <w:rFonts w:eastAsia="Times New Roman" w:cs="Times New Roman"/>
              </w:rPr>
              <w:t>Full Sample</w:t>
            </w:r>
          </w:p>
        </w:tc>
        <w:tc>
          <w:tcPr>
            <w:tcW w:w="1802" w:type="dxa"/>
            <w:gridSpan w:val="2"/>
            <w:tcBorders>
              <w:top w:val="nil"/>
              <w:left w:val="nil"/>
              <w:bottom w:val="single" w:sz="4" w:space="0" w:color="auto"/>
              <w:right w:val="nil"/>
            </w:tcBorders>
            <w:shd w:val="clear" w:color="auto" w:fill="auto"/>
            <w:noWrap/>
            <w:vAlign w:val="bottom"/>
            <w:hideMark/>
          </w:tcPr>
          <w:p w14:paraId="100371B2" w14:textId="77777777" w:rsidR="004139A4" w:rsidRPr="004139A4" w:rsidRDefault="004139A4" w:rsidP="004139A4">
            <w:pPr>
              <w:jc w:val="center"/>
              <w:rPr>
                <w:rFonts w:eastAsia="Times New Roman" w:cs="Times New Roman"/>
              </w:rPr>
            </w:pPr>
            <w:r w:rsidRPr="004139A4">
              <w:rPr>
                <w:rFonts w:eastAsia="Times New Roman" w:cs="Times New Roman"/>
              </w:rPr>
              <w:t>Nonstandard</w:t>
            </w:r>
          </w:p>
        </w:tc>
        <w:tc>
          <w:tcPr>
            <w:tcW w:w="1919" w:type="dxa"/>
            <w:gridSpan w:val="2"/>
            <w:tcBorders>
              <w:top w:val="nil"/>
              <w:left w:val="nil"/>
              <w:bottom w:val="single" w:sz="4" w:space="0" w:color="auto"/>
              <w:right w:val="nil"/>
            </w:tcBorders>
            <w:shd w:val="clear" w:color="auto" w:fill="auto"/>
            <w:noWrap/>
            <w:vAlign w:val="bottom"/>
            <w:hideMark/>
          </w:tcPr>
          <w:p w14:paraId="6F2D8125" w14:textId="77777777" w:rsidR="004139A4" w:rsidRPr="004139A4" w:rsidRDefault="004139A4" w:rsidP="004139A4">
            <w:pPr>
              <w:jc w:val="center"/>
              <w:rPr>
                <w:rFonts w:eastAsia="Times New Roman" w:cs="Times New Roman"/>
              </w:rPr>
            </w:pPr>
            <w:r w:rsidRPr="004139A4">
              <w:rPr>
                <w:rFonts w:eastAsia="Times New Roman" w:cs="Times New Roman"/>
              </w:rPr>
              <w:t>Standard</w:t>
            </w:r>
          </w:p>
        </w:tc>
        <w:tc>
          <w:tcPr>
            <w:tcW w:w="774" w:type="dxa"/>
            <w:tcBorders>
              <w:top w:val="nil"/>
              <w:left w:val="nil"/>
              <w:bottom w:val="nil"/>
              <w:right w:val="nil"/>
            </w:tcBorders>
            <w:shd w:val="clear" w:color="auto" w:fill="auto"/>
            <w:noWrap/>
            <w:vAlign w:val="bottom"/>
            <w:hideMark/>
          </w:tcPr>
          <w:p w14:paraId="3FC04D38" w14:textId="77777777" w:rsidR="004139A4" w:rsidRPr="004139A4" w:rsidRDefault="004139A4" w:rsidP="004139A4">
            <w:pPr>
              <w:jc w:val="center"/>
              <w:rPr>
                <w:rFonts w:eastAsia="Times New Roman" w:cs="Times New Roman"/>
              </w:rPr>
            </w:pPr>
            <w:r w:rsidRPr="004139A4">
              <w:rPr>
                <w:rFonts w:eastAsia="Times New Roman" w:cs="Times New Roman"/>
                <w:i/>
                <w:iCs/>
              </w:rPr>
              <w:t>p</w:t>
            </w:r>
            <w:r w:rsidRPr="004139A4">
              <w:rPr>
                <w:rFonts w:eastAsia="Times New Roman" w:cs="Times New Roman"/>
              </w:rPr>
              <w:t xml:space="preserve"> value</w:t>
            </w:r>
          </w:p>
        </w:tc>
      </w:tr>
      <w:tr w:rsidR="004139A4" w:rsidRPr="004139A4" w14:paraId="59EE391C" w14:textId="77777777" w:rsidTr="004139A4">
        <w:trPr>
          <w:trHeight w:val="315"/>
        </w:trPr>
        <w:tc>
          <w:tcPr>
            <w:tcW w:w="4140" w:type="dxa"/>
            <w:tcBorders>
              <w:top w:val="nil"/>
              <w:left w:val="nil"/>
              <w:bottom w:val="single" w:sz="4" w:space="0" w:color="auto"/>
              <w:right w:val="nil"/>
            </w:tcBorders>
            <w:shd w:val="clear" w:color="auto" w:fill="auto"/>
            <w:noWrap/>
            <w:vAlign w:val="bottom"/>
            <w:hideMark/>
          </w:tcPr>
          <w:p w14:paraId="149B0351" w14:textId="77777777" w:rsidR="004139A4" w:rsidRPr="004139A4" w:rsidRDefault="004139A4" w:rsidP="004139A4">
            <w:pPr>
              <w:rPr>
                <w:rFonts w:eastAsia="Times New Roman" w:cs="Times New Roman"/>
              </w:rPr>
            </w:pPr>
            <w:r w:rsidRPr="004139A4">
              <w:rPr>
                <w:rFonts w:eastAsia="Times New Roman" w:cs="Times New Roman"/>
              </w:rPr>
              <w:t>Variable</w:t>
            </w:r>
          </w:p>
        </w:tc>
        <w:tc>
          <w:tcPr>
            <w:tcW w:w="1080" w:type="dxa"/>
            <w:tcBorders>
              <w:top w:val="nil"/>
              <w:left w:val="nil"/>
              <w:bottom w:val="single" w:sz="4" w:space="0" w:color="auto"/>
              <w:right w:val="nil"/>
            </w:tcBorders>
            <w:shd w:val="clear" w:color="auto" w:fill="auto"/>
            <w:noWrap/>
            <w:vAlign w:val="bottom"/>
            <w:hideMark/>
          </w:tcPr>
          <w:p w14:paraId="19DAEE81"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56" w:type="dxa"/>
            <w:tcBorders>
              <w:top w:val="nil"/>
              <w:left w:val="nil"/>
              <w:bottom w:val="single" w:sz="4" w:space="0" w:color="auto"/>
              <w:right w:val="nil"/>
            </w:tcBorders>
            <w:shd w:val="clear" w:color="auto" w:fill="auto"/>
            <w:noWrap/>
            <w:vAlign w:val="bottom"/>
            <w:hideMark/>
          </w:tcPr>
          <w:p w14:paraId="7EFC878D"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1044" w:type="dxa"/>
            <w:tcBorders>
              <w:top w:val="nil"/>
              <w:left w:val="nil"/>
              <w:bottom w:val="single" w:sz="4" w:space="0" w:color="auto"/>
              <w:right w:val="nil"/>
            </w:tcBorders>
            <w:shd w:val="clear" w:color="auto" w:fill="auto"/>
            <w:noWrap/>
            <w:vAlign w:val="bottom"/>
            <w:hideMark/>
          </w:tcPr>
          <w:p w14:paraId="38E9315F"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56" w:type="dxa"/>
            <w:tcBorders>
              <w:top w:val="nil"/>
              <w:left w:val="nil"/>
              <w:bottom w:val="single" w:sz="4" w:space="0" w:color="auto"/>
              <w:right w:val="nil"/>
            </w:tcBorders>
            <w:shd w:val="clear" w:color="auto" w:fill="auto"/>
            <w:noWrap/>
            <w:vAlign w:val="bottom"/>
            <w:hideMark/>
          </w:tcPr>
          <w:p w14:paraId="6517DACF"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1163" w:type="dxa"/>
            <w:tcBorders>
              <w:top w:val="nil"/>
              <w:left w:val="nil"/>
              <w:bottom w:val="single" w:sz="4" w:space="0" w:color="auto"/>
              <w:right w:val="nil"/>
            </w:tcBorders>
            <w:shd w:val="clear" w:color="auto" w:fill="auto"/>
            <w:noWrap/>
            <w:vAlign w:val="bottom"/>
            <w:hideMark/>
          </w:tcPr>
          <w:p w14:paraId="5F32141C" w14:textId="77777777" w:rsidR="004139A4" w:rsidRPr="004139A4" w:rsidRDefault="004139A4" w:rsidP="004139A4">
            <w:pPr>
              <w:jc w:val="center"/>
              <w:rPr>
                <w:rFonts w:eastAsia="Times New Roman" w:cs="Times New Roman"/>
              </w:rPr>
            </w:pPr>
            <w:r w:rsidRPr="004139A4">
              <w:rPr>
                <w:rFonts w:eastAsia="Times New Roman" w:cs="Times New Roman"/>
              </w:rPr>
              <w:t>Mean or %</w:t>
            </w:r>
          </w:p>
        </w:tc>
        <w:tc>
          <w:tcPr>
            <w:tcW w:w="756" w:type="dxa"/>
            <w:tcBorders>
              <w:top w:val="nil"/>
              <w:left w:val="nil"/>
              <w:bottom w:val="single" w:sz="4" w:space="0" w:color="auto"/>
              <w:right w:val="nil"/>
            </w:tcBorders>
            <w:shd w:val="clear" w:color="auto" w:fill="auto"/>
            <w:noWrap/>
            <w:vAlign w:val="bottom"/>
            <w:hideMark/>
          </w:tcPr>
          <w:p w14:paraId="1F3A5901" w14:textId="77777777" w:rsidR="004139A4" w:rsidRPr="004139A4" w:rsidRDefault="004139A4" w:rsidP="004139A4">
            <w:pPr>
              <w:jc w:val="center"/>
              <w:rPr>
                <w:rFonts w:eastAsia="Times New Roman" w:cs="Times New Roman"/>
              </w:rPr>
            </w:pPr>
            <w:r w:rsidRPr="004139A4">
              <w:rPr>
                <w:rFonts w:eastAsia="Times New Roman" w:cs="Times New Roman"/>
              </w:rPr>
              <w:t>SD</w:t>
            </w:r>
          </w:p>
        </w:tc>
        <w:tc>
          <w:tcPr>
            <w:tcW w:w="774" w:type="dxa"/>
            <w:tcBorders>
              <w:top w:val="nil"/>
              <w:left w:val="nil"/>
              <w:bottom w:val="single" w:sz="4" w:space="0" w:color="auto"/>
              <w:right w:val="nil"/>
            </w:tcBorders>
            <w:shd w:val="clear" w:color="auto" w:fill="auto"/>
            <w:noWrap/>
            <w:vAlign w:val="bottom"/>
            <w:hideMark/>
          </w:tcPr>
          <w:p w14:paraId="1C75453F" w14:textId="77777777" w:rsidR="004139A4" w:rsidRPr="004139A4" w:rsidRDefault="004139A4" w:rsidP="004139A4">
            <w:pPr>
              <w:rPr>
                <w:rFonts w:eastAsia="Times New Roman" w:cs="Times New Roman"/>
              </w:rPr>
            </w:pPr>
            <w:r w:rsidRPr="004139A4">
              <w:rPr>
                <w:rFonts w:eastAsia="Times New Roman" w:cs="Times New Roman"/>
              </w:rPr>
              <w:t> </w:t>
            </w:r>
          </w:p>
        </w:tc>
      </w:tr>
      <w:tr w:rsidR="004139A4" w:rsidRPr="004139A4" w14:paraId="1E9710AC" w14:textId="77777777" w:rsidTr="004139A4">
        <w:trPr>
          <w:trHeight w:val="315"/>
        </w:trPr>
        <w:tc>
          <w:tcPr>
            <w:tcW w:w="4140" w:type="dxa"/>
            <w:tcBorders>
              <w:top w:val="nil"/>
              <w:left w:val="nil"/>
              <w:bottom w:val="nil"/>
              <w:right w:val="nil"/>
            </w:tcBorders>
            <w:shd w:val="clear" w:color="auto" w:fill="auto"/>
            <w:noWrap/>
            <w:vAlign w:val="bottom"/>
            <w:hideMark/>
          </w:tcPr>
          <w:p w14:paraId="2311BBFE" w14:textId="77777777" w:rsidR="004139A4" w:rsidRPr="004139A4" w:rsidRDefault="004139A4" w:rsidP="004139A4">
            <w:pPr>
              <w:rPr>
                <w:rFonts w:eastAsia="Times New Roman" w:cs="Times New Roman"/>
              </w:rPr>
            </w:pPr>
            <w:r w:rsidRPr="004139A4">
              <w:rPr>
                <w:rFonts w:eastAsia="Times New Roman" w:cs="Times New Roman"/>
              </w:rPr>
              <w:t>Mental health (0-24)</w:t>
            </w:r>
          </w:p>
        </w:tc>
        <w:tc>
          <w:tcPr>
            <w:tcW w:w="1080" w:type="dxa"/>
            <w:tcBorders>
              <w:top w:val="nil"/>
              <w:left w:val="nil"/>
              <w:bottom w:val="nil"/>
              <w:right w:val="nil"/>
            </w:tcBorders>
            <w:shd w:val="clear" w:color="auto" w:fill="auto"/>
            <w:noWrap/>
            <w:vAlign w:val="bottom"/>
            <w:hideMark/>
          </w:tcPr>
          <w:p w14:paraId="7A65CA6C" w14:textId="77777777" w:rsidR="004139A4" w:rsidRPr="004139A4" w:rsidRDefault="004139A4" w:rsidP="004139A4">
            <w:pPr>
              <w:jc w:val="center"/>
              <w:rPr>
                <w:rFonts w:eastAsia="Times New Roman" w:cs="Times New Roman"/>
              </w:rPr>
            </w:pPr>
            <w:r w:rsidRPr="004139A4">
              <w:rPr>
                <w:rFonts w:eastAsia="Times New Roman" w:cs="Times New Roman"/>
              </w:rPr>
              <w:t>3.1</w:t>
            </w:r>
          </w:p>
        </w:tc>
        <w:tc>
          <w:tcPr>
            <w:tcW w:w="756" w:type="dxa"/>
            <w:tcBorders>
              <w:top w:val="nil"/>
              <w:left w:val="nil"/>
              <w:bottom w:val="nil"/>
              <w:right w:val="nil"/>
            </w:tcBorders>
            <w:shd w:val="clear" w:color="auto" w:fill="auto"/>
            <w:noWrap/>
            <w:vAlign w:val="bottom"/>
            <w:hideMark/>
          </w:tcPr>
          <w:p w14:paraId="2E13988E"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1044" w:type="dxa"/>
            <w:tcBorders>
              <w:top w:val="nil"/>
              <w:left w:val="nil"/>
              <w:bottom w:val="nil"/>
              <w:right w:val="nil"/>
            </w:tcBorders>
            <w:shd w:val="clear" w:color="auto" w:fill="auto"/>
            <w:noWrap/>
            <w:vAlign w:val="bottom"/>
            <w:hideMark/>
          </w:tcPr>
          <w:p w14:paraId="40D05B39"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756" w:type="dxa"/>
            <w:tcBorders>
              <w:top w:val="nil"/>
              <w:left w:val="nil"/>
              <w:bottom w:val="nil"/>
              <w:right w:val="nil"/>
            </w:tcBorders>
            <w:shd w:val="clear" w:color="auto" w:fill="auto"/>
            <w:noWrap/>
            <w:vAlign w:val="bottom"/>
            <w:hideMark/>
          </w:tcPr>
          <w:p w14:paraId="1448792B"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1163" w:type="dxa"/>
            <w:tcBorders>
              <w:top w:val="nil"/>
              <w:left w:val="nil"/>
              <w:bottom w:val="nil"/>
              <w:right w:val="nil"/>
            </w:tcBorders>
            <w:shd w:val="clear" w:color="auto" w:fill="auto"/>
            <w:noWrap/>
            <w:vAlign w:val="bottom"/>
            <w:hideMark/>
          </w:tcPr>
          <w:p w14:paraId="3B5D29D5" w14:textId="77777777" w:rsidR="004139A4" w:rsidRPr="004139A4" w:rsidRDefault="004139A4" w:rsidP="004139A4">
            <w:pPr>
              <w:jc w:val="center"/>
              <w:rPr>
                <w:rFonts w:eastAsia="Times New Roman" w:cs="Times New Roman"/>
              </w:rPr>
            </w:pPr>
            <w:r w:rsidRPr="004139A4">
              <w:rPr>
                <w:rFonts w:eastAsia="Times New Roman" w:cs="Times New Roman"/>
              </w:rPr>
              <w:t>3.0</w:t>
            </w:r>
          </w:p>
        </w:tc>
        <w:tc>
          <w:tcPr>
            <w:tcW w:w="756" w:type="dxa"/>
            <w:tcBorders>
              <w:top w:val="nil"/>
              <w:left w:val="nil"/>
              <w:bottom w:val="nil"/>
              <w:right w:val="nil"/>
            </w:tcBorders>
            <w:shd w:val="clear" w:color="auto" w:fill="auto"/>
            <w:noWrap/>
            <w:vAlign w:val="bottom"/>
            <w:hideMark/>
          </w:tcPr>
          <w:p w14:paraId="001AA79A"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774" w:type="dxa"/>
            <w:tcBorders>
              <w:top w:val="nil"/>
              <w:left w:val="nil"/>
              <w:bottom w:val="nil"/>
              <w:right w:val="nil"/>
            </w:tcBorders>
            <w:shd w:val="clear" w:color="auto" w:fill="auto"/>
            <w:noWrap/>
            <w:vAlign w:val="bottom"/>
            <w:hideMark/>
          </w:tcPr>
          <w:p w14:paraId="199C5C8B" w14:textId="77777777" w:rsidR="004139A4" w:rsidRPr="004139A4" w:rsidRDefault="004139A4" w:rsidP="004139A4">
            <w:pPr>
              <w:jc w:val="center"/>
              <w:rPr>
                <w:rFonts w:eastAsia="Times New Roman" w:cs="Times New Roman"/>
              </w:rPr>
            </w:pPr>
            <w:r w:rsidRPr="004139A4">
              <w:rPr>
                <w:rFonts w:eastAsia="Times New Roman" w:cs="Times New Roman"/>
              </w:rPr>
              <w:t>0.01</w:t>
            </w:r>
          </w:p>
        </w:tc>
      </w:tr>
      <w:tr w:rsidR="004139A4" w:rsidRPr="004139A4" w14:paraId="3E52424E" w14:textId="77777777" w:rsidTr="004139A4">
        <w:trPr>
          <w:trHeight w:val="315"/>
        </w:trPr>
        <w:tc>
          <w:tcPr>
            <w:tcW w:w="4140" w:type="dxa"/>
            <w:tcBorders>
              <w:top w:val="nil"/>
              <w:left w:val="nil"/>
              <w:bottom w:val="nil"/>
              <w:right w:val="nil"/>
            </w:tcBorders>
            <w:shd w:val="clear" w:color="auto" w:fill="auto"/>
            <w:noWrap/>
            <w:vAlign w:val="bottom"/>
            <w:hideMark/>
          </w:tcPr>
          <w:p w14:paraId="246765F7" w14:textId="77777777" w:rsidR="004139A4" w:rsidRPr="004139A4" w:rsidRDefault="004139A4" w:rsidP="004139A4">
            <w:pPr>
              <w:rPr>
                <w:rFonts w:eastAsia="Times New Roman" w:cs="Times New Roman"/>
              </w:rPr>
            </w:pPr>
            <w:r w:rsidRPr="004139A4">
              <w:rPr>
                <w:rFonts w:eastAsia="Times New Roman" w:cs="Times New Roman"/>
              </w:rPr>
              <w:t>Relationship happiness (0-6) (n=23,440)</w:t>
            </w:r>
          </w:p>
        </w:tc>
        <w:tc>
          <w:tcPr>
            <w:tcW w:w="1080" w:type="dxa"/>
            <w:tcBorders>
              <w:top w:val="nil"/>
              <w:left w:val="nil"/>
              <w:bottom w:val="nil"/>
              <w:right w:val="nil"/>
            </w:tcBorders>
            <w:shd w:val="clear" w:color="auto" w:fill="auto"/>
            <w:noWrap/>
            <w:vAlign w:val="bottom"/>
            <w:hideMark/>
          </w:tcPr>
          <w:p w14:paraId="2DBF8BB9" w14:textId="77777777" w:rsidR="004139A4" w:rsidRPr="004139A4" w:rsidRDefault="004139A4" w:rsidP="004139A4">
            <w:pPr>
              <w:jc w:val="center"/>
              <w:rPr>
                <w:rFonts w:eastAsia="Times New Roman" w:cs="Times New Roman"/>
              </w:rPr>
            </w:pPr>
            <w:r w:rsidRPr="004139A4">
              <w:rPr>
                <w:rFonts w:eastAsia="Times New Roman" w:cs="Times New Roman"/>
              </w:rPr>
              <w:t>4.8</w:t>
            </w:r>
          </w:p>
        </w:tc>
        <w:tc>
          <w:tcPr>
            <w:tcW w:w="756" w:type="dxa"/>
            <w:tcBorders>
              <w:top w:val="nil"/>
              <w:left w:val="nil"/>
              <w:bottom w:val="nil"/>
              <w:right w:val="nil"/>
            </w:tcBorders>
            <w:shd w:val="clear" w:color="auto" w:fill="auto"/>
            <w:noWrap/>
            <w:vAlign w:val="bottom"/>
            <w:hideMark/>
          </w:tcPr>
          <w:p w14:paraId="28600DA1"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1044" w:type="dxa"/>
            <w:tcBorders>
              <w:top w:val="nil"/>
              <w:left w:val="nil"/>
              <w:bottom w:val="nil"/>
              <w:right w:val="nil"/>
            </w:tcBorders>
            <w:shd w:val="clear" w:color="auto" w:fill="auto"/>
            <w:noWrap/>
            <w:vAlign w:val="bottom"/>
            <w:hideMark/>
          </w:tcPr>
          <w:p w14:paraId="07F78FAA" w14:textId="77777777" w:rsidR="004139A4" w:rsidRPr="004139A4" w:rsidRDefault="004139A4" w:rsidP="004139A4">
            <w:pPr>
              <w:jc w:val="center"/>
              <w:rPr>
                <w:rFonts w:eastAsia="Times New Roman" w:cs="Times New Roman"/>
              </w:rPr>
            </w:pPr>
            <w:r w:rsidRPr="004139A4">
              <w:rPr>
                <w:rFonts w:eastAsia="Times New Roman" w:cs="Times New Roman"/>
              </w:rPr>
              <w:t>4.8</w:t>
            </w:r>
          </w:p>
        </w:tc>
        <w:tc>
          <w:tcPr>
            <w:tcW w:w="756" w:type="dxa"/>
            <w:tcBorders>
              <w:top w:val="nil"/>
              <w:left w:val="nil"/>
              <w:bottom w:val="nil"/>
              <w:right w:val="nil"/>
            </w:tcBorders>
            <w:shd w:val="clear" w:color="auto" w:fill="auto"/>
            <w:noWrap/>
            <w:vAlign w:val="bottom"/>
            <w:hideMark/>
          </w:tcPr>
          <w:p w14:paraId="3F4F2CBF"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1163" w:type="dxa"/>
            <w:tcBorders>
              <w:top w:val="nil"/>
              <w:left w:val="nil"/>
              <w:bottom w:val="nil"/>
              <w:right w:val="nil"/>
            </w:tcBorders>
            <w:shd w:val="clear" w:color="auto" w:fill="auto"/>
            <w:noWrap/>
            <w:vAlign w:val="bottom"/>
            <w:hideMark/>
          </w:tcPr>
          <w:p w14:paraId="5B7479DF" w14:textId="77777777" w:rsidR="004139A4" w:rsidRPr="004139A4" w:rsidRDefault="004139A4" w:rsidP="004139A4">
            <w:pPr>
              <w:jc w:val="center"/>
              <w:rPr>
                <w:rFonts w:eastAsia="Times New Roman" w:cs="Times New Roman"/>
              </w:rPr>
            </w:pPr>
            <w:r w:rsidRPr="004139A4">
              <w:rPr>
                <w:rFonts w:eastAsia="Times New Roman" w:cs="Times New Roman"/>
              </w:rPr>
              <w:t>4.8</w:t>
            </w:r>
          </w:p>
        </w:tc>
        <w:tc>
          <w:tcPr>
            <w:tcW w:w="756" w:type="dxa"/>
            <w:tcBorders>
              <w:top w:val="nil"/>
              <w:left w:val="nil"/>
              <w:bottom w:val="nil"/>
              <w:right w:val="nil"/>
            </w:tcBorders>
            <w:shd w:val="clear" w:color="auto" w:fill="auto"/>
            <w:noWrap/>
            <w:vAlign w:val="bottom"/>
            <w:hideMark/>
          </w:tcPr>
          <w:p w14:paraId="1E743BBA"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774" w:type="dxa"/>
            <w:tcBorders>
              <w:top w:val="nil"/>
              <w:left w:val="nil"/>
              <w:bottom w:val="nil"/>
              <w:right w:val="nil"/>
            </w:tcBorders>
            <w:shd w:val="clear" w:color="auto" w:fill="auto"/>
            <w:noWrap/>
            <w:vAlign w:val="bottom"/>
            <w:hideMark/>
          </w:tcPr>
          <w:p w14:paraId="6C240EA2" w14:textId="77777777" w:rsidR="004139A4" w:rsidRPr="004139A4" w:rsidRDefault="004139A4" w:rsidP="004139A4">
            <w:pPr>
              <w:jc w:val="center"/>
              <w:rPr>
                <w:rFonts w:eastAsia="Times New Roman" w:cs="Times New Roman"/>
              </w:rPr>
            </w:pPr>
            <w:r w:rsidRPr="004139A4">
              <w:rPr>
                <w:rFonts w:eastAsia="Times New Roman" w:cs="Times New Roman"/>
              </w:rPr>
              <w:t>0.50</w:t>
            </w:r>
          </w:p>
        </w:tc>
      </w:tr>
      <w:tr w:rsidR="004139A4" w:rsidRPr="004139A4" w14:paraId="59757D9A" w14:textId="77777777" w:rsidTr="004139A4">
        <w:trPr>
          <w:trHeight w:val="315"/>
        </w:trPr>
        <w:tc>
          <w:tcPr>
            <w:tcW w:w="4140" w:type="dxa"/>
            <w:tcBorders>
              <w:top w:val="nil"/>
              <w:left w:val="nil"/>
              <w:bottom w:val="nil"/>
              <w:right w:val="nil"/>
            </w:tcBorders>
            <w:shd w:val="clear" w:color="auto" w:fill="auto"/>
            <w:noWrap/>
            <w:vAlign w:val="bottom"/>
            <w:hideMark/>
          </w:tcPr>
          <w:p w14:paraId="74C68213" w14:textId="77777777" w:rsidR="004139A4" w:rsidRPr="004139A4" w:rsidRDefault="004139A4" w:rsidP="004139A4">
            <w:pPr>
              <w:rPr>
                <w:rFonts w:eastAsia="Times New Roman" w:cs="Times New Roman"/>
              </w:rPr>
            </w:pPr>
            <w:r w:rsidRPr="004139A4">
              <w:rPr>
                <w:rFonts w:eastAsia="Times New Roman" w:cs="Times New Roman"/>
              </w:rPr>
              <w:t>Nonstandard schedule</w:t>
            </w:r>
          </w:p>
        </w:tc>
        <w:tc>
          <w:tcPr>
            <w:tcW w:w="1080" w:type="dxa"/>
            <w:tcBorders>
              <w:top w:val="nil"/>
              <w:left w:val="nil"/>
              <w:bottom w:val="nil"/>
              <w:right w:val="nil"/>
            </w:tcBorders>
            <w:shd w:val="clear" w:color="auto" w:fill="auto"/>
            <w:noWrap/>
            <w:vAlign w:val="bottom"/>
            <w:hideMark/>
          </w:tcPr>
          <w:p w14:paraId="7E7907A3"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0426F86C"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6614F29E"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4CAC77C1"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0F7B1795"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00447B43"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5E395B6E" w14:textId="77777777" w:rsidR="004139A4" w:rsidRPr="004139A4" w:rsidRDefault="004139A4" w:rsidP="004139A4">
            <w:pPr>
              <w:jc w:val="center"/>
              <w:rPr>
                <w:rFonts w:eastAsia="Times New Roman" w:cs="Times New Roman"/>
                <w:color w:val="auto"/>
                <w:sz w:val="20"/>
                <w:szCs w:val="20"/>
              </w:rPr>
            </w:pPr>
          </w:p>
        </w:tc>
      </w:tr>
      <w:tr w:rsidR="004139A4" w:rsidRPr="004139A4" w14:paraId="53FB8DED" w14:textId="77777777" w:rsidTr="004139A4">
        <w:trPr>
          <w:trHeight w:val="315"/>
        </w:trPr>
        <w:tc>
          <w:tcPr>
            <w:tcW w:w="4140" w:type="dxa"/>
            <w:tcBorders>
              <w:top w:val="nil"/>
              <w:left w:val="nil"/>
              <w:bottom w:val="nil"/>
              <w:right w:val="nil"/>
            </w:tcBorders>
            <w:shd w:val="clear" w:color="auto" w:fill="auto"/>
            <w:noWrap/>
            <w:vAlign w:val="bottom"/>
            <w:hideMark/>
          </w:tcPr>
          <w:p w14:paraId="0B6061BA"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Evening</w:t>
            </w:r>
          </w:p>
        </w:tc>
        <w:tc>
          <w:tcPr>
            <w:tcW w:w="1080" w:type="dxa"/>
            <w:tcBorders>
              <w:top w:val="nil"/>
              <w:left w:val="nil"/>
              <w:bottom w:val="nil"/>
              <w:right w:val="nil"/>
            </w:tcBorders>
            <w:shd w:val="clear" w:color="auto" w:fill="auto"/>
            <w:noWrap/>
            <w:vAlign w:val="bottom"/>
            <w:hideMark/>
          </w:tcPr>
          <w:p w14:paraId="0B91DBD0" w14:textId="77777777" w:rsidR="004139A4" w:rsidRPr="004139A4" w:rsidRDefault="004139A4" w:rsidP="004139A4">
            <w:pPr>
              <w:jc w:val="center"/>
              <w:rPr>
                <w:rFonts w:eastAsia="Times New Roman" w:cs="Times New Roman"/>
              </w:rPr>
            </w:pPr>
            <w:r w:rsidRPr="004139A4">
              <w:rPr>
                <w:rFonts w:eastAsia="Times New Roman" w:cs="Times New Roman"/>
              </w:rPr>
              <w:t>44.4</w:t>
            </w:r>
          </w:p>
        </w:tc>
        <w:tc>
          <w:tcPr>
            <w:tcW w:w="756" w:type="dxa"/>
            <w:tcBorders>
              <w:top w:val="nil"/>
              <w:left w:val="nil"/>
              <w:bottom w:val="nil"/>
              <w:right w:val="nil"/>
            </w:tcBorders>
            <w:shd w:val="clear" w:color="auto" w:fill="auto"/>
            <w:noWrap/>
            <w:vAlign w:val="bottom"/>
            <w:hideMark/>
          </w:tcPr>
          <w:p w14:paraId="75AA79B9"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280CB322" w14:textId="77777777" w:rsidR="004139A4" w:rsidRPr="004139A4" w:rsidRDefault="004139A4" w:rsidP="004139A4">
            <w:pPr>
              <w:jc w:val="center"/>
              <w:rPr>
                <w:rFonts w:eastAsia="Times New Roman" w:cs="Times New Roman"/>
              </w:rPr>
            </w:pPr>
            <w:r w:rsidRPr="004139A4">
              <w:rPr>
                <w:rFonts w:eastAsia="Times New Roman" w:cs="Times New Roman"/>
              </w:rPr>
              <w:t>78.1</w:t>
            </w:r>
          </w:p>
        </w:tc>
        <w:tc>
          <w:tcPr>
            <w:tcW w:w="756" w:type="dxa"/>
            <w:tcBorders>
              <w:top w:val="nil"/>
              <w:left w:val="nil"/>
              <w:bottom w:val="nil"/>
              <w:right w:val="nil"/>
            </w:tcBorders>
            <w:shd w:val="clear" w:color="auto" w:fill="auto"/>
            <w:noWrap/>
            <w:vAlign w:val="bottom"/>
            <w:hideMark/>
          </w:tcPr>
          <w:p w14:paraId="0A40DBD3"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753DD12A"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5F8E3C34"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6EA89225"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006199BD" w14:textId="77777777" w:rsidTr="004139A4">
        <w:trPr>
          <w:trHeight w:val="315"/>
        </w:trPr>
        <w:tc>
          <w:tcPr>
            <w:tcW w:w="4140" w:type="dxa"/>
            <w:tcBorders>
              <w:top w:val="nil"/>
              <w:left w:val="nil"/>
              <w:bottom w:val="nil"/>
              <w:right w:val="nil"/>
            </w:tcBorders>
            <w:shd w:val="clear" w:color="auto" w:fill="auto"/>
            <w:noWrap/>
            <w:vAlign w:val="bottom"/>
            <w:hideMark/>
          </w:tcPr>
          <w:p w14:paraId="748099EE"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Weekend</w:t>
            </w:r>
          </w:p>
        </w:tc>
        <w:tc>
          <w:tcPr>
            <w:tcW w:w="1080" w:type="dxa"/>
            <w:tcBorders>
              <w:top w:val="nil"/>
              <w:left w:val="nil"/>
              <w:bottom w:val="nil"/>
              <w:right w:val="nil"/>
            </w:tcBorders>
            <w:shd w:val="clear" w:color="auto" w:fill="auto"/>
            <w:noWrap/>
            <w:vAlign w:val="bottom"/>
            <w:hideMark/>
          </w:tcPr>
          <w:p w14:paraId="049E41B1" w14:textId="77777777" w:rsidR="004139A4" w:rsidRPr="004139A4" w:rsidRDefault="004139A4" w:rsidP="004139A4">
            <w:pPr>
              <w:jc w:val="center"/>
              <w:rPr>
                <w:rFonts w:eastAsia="Times New Roman" w:cs="Times New Roman"/>
              </w:rPr>
            </w:pPr>
            <w:r w:rsidRPr="004139A4">
              <w:rPr>
                <w:rFonts w:eastAsia="Times New Roman" w:cs="Times New Roman"/>
              </w:rPr>
              <w:t>30.8</w:t>
            </w:r>
          </w:p>
        </w:tc>
        <w:tc>
          <w:tcPr>
            <w:tcW w:w="756" w:type="dxa"/>
            <w:tcBorders>
              <w:top w:val="nil"/>
              <w:left w:val="nil"/>
              <w:bottom w:val="nil"/>
              <w:right w:val="nil"/>
            </w:tcBorders>
            <w:shd w:val="clear" w:color="auto" w:fill="auto"/>
            <w:noWrap/>
            <w:vAlign w:val="bottom"/>
            <w:hideMark/>
          </w:tcPr>
          <w:p w14:paraId="464ACB16"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E5DF624" w14:textId="77777777" w:rsidR="004139A4" w:rsidRPr="004139A4" w:rsidRDefault="004139A4" w:rsidP="004139A4">
            <w:pPr>
              <w:jc w:val="center"/>
              <w:rPr>
                <w:rFonts w:eastAsia="Times New Roman" w:cs="Times New Roman"/>
              </w:rPr>
            </w:pPr>
            <w:r w:rsidRPr="004139A4">
              <w:rPr>
                <w:rFonts w:eastAsia="Times New Roman" w:cs="Times New Roman"/>
              </w:rPr>
              <w:t>54.3</w:t>
            </w:r>
          </w:p>
        </w:tc>
        <w:tc>
          <w:tcPr>
            <w:tcW w:w="756" w:type="dxa"/>
            <w:tcBorders>
              <w:top w:val="nil"/>
              <w:left w:val="nil"/>
              <w:bottom w:val="nil"/>
              <w:right w:val="nil"/>
            </w:tcBorders>
            <w:shd w:val="clear" w:color="auto" w:fill="auto"/>
            <w:noWrap/>
            <w:vAlign w:val="bottom"/>
            <w:hideMark/>
          </w:tcPr>
          <w:p w14:paraId="35B8932D"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04F305DC"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7A347A99"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4A5029D4"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4BF41716" w14:textId="77777777" w:rsidTr="004139A4">
        <w:trPr>
          <w:trHeight w:val="315"/>
        </w:trPr>
        <w:tc>
          <w:tcPr>
            <w:tcW w:w="4140" w:type="dxa"/>
            <w:tcBorders>
              <w:top w:val="nil"/>
              <w:left w:val="nil"/>
              <w:bottom w:val="nil"/>
              <w:right w:val="nil"/>
            </w:tcBorders>
            <w:shd w:val="clear" w:color="auto" w:fill="auto"/>
            <w:noWrap/>
            <w:vAlign w:val="bottom"/>
            <w:hideMark/>
          </w:tcPr>
          <w:p w14:paraId="3B539478"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ight</w:t>
            </w:r>
          </w:p>
        </w:tc>
        <w:tc>
          <w:tcPr>
            <w:tcW w:w="1080" w:type="dxa"/>
            <w:tcBorders>
              <w:top w:val="nil"/>
              <w:left w:val="nil"/>
              <w:bottom w:val="nil"/>
              <w:right w:val="nil"/>
            </w:tcBorders>
            <w:shd w:val="clear" w:color="auto" w:fill="auto"/>
            <w:noWrap/>
            <w:vAlign w:val="bottom"/>
            <w:hideMark/>
          </w:tcPr>
          <w:p w14:paraId="10738AE7" w14:textId="77777777" w:rsidR="004139A4" w:rsidRPr="004139A4" w:rsidRDefault="004139A4" w:rsidP="004139A4">
            <w:pPr>
              <w:jc w:val="center"/>
              <w:rPr>
                <w:rFonts w:eastAsia="Times New Roman" w:cs="Times New Roman"/>
              </w:rPr>
            </w:pPr>
            <w:r w:rsidRPr="004139A4">
              <w:rPr>
                <w:rFonts w:eastAsia="Times New Roman" w:cs="Times New Roman"/>
              </w:rPr>
              <w:t>17.2</w:t>
            </w:r>
          </w:p>
        </w:tc>
        <w:tc>
          <w:tcPr>
            <w:tcW w:w="756" w:type="dxa"/>
            <w:tcBorders>
              <w:top w:val="nil"/>
              <w:left w:val="nil"/>
              <w:bottom w:val="nil"/>
              <w:right w:val="nil"/>
            </w:tcBorders>
            <w:shd w:val="clear" w:color="auto" w:fill="auto"/>
            <w:noWrap/>
            <w:vAlign w:val="bottom"/>
            <w:hideMark/>
          </w:tcPr>
          <w:p w14:paraId="3BA47079"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2E7BA069" w14:textId="77777777" w:rsidR="004139A4" w:rsidRPr="004139A4" w:rsidRDefault="004139A4" w:rsidP="004139A4">
            <w:pPr>
              <w:jc w:val="center"/>
              <w:rPr>
                <w:rFonts w:eastAsia="Times New Roman" w:cs="Times New Roman"/>
              </w:rPr>
            </w:pPr>
            <w:r w:rsidRPr="004139A4">
              <w:rPr>
                <w:rFonts w:eastAsia="Times New Roman" w:cs="Times New Roman"/>
              </w:rPr>
              <w:t>30.3</w:t>
            </w:r>
          </w:p>
        </w:tc>
        <w:tc>
          <w:tcPr>
            <w:tcW w:w="756" w:type="dxa"/>
            <w:tcBorders>
              <w:top w:val="nil"/>
              <w:left w:val="nil"/>
              <w:bottom w:val="nil"/>
              <w:right w:val="nil"/>
            </w:tcBorders>
            <w:shd w:val="clear" w:color="auto" w:fill="auto"/>
            <w:noWrap/>
            <w:vAlign w:val="bottom"/>
            <w:hideMark/>
          </w:tcPr>
          <w:p w14:paraId="57C59670"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52292CAA"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10A357C4"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656AC428"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36FEADC9" w14:textId="77777777" w:rsidTr="004139A4">
        <w:trPr>
          <w:trHeight w:val="315"/>
        </w:trPr>
        <w:tc>
          <w:tcPr>
            <w:tcW w:w="4140" w:type="dxa"/>
            <w:tcBorders>
              <w:top w:val="nil"/>
              <w:left w:val="nil"/>
              <w:bottom w:val="nil"/>
              <w:right w:val="nil"/>
            </w:tcBorders>
            <w:shd w:val="clear" w:color="auto" w:fill="auto"/>
            <w:noWrap/>
            <w:vAlign w:val="bottom"/>
            <w:hideMark/>
          </w:tcPr>
          <w:p w14:paraId="6E2677B0" w14:textId="77777777" w:rsidR="004139A4" w:rsidRPr="004139A4" w:rsidRDefault="004139A4" w:rsidP="004139A4">
            <w:pPr>
              <w:rPr>
                <w:rFonts w:eastAsia="Times New Roman" w:cs="Times New Roman"/>
              </w:rPr>
            </w:pPr>
            <w:r w:rsidRPr="004139A4">
              <w:rPr>
                <w:rFonts w:eastAsia="Times New Roman" w:cs="Times New Roman"/>
              </w:rPr>
              <w:t>Standard (no to all nonstandard)</w:t>
            </w:r>
          </w:p>
        </w:tc>
        <w:tc>
          <w:tcPr>
            <w:tcW w:w="1080" w:type="dxa"/>
            <w:tcBorders>
              <w:top w:val="nil"/>
              <w:left w:val="nil"/>
              <w:bottom w:val="nil"/>
              <w:right w:val="nil"/>
            </w:tcBorders>
            <w:shd w:val="clear" w:color="auto" w:fill="auto"/>
            <w:noWrap/>
            <w:vAlign w:val="bottom"/>
            <w:hideMark/>
          </w:tcPr>
          <w:p w14:paraId="54CA8CD4" w14:textId="77777777" w:rsidR="004139A4" w:rsidRPr="004139A4" w:rsidRDefault="004139A4" w:rsidP="004139A4">
            <w:pPr>
              <w:jc w:val="center"/>
              <w:rPr>
                <w:rFonts w:eastAsia="Times New Roman" w:cs="Times New Roman"/>
              </w:rPr>
            </w:pPr>
            <w:r w:rsidRPr="004139A4">
              <w:rPr>
                <w:rFonts w:eastAsia="Times New Roman" w:cs="Times New Roman"/>
              </w:rPr>
              <w:t>43.1</w:t>
            </w:r>
          </w:p>
        </w:tc>
        <w:tc>
          <w:tcPr>
            <w:tcW w:w="756" w:type="dxa"/>
            <w:tcBorders>
              <w:top w:val="nil"/>
              <w:left w:val="nil"/>
              <w:bottom w:val="nil"/>
              <w:right w:val="nil"/>
            </w:tcBorders>
            <w:shd w:val="clear" w:color="auto" w:fill="auto"/>
            <w:noWrap/>
            <w:vAlign w:val="bottom"/>
            <w:hideMark/>
          </w:tcPr>
          <w:p w14:paraId="79897E73"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2AC4EF06"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60128CB9"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42AD835A" w14:textId="77777777" w:rsidR="004139A4" w:rsidRPr="004139A4" w:rsidRDefault="004139A4" w:rsidP="004139A4">
            <w:pPr>
              <w:jc w:val="center"/>
              <w:rPr>
                <w:rFonts w:eastAsia="Times New Roman" w:cs="Times New Roman"/>
              </w:rPr>
            </w:pPr>
            <w:r w:rsidRPr="004139A4">
              <w:rPr>
                <w:rFonts w:eastAsia="Times New Roman" w:cs="Times New Roman"/>
              </w:rPr>
              <w:t>-</w:t>
            </w:r>
          </w:p>
        </w:tc>
        <w:tc>
          <w:tcPr>
            <w:tcW w:w="756" w:type="dxa"/>
            <w:tcBorders>
              <w:top w:val="nil"/>
              <w:left w:val="nil"/>
              <w:bottom w:val="nil"/>
              <w:right w:val="nil"/>
            </w:tcBorders>
            <w:shd w:val="clear" w:color="auto" w:fill="auto"/>
            <w:noWrap/>
            <w:vAlign w:val="bottom"/>
            <w:hideMark/>
          </w:tcPr>
          <w:p w14:paraId="1594EDFD"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D7AB1AB" w14:textId="77777777" w:rsidR="004139A4" w:rsidRPr="004139A4" w:rsidRDefault="004139A4" w:rsidP="004139A4">
            <w:pPr>
              <w:jc w:val="center"/>
              <w:rPr>
                <w:rFonts w:eastAsia="Times New Roman" w:cs="Times New Roman"/>
              </w:rPr>
            </w:pPr>
            <w:r w:rsidRPr="004139A4">
              <w:rPr>
                <w:rFonts w:eastAsia="Times New Roman" w:cs="Times New Roman"/>
              </w:rPr>
              <w:t>-</w:t>
            </w:r>
          </w:p>
        </w:tc>
      </w:tr>
      <w:tr w:rsidR="004139A4" w:rsidRPr="004139A4" w14:paraId="493D2B0E" w14:textId="77777777" w:rsidTr="004139A4">
        <w:trPr>
          <w:trHeight w:val="315"/>
        </w:trPr>
        <w:tc>
          <w:tcPr>
            <w:tcW w:w="4140" w:type="dxa"/>
            <w:tcBorders>
              <w:top w:val="nil"/>
              <w:left w:val="nil"/>
              <w:bottom w:val="nil"/>
              <w:right w:val="nil"/>
            </w:tcBorders>
            <w:shd w:val="clear" w:color="auto" w:fill="auto"/>
            <w:vAlign w:val="bottom"/>
            <w:hideMark/>
          </w:tcPr>
          <w:p w14:paraId="635DC87E" w14:textId="77777777" w:rsidR="004139A4" w:rsidRPr="004139A4" w:rsidRDefault="004139A4" w:rsidP="004139A4">
            <w:pPr>
              <w:rPr>
                <w:rFonts w:eastAsia="Times New Roman" w:cs="Times New Roman"/>
              </w:rPr>
            </w:pPr>
            <w:r w:rsidRPr="004139A4">
              <w:rPr>
                <w:rFonts w:eastAsia="Times New Roman" w:cs="Times New Roman"/>
              </w:rPr>
              <w:t>Time-stable characteristics</w:t>
            </w:r>
          </w:p>
        </w:tc>
        <w:tc>
          <w:tcPr>
            <w:tcW w:w="1080" w:type="dxa"/>
            <w:tcBorders>
              <w:top w:val="nil"/>
              <w:left w:val="nil"/>
              <w:bottom w:val="nil"/>
              <w:right w:val="nil"/>
            </w:tcBorders>
            <w:shd w:val="clear" w:color="auto" w:fill="auto"/>
            <w:noWrap/>
            <w:vAlign w:val="bottom"/>
            <w:hideMark/>
          </w:tcPr>
          <w:p w14:paraId="1FE166C3"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25300A47"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3F070B8D"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0C52FE30"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66EE225F"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58A9736C"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77BDD910" w14:textId="77777777" w:rsidR="004139A4" w:rsidRPr="004139A4" w:rsidRDefault="004139A4" w:rsidP="004139A4">
            <w:pPr>
              <w:jc w:val="center"/>
              <w:rPr>
                <w:rFonts w:eastAsia="Times New Roman" w:cs="Times New Roman"/>
                <w:color w:val="auto"/>
                <w:sz w:val="20"/>
                <w:szCs w:val="20"/>
              </w:rPr>
            </w:pPr>
          </w:p>
        </w:tc>
      </w:tr>
      <w:tr w:rsidR="004139A4" w:rsidRPr="004139A4" w14:paraId="57132FF6" w14:textId="77777777" w:rsidTr="004139A4">
        <w:trPr>
          <w:trHeight w:val="315"/>
        </w:trPr>
        <w:tc>
          <w:tcPr>
            <w:tcW w:w="4140" w:type="dxa"/>
            <w:tcBorders>
              <w:top w:val="nil"/>
              <w:left w:val="nil"/>
              <w:bottom w:val="nil"/>
              <w:right w:val="nil"/>
            </w:tcBorders>
            <w:shd w:val="clear" w:color="auto" w:fill="auto"/>
            <w:noWrap/>
            <w:vAlign w:val="bottom"/>
            <w:hideMark/>
          </w:tcPr>
          <w:p w14:paraId="4AA995D2" w14:textId="77777777" w:rsidR="004139A4" w:rsidRPr="004139A4" w:rsidRDefault="004139A4" w:rsidP="004139A4">
            <w:pPr>
              <w:rPr>
                <w:rFonts w:eastAsia="Times New Roman" w:cs="Times New Roman"/>
              </w:rPr>
            </w:pPr>
            <w:r w:rsidRPr="004139A4">
              <w:rPr>
                <w:rFonts w:eastAsia="Times New Roman" w:cs="Times New Roman"/>
              </w:rPr>
              <w:t>Education</w:t>
            </w:r>
          </w:p>
        </w:tc>
        <w:tc>
          <w:tcPr>
            <w:tcW w:w="1080" w:type="dxa"/>
            <w:tcBorders>
              <w:top w:val="nil"/>
              <w:left w:val="nil"/>
              <w:bottom w:val="nil"/>
              <w:right w:val="nil"/>
            </w:tcBorders>
            <w:shd w:val="clear" w:color="auto" w:fill="auto"/>
            <w:noWrap/>
            <w:vAlign w:val="bottom"/>
            <w:hideMark/>
          </w:tcPr>
          <w:p w14:paraId="66E57C0B"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0CD49B46"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535587C6"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13468B60"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145DB08D"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694AE06B"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789068D8" w14:textId="77777777" w:rsidR="004139A4" w:rsidRPr="004139A4" w:rsidRDefault="004139A4" w:rsidP="004139A4">
            <w:pPr>
              <w:jc w:val="center"/>
              <w:rPr>
                <w:rFonts w:eastAsia="Times New Roman" w:cs="Times New Roman"/>
                <w:color w:val="auto"/>
                <w:sz w:val="20"/>
                <w:szCs w:val="20"/>
              </w:rPr>
            </w:pPr>
          </w:p>
        </w:tc>
      </w:tr>
      <w:tr w:rsidR="004139A4" w:rsidRPr="004139A4" w14:paraId="50F9B1E3" w14:textId="77777777" w:rsidTr="004139A4">
        <w:trPr>
          <w:trHeight w:val="315"/>
        </w:trPr>
        <w:tc>
          <w:tcPr>
            <w:tcW w:w="4140" w:type="dxa"/>
            <w:tcBorders>
              <w:top w:val="nil"/>
              <w:left w:val="nil"/>
              <w:bottom w:val="nil"/>
              <w:right w:val="nil"/>
            </w:tcBorders>
            <w:shd w:val="clear" w:color="auto" w:fill="auto"/>
            <w:noWrap/>
            <w:vAlign w:val="bottom"/>
            <w:hideMark/>
          </w:tcPr>
          <w:p w14:paraId="1623D633"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o qualifications</w:t>
            </w:r>
          </w:p>
        </w:tc>
        <w:tc>
          <w:tcPr>
            <w:tcW w:w="1080" w:type="dxa"/>
            <w:tcBorders>
              <w:top w:val="nil"/>
              <w:left w:val="nil"/>
              <w:bottom w:val="nil"/>
              <w:right w:val="nil"/>
            </w:tcBorders>
            <w:shd w:val="clear" w:color="auto" w:fill="auto"/>
            <w:noWrap/>
            <w:vAlign w:val="bottom"/>
            <w:hideMark/>
          </w:tcPr>
          <w:p w14:paraId="77DD103B" w14:textId="77777777" w:rsidR="004139A4" w:rsidRPr="004139A4" w:rsidRDefault="004139A4" w:rsidP="004139A4">
            <w:pPr>
              <w:jc w:val="center"/>
              <w:rPr>
                <w:rFonts w:eastAsia="Times New Roman" w:cs="Times New Roman"/>
              </w:rPr>
            </w:pPr>
            <w:r w:rsidRPr="004139A4">
              <w:rPr>
                <w:rFonts w:eastAsia="Times New Roman" w:cs="Times New Roman"/>
              </w:rPr>
              <w:t>6.6</w:t>
            </w:r>
          </w:p>
        </w:tc>
        <w:tc>
          <w:tcPr>
            <w:tcW w:w="756" w:type="dxa"/>
            <w:tcBorders>
              <w:top w:val="nil"/>
              <w:left w:val="nil"/>
              <w:bottom w:val="nil"/>
              <w:right w:val="nil"/>
            </w:tcBorders>
            <w:shd w:val="clear" w:color="auto" w:fill="auto"/>
            <w:noWrap/>
            <w:vAlign w:val="bottom"/>
            <w:hideMark/>
          </w:tcPr>
          <w:p w14:paraId="76C49FFD"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703AB726" w14:textId="77777777" w:rsidR="004139A4" w:rsidRPr="004139A4" w:rsidRDefault="004139A4" w:rsidP="004139A4">
            <w:pPr>
              <w:jc w:val="center"/>
              <w:rPr>
                <w:rFonts w:eastAsia="Times New Roman" w:cs="Times New Roman"/>
              </w:rPr>
            </w:pPr>
            <w:r w:rsidRPr="004139A4">
              <w:rPr>
                <w:rFonts w:eastAsia="Times New Roman" w:cs="Times New Roman"/>
              </w:rPr>
              <w:t>6.5</w:t>
            </w:r>
          </w:p>
        </w:tc>
        <w:tc>
          <w:tcPr>
            <w:tcW w:w="756" w:type="dxa"/>
            <w:tcBorders>
              <w:top w:val="nil"/>
              <w:left w:val="nil"/>
              <w:bottom w:val="nil"/>
              <w:right w:val="nil"/>
            </w:tcBorders>
            <w:shd w:val="clear" w:color="auto" w:fill="auto"/>
            <w:noWrap/>
            <w:vAlign w:val="bottom"/>
            <w:hideMark/>
          </w:tcPr>
          <w:p w14:paraId="179131F4"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38362EF0" w14:textId="77777777" w:rsidR="004139A4" w:rsidRPr="004139A4" w:rsidRDefault="004139A4" w:rsidP="004139A4">
            <w:pPr>
              <w:jc w:val="center"/>
              <w:rPr>
                <w:rFonts w:eastAsia="Times New Roman" w:cs="Times New Roman"/>
              </w:rPr>
            </w:pPr>
            <w:r w:rsidRPr="004139A4">
              <w:rPr>
                <w:rFonts w:eastAsia="Times New Roman" w:cs="Times New Roman"/>
              </w:rPr>
              <w:t>6.7</w:t>
            </w:r>
          </w:p>
        </w:tc>
        <w:tc>
          <w:tcPr>
            <w:tcW w:w="756" w:type="dxa"/>
            <w:tcBorders>
              <w:top w:val="nil"/>
              <w:left w:val="nil"/>
              <w:bottom w:val="nil"/>
              <w:right w:val="nil"/>
            </w:tcBorders>
            <w:shd w:val="clear" w:color="auto" w:fill="auto"/>
            <w:noWrap/>
            <w:vAlign w:val="bottom"/>
            <w:hideMark/>
          </w:tcPr>
          <w:p w14:paraId="11B38A1A"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2FC5C3EA" w14:textId="77777777" w:rsidR="004139A4" w:rsidRPr="004139A4" w:rsidRDefault="004139A4" w:rsidP="004139A4">
            <w:pPr>
              <w:jc w:val="center"/>
              <w:rPr>
                <w:rFonts w:eastAsia="Times New Roman" w:cs="Times New Roman"/>
              </w:rPr>
            </w:pPr>
            <w:r w:rsidRPr="004139A4">
              <w:rPr>
                <w:rFonts w:eastAsia="Times New Roman" w:cs="Times New Roman"/>
              </w:rPr>
              <w:t>0.68</w:t>
            </w:r>
          </w:p>
        </w:tc>
      </w:tr>
      <w:tr w:rsidR="004139A4" w:rsidRPr="004139A4" w14:paraId="7DC2F546" w14:textId="77777777" w:rsidTr="004139A4">
        <w:trPr>
          <w:trHeight w:val="315"/>
        </w:trPr>
        <w:tc>
          <w:tcPr>
            <w:tcW w:w="4140" w:type="dxa"/>
            <w:tcBorders>
              <w:top w:val="nil"/>
              <w:left w:val="nil"/>
              <w:bottom w:val="nil"/>
              <w:right w:val="nil"/>
            </w:tcBorders>
            <w:shd w:val="clear" w:color="auto" w:fill="auto"/>
            <w:noWrap/>
            <w:vAlign w:val="bottom"/>
            <w:hideMark/>
          </w:tcPr>
          <w:p w14:paraId="162A2F0E"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Overseas</w:t>
            </w:r>
          </w:p>
        </w:tc>
        <w:tc>
          <w:tcPr>
            <w:tcW w:w="1080" w:type="dxa"/>
            <w:tcBorders>
              <w:top w:val="nil"/>
              <w:left w:val="nil"/>
              <w:bottom w:val="nil"/>
              <w:right w:val="nil"/>
            </w:tcBorders>
            <w:shd w:val="clear" w:color="auto" w:fill="auto"/>
            <w:noWrap/>
            <w:vAlign w:val="bottom"/>
            <w:hideMark/>
          </w:tcPr>
          <w:p w14:paraId="6B5BDA8A" w14:textId="77777777" w:rsidR="004139A4" w:rsidRPr="004139A4" w:rsidRDefault="004139A4" w:rsidP="004139A4">
            <w:pPr>
              <w:jc w:val="center"/>
              <w:rPr>
                <w:rFonts w:eastAsia="Times New Roman" w:cs="Times New Roman"/>
              </w:rPr>
            </w:pPr>
            <w:r w:rsidRPr="004139A4">
              <w:rPr>
                <w:rFonts w:eastAsia="Times New Roman" w:cs="Times New Roman"/>
              </w:rPr>
              <w:t>2.1</w:t>
            </w:r>
          </w:p>
        </w:tc>
        <w:tc>
          <w:tcPr>
            <w:tcW w:w="756" w:type="dxa"/>
            <w:tcBorders>
              <w:top w:val="nil"/>
              <w:left w:val="nil"/>
              <w:bottom w:val="nil"/>
              <w:right w:val="nil"/>
            </w:tcBorders>
            <w:shd w:val="clear" w:color="auto" w:fill="auto"/>
            <w:noWrap/>
            <w:vAlign w:val="bottom"/>
            <w:hideMark/>
          </w:tcPr>
          <w:p w14:paraId="3DDBD1A6"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506AE56" w14:textId="77777777" w:rsidR="004139A4" w:rsidRPr="004139A4" w:rsidRDefault="004139A4" w:rsidP="004139A4">
            <w:pPr>
              <w:jc w:val="center"/>
              <w:rPr>
                <w:rFonts w:eastAsia="Times New Roman" w:cs="Times New Roman"/>
              </w:rPr>
            </w:pPr>
            <w:r w:rsidRPr="004139A4">
              <w:rPr>
                <w:rFonts w:eastAsia="Times New Roman" w:cs="Times New Roman"/>
              </w:rPr>
              <w:t>2.2</w:t>
            </w:r>
          </w:p>
        </w:tc>
        <w:tc>
          <w:tcPr>
            <w:tcW w:w="756" w:type="dxa"/>
            <w:tcBorders>
              <w:top w:val="nil"/>
              <w:left w:val="nil"/>
              <w:bottom w:val="nil"/>
              <w:right w:val="nil"/>
            </w:tcBorders>
            <w:shd w:val="clear" w:color="auto" w:fill="auto"/>
            <w:noWrap/>
            <w:vAlign w:val="bottom"/>
            <w:hideMark/>
          </w:tcPr>
          <w:p w14:paraId="5C5AFBB2"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2976CF6E" w14:textId="77777777" w:rsidR="004139A4" w:rsidRPr="004139A4" w:rsidRDefault="004139A4" w:rsidP="004139A4">
            <w:pPr>
              <w:jc w:val="center"/>
              <w:rPr>
                <w:rFonts w:eastAsia="Times New Roman" w:cs="Times New Roman"/>
              </w:rPr>
            </w:pPr>
            <w:r w:rsidRPr="004139A4">
              <w:rPr>
                <w:rFonts w:eastAsia="Times New Roman" w:cs="Times New Roman"/>
              </w:rPr>
              <w:t>1.9</w:t>
            </w:r>
          </w:p>
        </w:tc>
        <w:tc>
          <w:tcPr>
            <w:tcW w:w="756" w:type="dxa"/>
            <w:tcBorders>
              <w:top w:val="nil"/>
              <w:left w:val="nil"/>
              <w:bottom w:val="nil"/>
              <w:right w:val="nil"/>
            </w:tcBorders>
            <w:shd w:val="clear" w:color="auto" w:fill="auto"/>
            <w:noWrap/>
            <w:vAlign w:val="bottom"/>
            <w:hideMark/>
          </w:tcPr>
          <w:p w14:paraId="4E007ACA"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3736A55" w14:textId="77777777" w:rsidR="004139A4" w:rsidRPr="004139A4" w:rsidRDefault="004139A4" w:rsidP="004139A4">
            <w:pPr>
              <w:jc w:val="center"/>
              <w:rPr>
                <w:rFonts w:eastAsia="Times New Roman" w:cs="Times New Roman"/>
              </w:rPr>
            </w:pPr>
            <w:r w:rsidRPr="004139A4">
              <w:rPr>
                <w:rFonts w:eastAsia="Times New Roman" w:cs="Times New Roman"/>
              </w:rPr>
              <w:t>0.17</w:t>
            </w:r>
          </w:p>
        </w:tc>
      </w:tr>
      <w:tr w:rsidR="004139A4" w:rsidRPr="004139A4" w14:paraId="08E98694" w14:textId="77777777" w:rsidTr="004139A4">
        <w:trPr>
          <w:trHeight w:val="315"/>
        </w:trPr>
        <w:tc>
          <w:tcPr>
            <w:tcW w:w="4140" w:type="dxa"/>
            <w:tcBorders>
              <w:top w:val="nil"/>
              <w:left w:val="nil"/>
              <w:bottom w:val="nil"/>
              <w:right w:val="nil"/>
            </w:tcBorders>
            <w:shd w:val="clear" w:color="auto" w:fill="auto"/>
            <w:noWrap/>
            <w:vAlign w:val="bottom"/>
            <w:hideMark/>
          </w:tcPr>
          <w:p w14:paraId="3B4879B0"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1</w:t>
            </w:r>
          </w:p>
        </w:tc>
        <w:tc>
          <w:tcPr>
            <w:tcW w:w="1080" w:type="dxa"/>
            <w:tcBorders>
              <w:top w:val="nil"/>
              <w:left w:val="nil"/>
              <w:bottom w:val="nil"/>
              <w:right w:val="nil"/>
            </w:tcBorders>
            <w:shd w:val="clear" w:color="auto" w:fill="auto"/>
            <w:noWrap/>
            <w:vAlign w:val="bottom"/>
            <w:hideMark/>
          </w:tcPr>
          <w:p w14:paraId="66712722" w14:textId="77777777" w:rsidR="004139A4" w:rsidRPr="004139A4" w:rsidRDefault="004139A4" w:rsidP="004139A4">
            <w:pPr>
              <w:jc w:val="center"/>
              <w:rPr>
                <w:rFonts w:eastAsia="Times New Roman" w:cs="Times New Roman"/>
              </w:rPr>
            </w:pPr>
            <w:r w:rsidRPr="004139A4">
              <w:rPr>
                <w:rFonts w:eastAsia="Times New Roman" w:cs="Times New Roman"/>
              </w:rPr>
              <w:t>6.0</w:t>
            </w:r>
          </w:p>
        </w:tc>
        <w:tc>
          <w:tcPr>
            <w:tcW w:w="756" w:type="dxa"/>
            <w:tcBorders>
              <w:top w:val="nil"/>
              <w:left w:val="nil"/>
              <w:bottom w:val="nil"/>
              <w:right w:val="nil"/>
            </w:tcBorders>
            <w:shd w:val="clear" w:color="auto" w:fill="auto"/>
            <w:noWrap/>
            <w:vAlign w:val="bottom"/>
            <w:hideMark/>
          </w:tcPr>
          <w:p w14:paraId="1DF72729"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2DA60146" w14:textId="77777777" w:rsidR="004139A4" w:rsidRPr="004139A4" w:rsidRDefault="004139A4" w:rsidP="004139A4">
            <w:pPr>
              <w:jc w:val="center"/>
              <w:rPr>
                <w:rFonts w:eastAsia="Times New Roman" w:cs="Times New Roman"/>
              </w:rPr>
            </w:pPr>
            <w:r w:rsidRPr="004139A4">
              <w:rPr>
                <w:rFonts w:eastAsia="Times New Roman" w:cs="Times New Roman"/>
              </w:rPr>
              <w:t>6.1</w:t>
            </w:r>
          </w:p>
        </w:tc>
        <w:tc>
          <w:tcPr>
            <w:tcW w:w="756" w:type="dxa"/>
            <w:tcBorders>
              <w:top w:val="nil"/>
              <w:left w:val="nil"/>
              <w:bottom w:val="nil"/>
              <w:right w:val="nil"/>
            </w:tcBorders>
            <w:shd w:val="clear" w:color="auto" w:fill="auto"/>
            <w:noWrap/>
            <w:vAlign w:val="bottom"/>
            <w:hideMark/>
          </w:tcPr>
          <w:p w14:paraId="548BA8CE"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0CD7C087" w14:textId="77777777" w:rsidR="004139A4" w:rsidRPr="004139A4" w:rsidRDefault="004139A4" w:rsidP="004139A4">
            <w:pPr>
              <w:jc w:val="center"/>
              <w:rPr>
                <w:rFonts w:eastAsia="Times New Roman" w:cs="Times New Roman"/>
              </w:rPr>
            </w:pPr>
            <w:r w:rsidRPr="004139A4">
              <w:rPr>
                <w:rFonts w:eastAsia="Times New Roman" w:cs="Times New Roman"/>
              </w:rPr>
              <w:t>6.0</w:t>
            </w:r>
          </w:p>
        </w:tc>
        <w:tc>
          <w:tcPr>
            <w:tcW w:w="756" w:type="dxa"/>
            <w:tcBorders>
              <w:top w:val="nil"/>
              <w:left w:val="nil"/>
              <w:bottom w:val="nil"/>
              <w:right w:val="nil"/>
            </w:tcBorders>
            <w:shd w:val="clear" w:color="auto" w:fill="auto"/>
            <w:noWrap/>
            <w:vAlign w:val="bottom"/>
            <w:hideMark/>
          </w:tcPr>
          <w:p w14:paraId="4C01BEC7"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7A00B9EC" w14:textId="77777777" w:rsidR="004139A4" w:rsidRPr="004139A4" w:rsidRDefault="004139A4" w:rsidP="004139A4">
            <w:pPr>
              <w:jc w:val="center"/>
              <w:rPr>
                <w:rFonts w:eastAsia="Times New Roman" w:cs="Times New Roman"/>
              </w:rPr>
            </w:pPr>
            <w:r w:rsidRPr="004139A4">
              <w:rPr>
                <w:rFonts w:eastAsia="Times New Roman" w:cs="Times New Roman"/>
              </w:rPr>
              <w:t>0.83</w:t>
            </w:r>
          </w:p>
        </w:tc>
      </w:tr>
      <w:tr w:rsidR="004139A4" w:rsidRPr="004139A4" w14:paraId="0F249C29" w14:textId="77777777" w:rsidTr="004139A4">
        <w:trPr>
          <w:trHeight w:val="315"/>
        </w:trPr>
        <w:tc>
          <w:tcPr>
            <w:tcW w:w="4140" w:type="dxa"/>
            <w:tcBorders>
              <w:top w:val="nil"/>
              <w:left w:val="nil"/>
              <w:bottom w:val="nil"/>
              <w:right w:val="nil"/>
            </w:tcBorders>
            <w:shd w:val="clear" w:color="auto" w:fill="auto"/>
            <w:noWrap/>
            <w:vAlign w:val="bottom"/>
            <w:hideMark/>
          </w:tcPr>
          <w:p w14:paraId="01DC885A"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2 (GCSE)</w:t>
            </w:r>
          </w:p>
        </w:tc>
        <w:tc>
          <w:tcPr>
            <w:tcW w:w="1080" w:type="dxa"/>
            <w:tcBorders>
              <w:top w:val="nil"/>
              <w:left w:val="nil"/>
              <w:bottom w:val="nil"/>
              <w:right w:val="nil"/>
            </w:tcBorders>
            <w:shd w:val="clear" w:color="auto" w:fill="auto"/>
            <w:noWrap/>
            <w:vAlign w:val="bottom"/>
            <w:hideMark/>
          </w:tcPr>
          <w:p w14:paraId="04679B19" w14:textId="77777777" w:rsidR="004139A4" w:rsidRPr="004139A4" w:rsidRDefault="004139A4" w:rsidP="004139A4">
            <w:pPr>
              <w:jc w:val="center"/>
              <w:rPr>
                <w:rFonts w:eastAsia="Times New Roman" w:cs="Times New Roman"/>
              </w:rPr>
            </w:pPr>
            <w:r w:rsidRPr="004139A4">
              <w:rPr>
                <w:rFonts w:eastAsia="Times New Roman" w:cs="Times New Roman"/>
              </w:rPr>
              <w:t>26.7</w:t>
            </w:r>
          </w:p>
        </w:tc>
        <w:tc>
          <w:tcPr>
            <w:tcW w:w="756" w:type="dxa"/>
            <w:tcBorders>
              <w:top w:val="nil"/>
              <w:left w:val="nil"/>
              <w:bottom w:val="nil"/>
              <w:right w:val="nil"/>
            </w:tcBorders>
            <w:shd w:val="clear" w:color="auto" w:fill="auto"/>
            <w:noWrap/>
            <w:vAlign w:val="bottom"/>
            <w:hideMark/>
          </w:tcPr>
          <w:p w14:paraId="15B5BC9E"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7811BC26" w14:textId="77777777" w:rsidR="004139A4" w:rsidRPr="004139A4" w:rsidRDefault="004139A4" w:rsidP="004139A4">
            <w:pPr>
              <w:jc w:val="center"/>
              <w:rPr>
                <w:rFonts w:eastAsia="Times New Roman" w:cs="Times New Roman"/>
              </w:rPr>
            </w:pPr>
            <w:r w:rsidRPr="004139A4">
              <w:rPr>
                <w:rFonts w:eastAsia="Times New Roman" w:cs="Times New Roman"/>
              </w:rPr>
              <w:t>26.4</w:t>
            </w:r>
          </w:p>
        </w:tc>
        <w:tc>
          <w:tcPr>
            <w:tcW w:w="756" w:type="dxa"/>
            <w:tcBorders>
              <w:top w:val="nil"/>
              <w:left w:val="nil"/>
              <w:bottom w:val="nil"/>
              <w:right w:val="nil"/>
            </w:tcBorders>
            <w:shd w:val="clear" w:color="auto" w:fill="auto"/>
            <w:noWrap/>
            <w:vAlign w:val="bottom"/>
            <w:hideMark/>
          </w:tcPr>
          <w:p w14:paraId="5B6BE8B0"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55CA994E" w14:textId="77777777" w:rsidR="004139A4" w:rsidRPr="004139A4" w:rsidRDefault="004139A4" w:rsidP="004139A4">
            <w:pPr>
              <w:jc w:val="center"/>
              <w:rPr>
                <w:rFonts w:eastAsia="Times New Roman" w:cs="Times New Roman"/>
              </w:rPr>
            </w:pPr>
            <w:r w:rsidRPr="004139A4">
              <w:rPr>
                <w:rFonts w:eastAsia="Times New Roman" w:cs="Times New Roman"/>
              </w:rPr>
              <w:t>27.1</w:t>
            </w:r>
          </w:p>
        </w:tc>
        <w:tc>
          <w:tcPr>
            <w:tcW w:w="756" w:type="dxa"/>
            <w:tcBorders>
              <w:top w:val="nil"/>
              <w:left w:val="nil"/>
              <w:bottom w:val="nil"/>
              <w:right w:val="nil"/>
            </w:tcBorders>
            <w:shd w:val="clear" w:color="auto" w:fill="auto"/>
            <w:noWrap/>
            <w:vAlign w:val="bottom"/>
            <w:hideMark/>
          </w:tcPr>
          <w:p w14:paraId="5868185B"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2C7B3ECA" w14:textId="77777777" w:rsidR="004139A4" w:rsidRPr="004139A4" w:rsidRDefault="004139A4" w:rsidP="004139A4">
            <w:pPr>
              <w:jc w:val="center"/>
              <w:rPr>
                <w:rFonts w:eastAsia="Times New Roman" w:cs="Times New Roman"/>
              </w:rPr>
            </w:pPr>
            <w:r w:rsidRPr="004139A4">
              <w:rPr>
                <w:rFonts w:eastAsia="Times New Roman" w:cs="Times New Roman"/>
              </w:rPr>
              <w:t>0.34</w:t>
            </w:r>
          </w:p>
        </w:tc>
      </w:tr>
      <w:tr w:rsidR="004139A4" w:rsidRPr="004139A4" w14:paraId="176C4AFD" w14:textId="77777777" w:rsidTr="004139A4">
        <w:trPr>
          <w:trHeight w:val="315"/>
        </w:trPr>
        <w:tc>
          <w:tcPr>
            <w:tcW w:w="4140" w:type="dxa"/>
            <w:tcBorders>
              <w:top w:val="nil"/>
              <w:left w:val="nil"/>
              <w:bottom w:val="nil"/>
              <w:right w:val="nil"/>
            </w:tcBorders>
            <w:shd w:val="clear" w:color="auto" w:fill="auto"/>
            <w:noWrap/>
            <w:vAlign w:val="bottom"/>
            <w:hideMark/>
          </w:tcPr>
          <w:p w14:paraId="0A877D08"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3 (A-level)</w:t>
            </w:r>
          </w:p>
        </w:tc>
        <w:tc>
          <w:tcPr>
            <w:tcW w:w="1080" w:type="dxa"/>
            <w:tcBorders>
              <w:top w:val="nil"/>
              <w:left w:val="nil"/>
              <w:bottom w:val="nil"/>
              <w:right w:val="nil"/>
            </w:tcBorders>
            <w:shd w:val="clear" w:color="auto" w:fill="auto"/>
            <w:noWrap/>
            <w:vAlign w:val="bottom"/>
            <w:hideMark/>
          </w:tcPr>
          <w:p w14:paraId="0AD44EDC" w14:textId="77777777" w:rsidR="004139A4" w:rsidRPr="004139A4" w:rsidRDefault="004139A4" w:rsidP="004139A4">
            <w:pPr>
              <w:jc w:val="center"/>
              <w:rPr>
                <w:rFonts w:eastAsia="Times New Roman" w:cs="Times New Roman"/>
              </w:rPr>
            </w:pPr>
            <w:r w:rsidRPr="004139A4">
              <w:rPr>
                <w:rFonts w:eastAsia="Times New Roman" w:cs="Times New Roman"/>
              </w:rPr>
              <w:t>16.1</w:t>
            </w:r>
          </w:p>
        </w:tc>
        <w:tc>
          <w:tcPr>
            <w:tcW w:w="756" w:type="dxa"/>
            <w:tcBorders>
              <w:top w:val="nil"/>
              <w:left w:val="nil"/>
              <w:bottom w:val="nil"/>
              <w:right w:val="nil"/>
            </w:tcBorders>
            <w:shd w:val="clear" w:color="auto" w:fill="auto"/>
            <w:noWrap/>
            <w:vAlign w:val="bottom"/>
            <w:hideMark/>
          </w:tcPr>
          <w:p w14:paraId="0DE2152F"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5535596" w14:textId="77777777" w:rsidR="004139A4" w:rsidRPr="004139A4" w:rsidRDefault="004139A4" w:rsidP="004139A4">
            <w:pPr>
              <w:jc w:val="center"/>
              <w:rPr>
                <w:rFonts w:eastAsia="Times New Roman" w:cs="Times New Roman"/>
              </w:rPr>
            </w:pPr>
            <w:r w:rsidRPr="004139A4">
              <w:rPr>
                <w:rFonts w:eastAsia="Times New Roman" w:cs="Times New Roman"/>
              </w:rPr>
              <w:t>15.4</w:t>
            </w:r>
          </w:p>
        </w:tc>
        <w:tc>
          <w:tcPr>
            <w:tcW w:w="756" w:type="dxa"/>
            <w:tcBorders>
              <w:top w:val="nil"/>
              <w:left w:val="nil"/>
              <w:bottom w:val="nil"/>
              <w:right w:val="nil"/>
            </w:tcBorders>
            <w:shd w:val="clear" w:color="auto" w:fill="auto"/>
            <w:noWrap/>
            <w:vAlign w:val="bottom"/>
            <w:hideMark/>
          </w:tcPr>
          <w:p w14:paraId="59072718"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0273A820" w14:textId="77777777" w:rsidR="004139A4" w:rsidRPr="004139A4" w:rsidRDefault="004139A4" w:rsidP="004139A4">
            <w:pPr>
              <w:jc w:val="center"/>
              <w:rPr>
                <w:rFonts w:eastAsia="Times New Roman" w:cs="Times New Roman"/>
              </w:rPr>
            </w:pPr>
            <w:r w:rsidRPr="004139A4">
              <w:rPr>
                <w:rFonts w:eastAsia="Times New Roman" w:cs="Times New Roman"/>
              </w:rPr>
              <w:t>17.1</w:t>
            </w:r>
          </w:p>
        </w:tc>
        <w:tc>
          <w:tcPr>
            <w:tcW w:w="756" w:type="dxa"/>
            <w:tcBorders>
              <w:top w:val="nil"/>
              <w:left w:val="nil"/>
              <w:bottom w:val="nil"/>
              <w:right w:val="nil"/>
            </w:tcBorders>
            <w:shd w:val="clear" w:color="auto" w:fill="auto"/>
            <w:noWrap/>
            <w:vAlign w:val="bottom"/>
            <w:hideMark/>
          </w:tcPr>
          <w:p w14:paraId="2A059663"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336727BD" w14:textId="77777777" w:rsidR="004139A4" w:rsidRPr="004139A4" w:rsidRDefault="004139A4" w:rsidP="004139A4">
            <w:pPr>
              <w:jc w:val="center"/>
              <w:rPr>
                <w:rFonts w:eastAsia="Times New Roman" w:cs="Times New Roman"/>
              </w:rPr>
            </w:pPr>
            <w:r w:rsidRPr="004139A4">
              <w:rPr>
                <w:rFonts w:eastAsia="Times New Roman" w:cs="Times New Roman"/>
              </w:rPr>
              <w:t>0.02</w:t>
            </w:r>
          </w:p>
        </w:tc>
      </w:tr>
      <w:tr w:rsidR="004139A4" w:rsidRPr="004139A4" w14:paraId="7016AAC8" w14:textId="77777777" w:rsidTr="004139A4">
        <w:trPr>
          <w:trHeight w:val="315"/>
        </w:trPr>
        <w:tc>
          <w:tcPr>
            <w:tcW w:w="4140" w:type="dxa"/>
            <w:tcBorders>
              <w:top w:val="nil"/>
              <w:left w:val="nil"/>
              <w:bottom w:val="nil"/>
              <w:right w:val="nil"/>
            </w:tcBorders>
            <w:shd w:val="clear" w:color="auto" w:fill="auto"/>
            <w:noWrap/>
            <w:vAlign w:val="bottom"/>
            <w:hideMark/>
          </w:tcPr>
          <w:p w14:paraId="308590C5"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NVQ4 + (degree or more)</w:t>
            </w:r>
          </w:p>
        </w:tc>
        <w:tc>
          <w:tcPr>
            <w:tcW w:w="1080" w:type="dxa"/>
            <w:tcBorders>
              <w:top w:val="nil"/>
              <w:left w:val="nil"/>
              <w:bottom w:val="nil"/>
              <w:right w:val="nil"/>
            </w:tcBorders>
            <w:shd w:val="clear" w:color="auto" w:fill="auto"/>
            <w:noWrap/>
            <w:vAlign w:val="bottom"/>
            <w:hideMark/>
          </w:tcPr>
          <w:p w14:paraId="0F0FACA3" w14:textId="77777777" w:rsidR="004139A4" w:rsidRPr="004139A4" w:rsidRDefault="004139A4" w:rsidP="004139A4">
            <w:pPr>
              <w:jc w:val="center"/>
              <w:rPr>
                <w:rFonts w:eastAsia="Times New Roman" w:cs="Times New Roman"/>
              </w:rPr>
            </w:pPr>
            <w:r w:rsidRPr="004139A4">
              <w:rPr>
                <w:rFonts w:eastAsia="Times New Roman" w:cs="Times New Roman"/>
              </w:rPr>
              <w:t>42.4</w:t>
            </w:r>
          </w:p>
        </w:tc>
        <w:tc>
          <w:tcPr>
            <w:tcW w:w="756" w:type="dxa"/>
            <w:tcBorders>
              <w:top w:val="nil"/>
              <w:left w:val="nil"/>
              <w:bottom w:val="nil"/>
              <w:right w:val="nil"/>
            </w:tcBorders>
            <w:shd w:val="clear" w:color="auto" w:fill="auto"/>
            <w:noWrap/>
            <w:vAlign w:val="bottom"/>
            <w:hideMark/>
          </w:tcPr>
          <w:p w14:paraId="675E9F3C"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40FBF94" w14:textId="77777777" w:rsidR="004139A4" w:rsidRPr="004139A4" w:rsidRDefault="004139A4" w:rsidP="004139A4">
            <w:pPr>
              <w:jc w:val="center"/>
              <w:rPr>
                <w:rFonts w:eastAsia="Times New Roman" w:cs="Times New Roman"/>
              </w:rPr>
            </w:pPr>
            <w:r w:rsidRPr="004139A4">
              <w:rPr>
                <w:rFonts w:eastAsia="Times New Roman" w:cs="Times New Roman"/>
              </w:rPr>
              <w:t>43.3</w:t>
            </w:r>
          </w:p>
        </w:tc>
        <w:tc>
          <w:tcPr>
            <w:tcW w:w="756" w:type="dxa"/>
            <w:tcBorders>
              <w:top w:val="nil"/>
              <w:left w:val="nil"/>
              <w:bottom w:val="nil"/>
              <w:right w:val="nil"/>
            </w:tcBorders>
            <w:shd w:val="clear" w:color="auto" w:fill="auto"/>
            <w:noWrap/>
            <w:vAlign w:val="bottom"/>
            <w:hideMark/>
          </w:tcPr>
          <w:p w14:paraId="5B355121"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277639F4" w14:textId="77777777" w:rsidR="004139A4" w:rsidRPr="004139A4" w:rsidRDefault="004139A4" w:rsidP="004139A4">
            <w:pPr>
              <w:jc w:val="center"/>
              <w:rPr>
                <w:rFonts w:eastAsia="Times New Roman" w:cs="Times New Roman"/>
              </w:rPr>
            </w:pPr>
            <w:r w:rsidRPr="004139A4">
              <w:rPr>
                <w:rFonts w:eastAsia="Times New Roman" w:cs="Times New Roman"/>
              </w:rPr>
              <w:t>41.2</w:t>
            </w:r>
          </w:p>
        </w:tc>
        <w:tc>
          <w:tcPr>
            <w:tcW w:w="756" w:type="dxa"/>
            <w:tcBorders>
              <w:top w:val="nil"/>
              <w:left w:val="nil"/>
              <w:bottom w:val="nil"/>
              <w:right w:val="nil"/>
            </w:tcBorders>
            <w:shd w:val="clear" w:color="auto" w:fill="auto"/>
            <w:noWrap/>
            <w:vAlign w:val="bottom"/>
            <w:hideMark/>
          </w:tcPr>
          <w:p w14:paraId="7D9A0CBF"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19E7E3B1" w14:textId="77777777" w:rsidR="004139A4" w:rsidRPr="004139A4" w:rsidRDefault="004139A4" w:rsidP="004139A4">
            <w:pPr>
              <w:jc w:val="center"/>
              <w:rPr>
                <w:rFonts w:eastAsia="Times New Roman" w:cs="Times New Roman"/>
              </w:rPr>
            </w:pPr>
            <w:r w:rsidRPr="004139A4">
              <w:rPr>
                <w:rFonts w:eastAsia="Times New Roman" w:cs="Times New Roman"/>
              </w:rPr>
              <w:t>0.02</w:t>
            </w:r>
          </w:p>
        </w:tc>
      </w:tr>
      <w:tr w:rsidR="004139A4" w:rsidRPr="004139A4" w14:paraId="406541A8" w14:textId="77777777" w:rsidTr="004139A4">
        <w:trPr>
          <w:trHeight w:val="315"/>
        </w:trPr>
        <w:tc>
          <w:tcPr>
            <w:tcW w:w="4140" w:type="dxa"/>
            <w:tcBorders>
              <w:top w:val="nil"/>
              <w:left w:val="nil"/>
              <w:bottom w:val="nil"/>
              <w:right w:val="nil"/>
            </w:tcBorders>
            <w:shd w:val="clear" w:color="auto" w:fill="auto"/>
            <w:noWrap/>
            <w:vAlign w:val="bottom"/>
            <w:hideMark/>
          </w:tcPr>
          <w:p w14:paraId="30A29E50" w14:textId="77777777" w:rsidR="004139A4" w:rsidRPr="004139A4" w:rsidRDefault="004139A4" w:rsidP="004139A4">
            <w:pPr>
              <w:rPr>
                <w:rFonts w:eastAsia="Times New Roman" w:cs="Times New Roman"/>
              </w:rPr>
            </w:pPr>
            <w:r w:rsidRPr="004139A4">
              <w:rPr>
                <w:rFonts w:eastAsia="Times New Roman" w:cs="Times New Roman"/>
              </w:rPr>
              <w:t>Race/ethnicity</w:t>
            </w:r>
          </w:p>
        </w:tc>
        <w:tc>
          <w:tcPr>
            <w:tcW w:w="1080" w:type="dxa"/>
            <w:tcBorders>
              <w:top w:val="nil"/>
              <w:left w:val="nil"/>
              <w:bottom w:val="nil"/>
              <w:right w:val="nil"/>
            </w:tcBorders>
            <w:shd w:val="clear" w:color="auto" w:fill="auto"/>
            <w:noWrap/>
            <w:vAlign w:val="bottom"/>
            <w:hideMark/>
          </w:tcPr>
          <w:p w14:paraId="69A02D04"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40EBD702"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32A4386D"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61157920"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0FD49E10"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6AC092B1"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78C88A0E" w14:textId="77777777" w:rsidR="004139A4" w:rsidRPr="004139A4" w:rsidRDefault="004139A4" w:rsidP="004139A4">
            <w:pPr>
              <w:jc w:val="center"/>
              <w:rPr>
                <w:rFonts w:eastAsia="Times New Roman" w:cs="Times New Roman"/>
                <w:color w:val="auto"/>
                <w:sz w:val="20"/>
                <w:szCs w:val="20"/>
              </w:rPr>
            </w:pPr>
          </w:p>
        </w:tc>
      </w:tr>
      <w:tr w:rsidR="004139A4" w:rsidRPr="004139A4" w14:paraId="5715C904" w14:textId="77777777" w:rsidTr="004139A4">
        <w:trPr>
          <w:trHeight w:val="315"/>
        </w:trPr>
        <w:tc>
          <w:tcPr>
            <w:tcW w:w="4140" w:type="dxa"/>
            <w:tcBorders>
              <w:top w:val="nil"/>
              <w:left w:val="nil"/>
              <w:bottom w:val="nil"/>
              <w:right w:val="nil"/>
            </w:tcBorders>
            <w:shd w:val="clear" w:color="auto" w:fill="auto"/>
            <w:noWrap/>
            <w:vAlign w:val="bottom"/>
            <w:hideMark/>
          </w:tcPr>
          <w:p w14:paraId="0794AC91"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White</w:t>
            </w:r>
          </w:p>
        </w:tc>
        <w:tc>
          <w:tcPr>
            <w:tcW w:w="1080" w:type="dxa"/>
            <w:tcBorders>
              <w:top w:val="nil"/>
              <w:left w:val="nil"/>
              <w:bottom w:val="nil"/>
              <w:right w:val="nil"/>
            </w:tcBorders>
            <w:shd w:val="clear" w:color="auto" w:fill="auto"/>
            <w:noWrap/>
            <w:vAlign w:val="bottom"/>
            <w:hideMark/>
          </w:tcPr>
          <w:p w14:paraId="6DACE4AE" w14:textId="77777777" w:rsidR="004139A4" w:rsidRPr="004139A4" w:rsidRDefault="004139A4" w:rsidP="004139A4">
            <w:pPr>
              <w:jc w:val="center"/>
              <w:rPr>
                <w:rFonts w:eastAsia="Times New Roman" w:cs="Times New Roman"/>
              </w:rPr>
            </w:pPr>
            <w:r w:rsidRPr="004139A4">
              <w:rPr>
                <w:rFonts w:eastAsia="Times New Roman" w:cs="Times New Roman"/>
              </w:rPr>
              <w:t>92.0</w:t>
            </w:r>
          </w:p>
        </w:tc>
        <w:tc>
          <w:tcPr>
            <w:tcW w:w="756" w:type="dxa"/>
            <w:tcBorders>
              <w:top w:val="nil"/>
              <w:left w:val="nil"/>
              <w:bottom w:val="nil"/>
              <w:right w:val="nil"/>
            </w:tcBorders>
            <w:shd w:val="clear" w:color="auto" w:fill="auto"/>
            <w:noWrap/>
            <w:vAlign w:val="bottom"/>
            <w:hideMark/>
          </w:tcPr>
          <w:p w14:paraId="1CCDD548"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1F7BFE8E" w14:textId="77777777" w:rsidR="004139A4" w:rsidRPr="004139A4" w:rsidRDefault="004139A4" w:rsidP="004139A4">
            <w:pPr>
              <w:jc w:val="center"/>
              <w:rPr>
                <w:rFonts w:eastAsia="Times New Roman" w:cs="Times New Roman"/>
              </w:rPr>
            </w:pPr>
            <w:r w:rsidRPr="004139A4">
              <w:rPr>
                <w:rFonts w:eastAsia="Times New Roman" w:cs="Times New Roman"/>
              </w:rPr>
              <w:t>91.0</w:t>
            </w:r>
          </w:p>
        </w:tc>
        <w:tc>
          <w:tcPr>
            <w:tcW w:w="756" w:type="dxa"/>
            <w:tcBorders>
              <w:top w:val="nil"/>
              <w:left w:val="nil"/>
              <w:bottom w:val="nil"/>
              <w:right w:val="nil"/>
            </w:tcBorders>
            <w:shd w:val="clear" w:color="auto" w:fill="auto"/>
            <w:noWrap/>
            <w:vAlign w:val="bottom"/>
            <w:hideMark/>
          </w:tcPr>
          <w:p w14:paraId="72E1476E"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477E297E" w14:textId="77777777" w:rsidR="004139A4" w:rsidRPr="004139A4" w:rsidRDefault="004139A4" w:rsidP="004139A4">
            <w:pPr>
              <w:jc w:val="center"/>
              <w:rPr>
                <w:rFonts w:eastAsia="Times New Roman" w:cs="Times New Roman"/>
              </w:rPr>
            </w:pPr>
            <w:r w:rsidRPr="004139A4">
              <w:rPr>
                <w:rFonts w:eastAsia="Times New Roman" w:cs="Times New Roman"/>
              </w:rPr>
              <w:t>93.3</w:t>
            </w:r>
          </w:p>
        </w:tc>
        <w:tc>
          <w:tcPr>
            <w:tcW w:w="756" w:type="dxa"/>
            <w:tcBorders>
              <w:top w:val="nil"/>
              <w:left w:val="nil"/>
              <w:bottom w:val="nil"/>
              <w:right w:val="nil"/>
            </w:tcBorders>
            <w:shd w:val="clear" w:color="auto" w:fill="auto"/>
            <w:noWrap/>
            <w:vAlign w:val="bottom"/>
            <w:hideMark/>
          </w:tcPr>
          <w:p w14:paraId="4E0A9B38"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7F18206"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7ED6A238" w14:textId="77777777" w:rsidTr="004139A4">
        <w:trPr>
          <w:trHeight w:val="315"/>
        </w:trPr>
        <w:tc>
          <w:tcPr>
            <w:tcW w:w="4140" w:type="dxa"/>
            <w:tcBorders>
              <w:top w:val="nil"/>
              <w:left w:val="nil"/>
              <w:bottom w:val="nil"/>
              <w:right w:val="nil"/>
            </w:tcBorders>
            <w:shd w:val="clear" w:color="auto" w:fill="auto"/>
            <w:noWrap/>
            <w:vAlign w:val="bottom"/>
            <w:hideMark/>
          </w:tcPr>
          <w:p w14:paraId="79CD7810"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Indian</w:t>
            </w:r>
          </w:p>
        </w:tc>
        <w:tc>
          <w:tcPr>
            <w:tcW w:w="1080" w:type="dxa"/>
            <w:tcBorders>
              <w:top w:val="nil"/>
              <w:left w:val="nil"/>
              <w:bottom w:val="nil"/>
              <w:right w:val="nil"/>
            </w:tcBorders>
            <w:shd w:val="clear" w:color="auto" w:fill="auto"/>
            <w:noWrap/>
            <w:vAlign w:val="bottom"/>
            <w:hideMark/>
          </w:tcPr>
          <w:p w14:paraId="5A84074E" w14:textId="77777777" w:rsidR="004139A4" w:rsidRPr="004139A4" w:rsidRDefault="004139A4" w:rsidP="004139A4">
            <w:pPr>
              <w:jc w:val="center"/>
              <w:rPr>
                <w:rFonts w:eastAsia="Times New Roman" w:cs="Times New Roman"/>
              </w:rPr>
            </w:pPr>
            <w:r w:rsidRPr="004139A4">
              <w:rPr>
                <w:rFonts w:eastAsia="Times New Roman" w:cs="Times New Roman"/>
              </w:rPr>
              <w:t>2.1</w:t>
            </w:r>
          </w:p>
        </w:tc>
        <w:tc>
          <w:tcPr>
            <w:tcW w:w="756" w:type="dxa"/>
            <w:tcBorders>
              <w:top w:val="nil"/>
              <w:left w:val="nil"/>
              <w:bottom w:val="nil"/>
              <w:right w:val="nil"/>
            </w:tcBorders>
            <w:shd w:val="clear" w:color="auto" w:fill="auto"/>
            <w:noWrap/>
            <w:vAlign w:val="bottom"/>
            <w:hideMark/>
          </w:tcPr>
          <w:p w14:paraId="1619212B"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5D1A1C53" w14:textId="77777777" w:rsidR="004139A4" w:rsidRPr="004139A4" w:rsidRDefault="004139A4" w:rsidP="004139A4">
            <w:pPr>
              <w:jc w:val="center"/>
              <w:rPr>
                <w:rFonts w:eastAsia="Times New Roman" w:cs="Times New Roman"/>
              </w:rPr>
            </w:pPr>
            <w:r w:rsidRPr="004139A4">
              <w:rPr>
                <w:rFonts w:eastAsia="Times New Roman" w:cs="Times New Roman"/>
              </w:rPr>
              <w:t>2.4</w:t>
            </w:r>
          </w:p>
        </w:tc>
        <w:tc>
          <w:tcPr>
            <w:tcW w:w="756" w:type="dxa"/>
            <w:tcBorders>
              <w:top w:val="nil"/>
              <w:left w:val="nil"/>
              <w:bottom w:val="nil"/>
              <w:right w:val="nil"/>
            </w:tcBorders>
            <w:shd w:val="clear" w:color="auto" w:fill="auto"/>
            <w:noWrap/>
            <w:vAlign w:val="bottom"/>
            <w:hideMark/>
          </w:tcPr>
          <w:p w14:paraId="4DBD94B6"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7CFEEDEB" w14:textId="77777777" w:rsidR="004139A4" w:rsidRPr="004139A4" w:rsidRDefault="004139A4" w:rsidP="004139A4">
            <w:pPr>
              <w:jc w:val="center"/>
              <w:rPr>
                <w:rFonts w:eastAsia="Times New Roman" w:cs="Times New Roman"/>
              </w:rPr>
            </w:pPr>
            <w:r w:rsidRPr="004139A4">
              <w:rPr>
                <w:rFonts w:eastAsia="Times New Roman" w:cs="Times New Roman"/>
              </w:rPr>
              <w:t>1.7</w:t>
            </w:r>
          </w:p>
        </w:tc>
        <w:tc>
          <w:tcPr>
            <w:tcW w:w="756" w:type="dxa"/>
            <w:tcBorders>
              <w:top w:val="nil"/>
              <w:left w:val="nil"/>
              <w:bottom w:val="nil"/>
              <w:right w:val="nil"/>
            </w:tcBorders>
            <w:shd w:val="clear" w:color="auto" w:fill="auto"/>
            <w:noWrap/>
            <w:vAlign w:val="bottom"/>
            <w:hideMark/>
          </w:tcPr>
          <w:p w14:paraId="5AFA4E79"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4FA16CC5" w14:textId="77777777" w:rsidR="004139A4" w:rsidRPr="004139A4" w:rsidRDefault="004139A4" w:rsidP="004139A4">
            <w:pPr>
              <w:jc w:val="center"/>
              <w:rPr>
                <w:rFonts w:eastAsia="Times New Roman" w:cs="Times New Roman"/>
              </w:rPr>
            </w:pPr>
            <w:r w:rsidRPr="004139A4">
              <w:rPr>
                <w:rFonts w:eastAsia="Times New Roman" w:cs="Times New Roman"/>
              </w:rPr>
              <w:t>0.01</w:t>
            </w:r>
          </w:p>
        </w:tc>
      </w:tr>
      <w:tr w:rsidR="004139A4" w:rsidRPr="004139A4" w14:paraId="76D752A4" w14:textId="77777777" w:rsidTr="004139A4">
        <w:trPr>
          <w:trHeight w:val="315"/>
        </w:trPr>
        <w:tc>
          <w:tcPr>
            <w:tcW w:w="4140" w:type="dxa"/>
            <w:tcBorders>
              <w:top w:val="nil"/>
              <w:left w:val="nil"/>
              <w:bottom w:val="nil"/>
              <w:right w:val="nil"/>
            </w:tcBorders>
            <w:shd w:val="clear" w:color="auto" w:fill="auto"/>
            <w:noWrap/>
            <w:vAlign w:val="bottom"/>
            <w:hideMark/>
          </w:tcPr>
          <w:p w14:paraId="0B1A4AB0"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Pakistani/Bangladeshi</w:t>
            </w:r>
          </w:p>
        </w:tc>
        <w:tc>
          <w:tcPr>
            <w:tcW w:w="1080" w:type="dxa"/>
            <w:tcBorders>
              <w:top w:val="nil"/>
              <w:left w:val="nil"/>
              <w:bottom w:val="nil"/>
              <w:right w:val="nil"/>
            </w:tcBorders>
            <w:shd w:val="clear" w:color="auto" w:fill="auto"/>
            <w:noWrap/>
            <w:vAlign w:val="bottom"/>
            <w:hideMark/>
          </w:tcPr>
          <w:p w14:paraId="0AAFFDA9" w14:textId="77777777" w:rsidR="004139A4" w:rsidRPr="004139A4" w:rsidRDefault="004139A4" w:rsidP="004139A4">
            <w:pPr>
              <w:jc w:val="center"/>
              <w:rPr>
                <w:rFonts w:eastAsia="Times New Roman" w:cs="Times New Roman"/>
              </w:rPr>
            </w:pPr>
            <w:r w:rsidRPr="004139A4">
              <w:rPr>
                <w:rFonts w:eastAsia="Times New Roman" w:cs="Times New Roman"/>
              </w:rPr>
              <w:t>2.5</w:t>
            </w:r>
          </w:p>
        </w:tc>
        <w:tc>
          <w:tcPr>
            <w:tcW w:w="756" w:type="dxa"/>
            <w:tcBorders>
              <w:top w:val="nil"/>
              <w:left w:val="nil"/>
              <w:bottom w:val="nil"/>
              <w:right w:val="nil"/>
            </w:tcBorders>
            <w:shd w:val="clear" w:color="auto" w:fill="auto"/>
            <w:noWrap/>
            <w:vAlign w:val="bottom"/>
            <w:hideMark/>
          </w:tcPr>
          <w:p w14:paraId="1CA2E6F5"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082FF13"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756" w:type="dxa"/>
            <w:tcBorders>
              <w:top w:val="nil"/>
              <w:left w:val="nil"/>
              <w:bottom w:val="nil"/>
              <w:right w:val="nil"/>
            </w:tcBorders>
            <w:shd w:val="clear" w:color="auto" w:fill="auto"/>
            <w:noWrap/>
            <w:vAlign w:val="bottom"/>
            <w:hideMark/>
          </w:tcPr>
          <w:p w14:paraId="2C804CFA"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5115DAD3" w14:textId="77777777" w:rsidR="004139A4" w:rsidRPr="004139A4" w:rsidRDefault="004139A4" w:rsidP="004139A4">
            <w:pPr>
              <w:jc w:val="center"/>
              <w:rPr>
                <w:rFonts w:eastAsia="Times New Roman" w:cs="Times New Roman"/>
              </w:rPr>
            </w:pPr>
            <w:r w:rsidRPr="004139A4">
              <w:rPr>
                <w:rFonts w:eastAsia="Times New Roman" w:cs="Times New Roman"/>
              </w:rPr>
              <w:t>1.6</w:t>
            </w:r>
          </w:p>
        </w:tc>
        <w:tc>
          <w:tcPr>
            <w:tcW w:w="756" w:type="dxa"/>
            <w:tcBorders>
              <w:top w:val="nil"/>
              <w:left w:val="nil"/>
              <w:bottom w:val="nil"/>
              <w:right w:val="nil"/>
            </w:tcBorders>
            <w:shd w:val="clear" w:color="auto" w:fill="auto"/>
            <w:noWrap/>
            <w:vAlign w:val="bottom"/>
            <w:hideMark/>
          </w:tcPr>
          <w:p w14:paraId="4E78BFD8"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964B097"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2E4165E8" w14:textId="77777777" w:rsidTr="004139A4">
        <w:trPr>
          <w:trHeight w:val="315"/>
        </w:trPr>
        <w:tc>
          <w:tcPr>
            <w:tcW w:w="4140" w:type="dxa"/>
            <w:tcBorders>
              <w:top w:val="nil"/>
              <w:left w:val="nil"/>
              <w:bottom w:val="nil"/>
              <w:right w:val="nil"/>
            </w:tcBorders>
            <w:shd w:val="clear" w:color="auto" w:fill="auto"/>
            <w:noWrap/>
            <w:vAlign w:val="bottom"/>
            <w:hideMark/>
          </w:tcPr>
          <w:p w14:paraId="3D8A49DA"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Black/Black British</w:t>
            </w:r>
          </w:p>
        </w:tc>
        <w:tc>
          <w:tcPr>
            <w:tcW w:w="1080" w:type="dxa"/>
            <w:tcBorders>
              <w:top w:val="nil"/>
              <w:left w:val="nil"/>
              <w:bottom w:val="nil"/>
              <w:right w:val="nil"/>
            </w:tcBorders>
            <w:shd w:val="clear" w:color="auto" w:fill="auto"/>
            <w:noWrap/>
            <w:vAlign w:val="bottom"/>
            <w:hideMark/>
          </w:tcPr>
          <w:p w14:paraId="7D3FF5CD" w14:textId="77777777" w:rsidR="004139A4" w:rsidRPr="004139A4" w:rsidRDefault="004139A4" w:rsidP="004139A4">
            <w:pPr>
              <w:jc w:val="center"/>
              <w:rPr>
                <w:rFonts w:eastAsia="Times New Roman" w:cs="Times New Roman"/>
              </w:rPr>
            </w:pPr>
            <w:r w:rsidRPr="004139A4">
              <w:rPr>
                <w:rFonts w:eastAsia="Times New Roman" w:cs="Times New Roman"/>
              </w:rPr>
              <w:t>1.5</w:t>
            </w:r>
          </w:p>
        </w:tc>
        <w:tc>
          <w:tcPr>
            <w:tcW w:w="756" w:type="dxa"/>
            <w:tcBorders>
              <w:top w:val="nil"/>
              <w:left w:val="nil"/>
              <w:bottom w:val="nil"/>
              <w:right w:val="nil"/>
            </w:tcBorders>
            <w:shd w:val="clear" w:color="auto" w:fill="auto"/>
            <w:noWrap/>
            <w:vAlign w:val="bottom"/>
            <w:hideMark/>
          </w:tcPr>
          <w:p w14:paraId="19C5AFDD"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4FF86476"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756" w:type="dxa"/>
            <w:tcBorders>
              <w:top w:val="nil"/>
              <w:left w:val="nil"/>
              <w:bottom w:val="nil"/>
              <w:right w:val="nil"/>
            </w:tcBorders>
            <w:shd w:val="clear" w:color="auto" w:fill="auto"/>
            <w:noWrap/>
            <w:vAlign w:val="bottom"/>
            <w:hideMark/>
          </w:tcPr>
          <w:p w14:paraId="0732DF08"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45A2F96B" w14:textId="77777777" w:rsidR="004139A4" w:rsidRPr="004139A4" w:rsidRDefault="004139A4" w:rsidP="004139A4">
            <w:pPr>
              <w:jc w:val="center"/>
              <w:rPr>
                <w:rFonts w:eastAsia="Times New Roman" w:cs="Times New Roman"/>
              </w:rPr>
            </w:pPr>
            <w:r w:rsidRPr="004139A4">
              <w:rPr>
                <w:rFonts w:eastAsia="Times New Roman" w:cs="Times New Roman"/>
              </w:rPr>
              <w:t>1.7</w:t>
            </w:r>
          </w:p>
        </w:tc>
        <w:tc>
          <w:tcPr>
            <w:tcW w:w="756" w:type="dxa"/>
            <w:tcBorders>
              <w:top w:val="nil"/>
              <w:left w:val="nil"/>
              <w:bottom w:val="nil"/>
              <w:right w:val="nil"/>
            </w:tcBorders>
            <w:shd w:val="clear" w:color="auto" w:fill="auto"/>
            <w:noWrap/>
            <w:vAlign w:val="bottom"/>
            <w:hideMark/>
          </w:tcPr>
          <w:p w14:paraId="18474A9A"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205A96D" w14:textId="77777777" w:rsidR="004139A4" w:rsidRPr="004139A4" w:rsidRDefault="004139A4" w:rsidP="004139A4">
            <w:pPr>
              <w:jc w:val="center"/>
              <w:rPr>
                <w:rFonts w:eastAsia="Times New Roman" w:cs="Times New Roman"/>
              </w:rPr>
            </w:pPr>
            <w:r w:rsidRPr="004139A4">
              <w:rPr>
                <w:rFonts w:eastAsia="Times New Roman" w:cs="Times New Roman"/>
              </w:rPr>
              <w:t>0.23</w:t>
            </w:r>
          </w:p>
        </w:tc>
      </w:tr>
      <w:tr w:rsidR="004139A4" w:rsidRPr="004139A4" w14:paraId="1A3672C8" w14:textId="77777777" w:rsidTr="004139A4">
        <w:trPr>
          <w:trHeight w:val="315"/>
        </w:trPr>
        <w:tc>
          <w:tcPr>
            <w:tcW w:w="4140" w:type="dxa"/>
            <w:tcBorders>
              <w:top w:val="nil"/>
              <w:left w:val="nil"/>
              <w:bottom w:val="nil"/>
              <w:right w:val="nil"/>
            </w:tcBorders>
            <w:shd w:val="clear" w:color="auto" w:fill="auto"/>
            <w:noWrap/>
            <w:vAlign w:val="bottom"/>
            <w:hideMark/>
          </w:tcPr>
          <w:p w14:paraId="1DEF4EAD"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Other</w:t>
            </w:r>
          </w:p>
        </w:tc>
        <w:tc>
          <w:tcPr>
            <w:tcW w:w="1080" w:type="dxa"/>
            <w:tcBorders>
              <w:top w:val="nil"/>
              <w:left w:val="nil"/>
              <w:bottom w:val="nil"/>
              <w:right w:val="nil"/>
            </w:tcBorders>
            <w:shd w:val="clear" w:color="auto" w:fill="auto"/>
            <w:noWrap/>
            <w:vAlign w:val="bottom"/>
            <w:hideMark/>
          </w:tcPr>
          <w:p w14:paraId="00AA01B7" w14:textId="77777777" w:rsidR="004139A4" w:rsidRPr="004139A4" w:rsidRDefault="004139A4" w:rsidP="004139A4">
            <w:pPr>
              <w:jc w:val="center"/>
              <w:rPr>
                <w:rFonts w:eastAsia="Times New Roman" w:cs="Times New Roman"/>
              </w:rPr>
            </w:pPr>
            <w:r w:rsidRPr="004139A4">
              <w:rPr>
                <w:rFonts w:eastAsia="Times New Roman" w:cs="Times New Roman"/>
              </w:rPr>
              <w:t>1.9</w:t>
            </w:r>
          </w:p>
        </w:tc>
        <w:tc>
          <w:tcPr>
            <w:tcW w:w="756" w:type="dxa"/>
            <w:tcBorders>
              <w:top w:val="nil"/>
              <w:left w:val="nil"/>
              <w:bottom w:val="nil"/>
              <w:right w:val="nil"/>
            </w:tcBorders>
            <w:shd w:val="clear" w:color="auto" w:fill="auto"/>
            <w:noWrap/>
            <w:vAlign w:val="bottom"/>
            <w:hideMark/>
          </w:tcPr>
          <w:p w14:paraId="15108C2B"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6DE1A6D" w14:textId="77777777" w:rsidR="004139A4" w:rsidRPr="004139A4" w:rsidRDefault="004139A4" w:rsidP="004139A4">
            <w:pPr>
              <w:jc w:val="center"/>
              <w:rPr>
                <w:rFonts w:eastAsia="Times New Roman" w:cs="Times New Roman"/>
              </w:rPr>
            </w:pPr>
            <w:r w:rsidRPr="004139A4">
              <w:rPr>
                <w:rFonts w:eastAsia="Times New Roman" w:cs="Times New Roman"/>
              </w:rPr>
              <w:t>2.0</w:t>
            </w:r>
          </w:p>
        </w:tc>
        <w:tc>
          <w:tcPr>
            <w:tcW w:w="756" w:type="dxa"/>
            <w:tcBorders>
              <w:top w:val="nil"/>
              <w:left w:val="nil"/>
              <w:bottom w:val="nil"/>
              <w:right w:val="nil"/>
            </w:tcBorders>
            <w:shd w:val="clear" w:color="auto" w:fill="auto"/>
            <w:noWrap/>
            <w:vAlign w:val="bottom"/>
            <w:hideMark/>
          </w:tcPr>
          <w:p w14:paraId="01A88D8C"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3A4AE9A9" w14:textId="77777777" w:rsidR="004139A4" w:rsidRPr="004139A4" w:rsidRDefault="004139A4" w:rsidP="004139A4">
            <w:pPr>
              <w:jc w:val="center"/>
              <w:rPr>
                <w:rFonts w:eastAsia="Times New Roman" w:cs="Times New Roman"/>
              </w:rPr>
            </w:pPr>
            <w:r w:rsidRPr="004139A4">
              <w:rPr>
                <w:rFonts w:eastAsia="Times New Roman" w:cs="Times New Roman"/>
              </w:rPr>
              <w:t>1.7</w:t>
            </w:r>
          </w:p>
        </w:tc>
        <w:tc>
          <w:tcPr>
            <w:tcW w:w="756" w:type="dxa"/>
            <w:tcBorders>
              <w:top w:val="nil"/>
              <w:left w:val="nil"/>
              <w:bottom w:val="nil"/>
              <w:right w:val="nil"/>
            </w:tcBorders>
            <w:shd w:val="clear" w:color="auto" w:fill="auto"/>
            <w:noWrap/>
            <w:vAlign w:val="bottom"/>
            <w:hideMark/>
          </w:tcPr>
          <w:p w14:paraId="66F2BBE7"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91F8B7A" w14:textId="77777777" w:rsidR="004139A4" w:rsidRPr="004139A4" w:rsidRDefault="004139A4" w:rsidP="004139A4">
            <w:pPr>
              <w:jc w:val="center"/>
              <w:rPr>
                <w:rFonts w:eastAsia="Times New Roman" w:cs="Times New Roman"/>
              </w:rPr>
            </w:pPr>
            <w:r w:rsidRPr="004139A4">
              <w:rPr>
                <w:rFonts w:eastAsia="Times New Roman" w:cs="Times New Roman"/>
              </w:rPr>
              <w:t>0.12</w:t>
            </w:r>
          </w:p>
        </w:tc>
      </w:tr>
      <w:tr w:rsidR="004139A4" w:rsidRPr="004139A4" w14:paraId="2286F36C" w14:textId="77777777" w:rsidTr="004139A4">
        <w:trPr>
          <w:trHeight w:val="315"/>
        </w:trPr>
        <w:tc>
          <w:tcPr>
            <w:tcW w:w="4140" w:type="dxa"/>
            <w:tcBorders>
              <w:top w:val="nil"/>
              <w:left w:val="nil"/>
              <w:bottom w:val="nil"/>
              <w:right w:val="nil"/>
            </w:tcBorders>
            <w:shd w:val="clear" w:color="auto" w:fill="auto"/>
            <w:vAlign w:val="bottom"/>
            <w:hideMark/>
          </w:tcPr>
          <w:p w14:paraId="35DE239F" w14:textId="77777777" w:rsidR="004139A4" w:rsidRPr="004139A4" w:rsidRDefault="004139A4" w:rsidP="004139A4">
            <w:pPr>
              <w:rPr>
                <w:rFonts w:eastAsia="Times New Roman" w:cs="Times New Roman"/>
              </w:rPr>
            </w:pPr>
            <w:r w:rsidRPr="004139A4">
              <w:rPr>
                <w:rFonts w:eastAsia="Times New Roman" w:cs="Times New Roman"/>
              </w:rPr>
              <w:t>Time-varying covariates</w:t>
            </w:r>
          </w:p>
        </w:tc>
        <w:tc>
          <w:tcPr>
            <w:tcW w:w="1080" w:type="dxa"/>
            <w:tcBorders>
              <w:top w:val="nil"/>
              <w:left w:val="nil"/>
              <w:bottom w:val="nil"/>
              <w:right w:val="nil"/>
            </w:tcBorders>
            <w:shd w:val="clear" w:color="auto" w:fill="auto"/>
            <w:noWrap/>
            <w:vAlign w:val="bottom"/>
            <w:hideMark/>
          </w:tcPr>
          <w:p w14:paraId="260950BF"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4E6B7BE3"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0C7C9EC4"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23E37CE0"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693A75A3"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02BFED5F"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1802125B" w14:textId="77777777" w:rsidR="004139A4" w:rsidRPr="004139A4" w:rsidRDefault="004139A4" w:rsidP="004139A4">
            <w:pPr>
              <w:jc w:val="center"/>
              <w:rPr>
                <w:rFonts w:eastAsia="Times New Roman" w:cs="Times New Roman"/>
                <w:color w:val="auto"/>
                <w:sz w:val="20"/>
                <w:szCs w:val="20"/>
              </w:rPr>
            </w:pPr>
          </w:p>
        </w:tc>
      </w:tr>
      <w:tr w:rsidR="004139A4" w:rsidRPr="004139A4" w14:paraId="30B60B2E" w14:textId="77777777" w:rsidTr="004139A4">
        <w:trPr>
          <w:trHeight w:val="315"/>
        </w:trPr>
        <w:tc>
          <w:tcPr>
            <w:tcW w:w="4140" w:type="dxa"/>
            <w:tcBorders>
              <w:top w:val="nil"/>
              <w:left w:val="nil"/>
              <w:bottom w:val="nil"/>
              <w:right w:val="nil"/>
            </w:tcBorders>
            <w:shd w:val="clear" w:color="auto" w:fill="auto"/>
            <w:noWrap/>
            <w:vAlign w:val="bottom"/>
            <w:hideMark/>
          </w:tcPr>
          <w:p w14:paraId="2E352FDB" w14:textId="77777777" w:rsidR="004139A4" w:rsidRPr="004139A4" w:rsidRDefault="004139A4" w:rsidP="004139A4">
            <w:pPr>
              <w:rPr>
                <w:rFonts w:eastAsia="Times New Roman" w:cs="Times New Roman"/>
              </w:rPr>
            </w:pPr>
            <w:r w:rsidRPr="004139A4">
              <w:rPr>
                <w:rFonts w:eastAsia="Times New Roman" w:cs="Times New Roman"/>
              </w:rPr>
              <w:t>Weekly work hours</w:t>
            </w:r>
          </w:p>
        </w:tc>
        <w:tc>
          <w:tcPr>
            <w:tcW w:w="1080" w:type="dxa"/>
            <w:tcBorders>
              <w:top w:val="nil"/>
              <w:left w:val="nil"/>
              <w:bottom w:val="nil"/>
              <w:right w:val="nil"/>
            </w:tcBorders>
            <w:shd w:val="clear" w:color="auto" w:fill="auto"/>
            <w:noWrap/>
            <w:vAlign w:val="bottom"/>
            <w:hideMark/>
          </w:tcPr>
          <w:p w14:paraId="4979B22F"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5CB595CE"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3D40ECC8"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7EC8928A"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6FAAA8D3"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011B87B0"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1831271C" w14:textId="77777777" w:rsidR="004139A4" w:rsidRPr="004139A4" w:rsidRDefault="004139A4" w:rsidP="004139A4">
            <w:pPr>
              <w:jc w:val="center"/>
              <w:rPr>
                <w:rFonts w:eastAsia="Times New Roman" w:cs="Times New Roman"/>
                <w:color w:val="auto"/>
                <w:sz w:val="20"/>
                <w:szCs w:val="20"/>
              </w:rPr>
            </w:pPr>
          </w:p>
        </w:tc>
      </w:tr>
      <w:tr w:rsidR="004139A4" w:rsidRPr="004139A4" w14:paraId="659DC152" w14:textId="77777777" w:rsidTr="004139A4">
        <w:trPr>
          <w:trHeight w:val="315"/>
        </w:trPr>
        <w:tc>
          <w:tcPr>
            <w:tcW w:w="4140" w:type="dxa"/>
            <w:tcBorders>
              <w:top w:val="nil"/>
              <w:left w:val="nil"/>
              <w:bottom w:val="nil"/>
              <w:right w:val="nil"/>
            </w:tcBorders>
            <w:shd w:val="clear" w:color="auto" w:fill="auto"/>
            <w:noWrap/>
            <w:vAlign w:val="bottom"/>
            <w:hideMark/>
          </w:tcPr>
          <w:p w14:paraId="52D7B6EB"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1-19 hours</w:t>
            </w:r>
          </w:p>
        </w:tc>
        <w:tc>
          <w:tcPr>
            <w:tcW w:w="1080" w:type="dxa"/>
            <w:tcBorders>
              <w:top w:val="nil"/>
              <w:left w:val="nil"/>
              <w:bottom w:val="nil"/>
              <w:right w:val="nil"/>
            </w:tcBorders>
            <w:shd w:val="clear" w:color="auto" w:fill="auto"/>
            <w:noWrap/>
            <w:vAlign w:val="bottom"/>
            <w:hideMark/>
          </w:tcPr>
          <w:p w14:paraId="38913757" w14:textId="77777777" w:rsidR="004139A4" w:rsidRPr="004139A4" w:rsidRDefault="004139A4" w:rsidP="004139A4">
            <w:pPr>
              <w:jc w:val="center"/>
              <w:rPr>
                <w:rFonts w:eastAsia="Times New Roman" w:cs="Times New Roman"/>
              </w:rPr>
            </w:pPr>
            <w:r w:rsidRPr="004139A4">
              <w:rPr>
                <w:rFonts w:eastAsia="Times New Roman" w:cs="Times New Roman"/>
              </w:rPr>
              <w:t>1.5</w:t>
            </w:r>
          </w:p>
        </w:tc>
        <w:tc>
          <w:tcPr>
            <w:tcW w:w="756" w:type="dxa"/>
            <w:tcBorders>
              <w:top w:val="nil"/>
              <w:left w:val="nil"/>
              <w:bottom w:val="nil"/>
              <w:right w:val="nil"/>
            </w:tcBorders>
            <w:shd w:val="clear" w:color="auto" w:fill="auto"/>
            <w:noWrap/>
            <w:vAlign w:val="bottom"/>
            <w:hideMark/>
          </w:tcPr>
          <w:p w14:paraId="3604DE38"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73CDED79" w14:textId="77777777" w:rsidR="004139A4" w:rsidRPr="004139A4" w:rsidRDefault="004139A4" w:rsidP="004139A4">
            <w:pPr>
              <w:jc w:val="center"/>
              <w:rPr>
                <w:rFonts w:eastAsia="Times New Roman" w:cs="Times New Roman"/>
              </w:rPr>
            </w:pPr>
            <w:r w:rsidRPr="004139A4">
              <w:rPr>
                <w:rFonts w:eastAsia="Times New Roman" w:cs="Times New Roman"/>
              </w:rPr>
              <w:t>1.4</w:t>
            </w:r>
          </w:p>
        </w:tc>
        <w:tc>
          <w:tcPr>
            <w:tcW w:w="756" w:type="dxa"/>
            <w:tcBorders>
              <w:top w:val="nil"/>
              <w:left w:val="nil"/>
              <w:bottom w:val="nil"/>
              <w:right w:val="nil"/>
            </w:tcBorders>
            <w:shd w:val="clear" w:color="auto" w:fill="auto"/>
            <w:noWrap/>
            <w:vAlign w:val="bottom"/>
            <w:hideMark/>
          </w:tcPr>
          <w:p w14:paraId="3E1C20B6"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581FB35E" w14:textId="77777777" w:rsidR="004139A4" w:rsidRPr="004139A4" w:rsidRDefault="004139A4" w:rsidP="004139A4">
            <w:pPr>
              <w:jc w:val="center"/>
              <w:rPr>
                <w:rFonts w:eastAsia="Times New Roman" w:cs="Times New Roman"/>
              </w:rPr>
            </w:pPr>
            <w:r w:rsidRPr="004139A4">
              <w:rPr>
                <w:rFonts w:eastAsia="Times New Roman" w:cs="Times New Roman"/>
              </w:rPr>
              <w:t>1.7</w:t>
            </w:r>
          </w:p>
        </w:tc>
        <w:tc>
          <w:tcPr>
            <w:tcW w:w="756" w:type="dxa"/>
            <w:tcBorders>
              <w:top w:val="nil"/>
              <w:left w:val="nil"/>
              <w:bottom w:val="nil"/>
              <w:right w:val="nil"/>
            </w:tcBorders>
            <w:shd w:val="clear" w:color="auto" w:fill="auto"/>
            <w:noWrap/>
            <w:vAlign w:val="bottom"/>
            <w:hideMark/>
          </w:tcPr>
          <w:p w14:paraId="53310167"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1A0FA79C" w14:textId="77777777" w:rsidR="004139A4" w:rsidRPr="004139A4" w:rsidRDefault="004139A4" w:rsidP="004139A4">
            <w:pPr>
              <w:jc w:val="center"/>
              <w:rPr>
                <w:rFonts w:eastAsia="Times New Roman" w:cs="Times New Roman"/>
              </w:rPr>
            </w:pPr>
            <w:r w:rsidRPr="004139A4">
              <w:rPr>
                <w:rFonts w:eastAsia="Times New Roman" w:cs="Times New Roman"/>
              </w:rPr>
              <w:t>0.11</w:t>
            </w:r>
          </w:p>
        </w:tc>
      </w:tr>
      <w:tr w:rsidR="004139A4" w:rsidRPr="004139A4" w14:paraId="4D3B273B" w14:textId="77777777" w:rsidTr="004139A4">
        <w:trPr>
          <w:trHeight w:val="315"/>
        </w:trPr>
        <w:tc>
          <w:tcPr>
            <w:tcW w:w="4140" w:type="dxa"/>
            <w:tcBorders>
              <w:top w:val="nil"/>
              <w:left w:val="nil"/>
              <w:bottom w:val="nil"/>
              <w:right w:val="nil"/>
            </w:tcBorders>
            <w:shd w:val="clear" w:color="auto" w:fill="auto"/>
            <w:noWrap/>
            <w:vAlign w:val="bottom"/>
            <w:hideMark/>
          </w:tcPr>
          <w:p w14:paraId="700E42B9"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20-34 hours</w:t>
            </w:r>
          </w:p>
        </w:tc>
        <w:tc>
          <w:tcPr>
            <w:tcW w:w="1080" w:type="dxa"/>
            <w:tcBorders>
              <w:top w:val="nil"/>
              <w:left w:val="nil"/>
              <w:bottom w:val="nil"/>
              <w:right w:val="nil"/>
            </w:tcBorders>
            <w:shd w:val="clear" w:color="auto" w:fill="auto"/>
            <w:noWrap/>
            <w:vAlign w:val="bottom"/>
            <w:hideMark/>
          </w:tcPr>
          <w:p w14:paraId="6E22AE89" w14:textId="77777777" w:rsidR="004139A4" w:rsidRPr="004139A4" w:rsidRDefault="004139A4" w:rsidP="004139A4">
            <w:pPr>
              <w:jc w:val="center"/>
              <w:rPr>
                <w:rFonts w:eastAsia="Times New Roman" w:cs="Times New Roman"/>
              </w:rPr>
            </w:pPr>
            <w:r w:rsidRPr="004139A4">
              <w:rPr>
                <w:rFonts w:eastAsia="Times New Roman" w:cs="Times New Roman"/>
              </w:rPr>
              <w:t>4.8</w:t>
            </w:r>
          </w:p>
        </w:tc>
        <w:tc>
          <w:tcPr>
            <w:tcW w:w="756" w:type="dxa"/>
            <w:tcBorders>
              <w:top w:val="nil"/>
              <w:left w:val="nil"/>
              <w:bottom w:val="nil"/>
              <w:right w:val="nil"/>
            </w:tcBorders>
            <w:shd w:val="clear" w:color="auto" w:fill="auto"/>
            <w:noWrap/>
            <w:vAlign w:val="bottom"/>
            <w:hideMark/>
          </w:tcPr>
          <w:p w14:paraId="438EBD5F"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5603CC3D" w14:textId="77777777" w:rsidR="004139A4" w:rsidRPr="004139A4" w:rsidRDefault="004139A4" w:rsidP="004139A4">
            <w:pPr>
              <w:jc w:val="center"/>
              <w:rPr>
                <w:rFonts w:eastAsia="Times New Roman" w:cs="Times New Roman"/>
              </w:rPr>
            </w:pPr>
            <w:r w:rsidRPr="004139A4">
              <w:rPr>
                <w:rFonts w:eastAsia="Times New Roman" w:cs="Times New Roman"/>
              </w:rPr>
              <w:t>4.7</w:t>
            </w:r>
          </w:p>
        </w:tc>
        <w:tc>
          <w:tcPr>
            <w:tcW w:w="756" w:type="dxa"/>
            <w:tcBorders>
              <w:top w:val="nil"/>
              <w:left w:val="nil"/>
              <w:bottom w:val="nil"/>
              <w:right w:val="nil"/>
            </w:tcBorders>
            <w:shd w:val="clear" w:color="auto" w:fill="auto"/>
            <w:noWrap/>
            <w:vAlign w:val="bottom"/>
            <w:hideMark/>
          </w:tcPr>
          <w:p w14:paraId="6ABF1B1F"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408061BB" w14:textId="77777777" w:rsidR="004139A4" w:rsidRPr="004139A4" w:rsidRDefault="004139A4" w:rsidP="004139A4">
            <w:pPr>
              <w:jc w:val="center"/>
              <w:rPr>
                <w:rFonts w:eastAsia="Times New Roman" w:cs="Times New Roman"/>
              </w:rPr>
            </w:pPr>
            <w:r w:rsidRPr="004139A4">
              <w:rPr>
                <w:rFonts w:eastAsia="Times New Roman" w:cs="Times New Roman"/>
              </w:rPr>
              <w:t>5.0</w:t>
            </w:r>
          </w:p>
        </w:tc>
        <w:tc>
          <w:tcPr>
            <w:tcW w:w="756" w:type="dxa"/>
            <w:tcBorders>
              <w:top w:val="nil"/>
              <w:left w:val="nil"/>
              <w:bottom w:val="nil"/>
              <w:right w:val="nil"/>
            </w:tcBorders>
            <w:shd w:val="clear" w:color="auto" w:fill="auto"/>
            <w:noWrap/>
            <w:vAlign w:val="bottom"/>
            <w:hideMark/>
          </w:tcPr>
          <w:p w14:paraId="18322B3D"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57B170A4" w14:textId="77777777" w:rsidR="004139A4" w:rsidRPr="004139A4" w:rsidRDefault="004139A4" w:rsidP="004139A4">
            <w:pPr>
              <w:jc w:val="center"/>
              <w:rPr>
                <w:rFonts w:eastAsia="Times New Roman" w:cs="Times New Roman"/>
              </w:rPr>
            </w:pPr>
            <w:r w:rsidRPr="004139A4">
              <w:rPr>
                <w:rFonts w:eastAsia="Times New Roman" w:cs="Times New Roman"/>
              </w:rPr>
              <w:t>0.39</w:t>
            </w:r>
          </w:p>
        </w:tc>
      </w:tr>
      <w:tr w:rsidR="004139A4" w:rsidRPr="004139A4" w14:paraId="67945EB8" w14:textId="77777777" w:rsidTr="004139A4">
        <w:trPr>
          <w:trHeight w:val="315"/>
        </w:trPr>
        <w:tc>
          <w:tcPr>
            <w:tcW w:w="4140" w:type="dxa"/>
            <w:tcBorders>
              <w:top w:val="nil"/>
              <w:left w:val="nil"/>
              <w:bottom w:val="nil"/>
              <w:right w:val="nil"/>
            </w:tcBorders>
            <w:shd w:val="clear" w:color="auto" w:fill="auto"/>
            <w:noWrap/>
            <w:vAlign w:val="bottom"/>
            <w:hideMark/>
          </w:tcPr>
          <w:p w14:paraId="715CF299"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35-44 hours</w:t>
            </w:r>
          </w:p>
        </w:tc>
        <w:tc>
          <w:tcPr>
            <w:tcW w:w="1080" w:type="dxa"/>
            <w:tcBorders>
              <w:top w:val="nil"/>
              <w:left w:val="nil"/>
              <w:bottom w:val="nil"/>
              <w:right w:val="nil"/>
            </w:tcBorders>
            <w:shd w:val="clear" w:color="auto" w:fill="auto"/>
            <w:noWrap/>
            <w:vAlign w:val="bottom"/>
            <w:hideMark/>
          </w:tcPr>
          <w:p w14:paraId="15D3D491" w14:textId="77777777" w:rsidR="004139A4" w:rsidRPr="004139A4" w:rsidRDefault="004139A4" w:rsidP="004139A4">
            <w:pPr>
              <w:jc w:val="center"/>
              <w:rPr>
                <w:rFonts w:eastAsia="Times New Roman" w:cs="Times New Roman"/>
              </w:rPr>
            </w:pPr>
            <w:r w:rsidRPr="004139A4">
              <w:rPr>
                <w:rFonts w:eastAsia="Times New Roman" w:cs="Times New Roman"/>
              </w:rPr>
              <w:t>58.8</w:t>
            </w:r>
          </w:p>
        </w:tc>
        <w:tc>
          <w:tcPr>
            <w:tcW w:w="756" w:type="dxa"/>
            <w:tcBorders>
              <w:top w:val="nil"/>
              <w:left w:val="nil"/>
              <w:bottom w:val="nil"/>
              <w:right w:val="nil"/>
            </w:tcBorders>
            <w:shd w:val="clear" w:color="auto" w:fill="auto"/>
            <w:noWrap/>
            <w:vAlign w:val="bottom"/>
            <w:hideMark/>
          </w:tcPr>
          <w:p w14:paraId="7A8E7140"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459B9564" w14:textId="77777777" w:rsidR="004139A4" w:rsidRPr="004139A4" w:rsidRDefault="004139A4" w:rsidP="004139A4">
            <w:pPr>
              <w:jc w:val="center"/>
              <w:rPr>
                <w:rFonts w:eastAsia="Times New Roman" w:cs="Times New Roman"/>
              </w:rPr>
            </w:pPr>
            <w:r w:rsidRPr="004139A4">
              <w:rPr>
                <w:rFonts w:eastAsia="Times New Roman" w:cs="Times New Roman"/>
              </w:rPr>
              <w:t>47.5</w:t>
            </w:r>
          </w:p>
        </w:tc>
        <w:tc>
          <w:tcPr>
            <w:tcW w:w="756" w:type="dxa"/>
            <w:tcBorders>
              <w:top w:val="nil"/>
              <w:left w:val="nil"/>
              <w:bottom w:val="nil"/>
              <w:right w:val="nil"/>
            </w:tcBorders>
            <w:shd w:val="clear" w:color="auto" w:fill="auto"/>
            <w:noWrap/>
            <w:vAlign w:val="bottom"/>
            <w:hideMark/>
          </w:tcPr>
          <w:p w14:paraId="7CBF01F4"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46BAEBAC" w14:textId="77777777" w:rsidR="004139A4" w:rsidRPr="004139A4" w:rsidRDefault="004139A4" w:rsidP="004139A4">
            <w:pPr>
              <w:jc w:val="center"/>
              <w:rPr>
                <w:rFonts w:eastAsia="Times New Roman" w:cs="Times New Roman"/>
              </w:rPr>
            </w:pPr>
            <w:r w:rsidRPr="004139A4">
              <w:rPr>
                <w:rFonts w:eastAsia="Times New Roman" w:cs="Times New Roman"/>
              </w:rPr>
              <w:t>73.7</w:t>
            </w:r>
          </w:p>
        </w:tc>
        <w:tc>
          <w:tcPr>
            <w:tcW w:w="756" w:type="dxa"/>
            <w:tcBorders>
              <w:top w:val="nil"/>
              <w:left w:val="nil"/>
              <w:bottom w:val="nil"/>
              <w:right w:val="nil"/>
            </w:tcBorders>
            <w:shd w:val="clear" w:color="auto" w:fill="auto"/>
            <w:noWrap/>
            <w:vAlign w:val="bottom"/>
            <w:hideMark/>
          </w:tcPr>
          <w:p w14:paraId="0BEFED0B"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0E658462"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307CB7BF" w14:textId="77777777" w:rsidTr="004139A4">
        <w:trPr>
          <w:trHeight w:val="315"/>
        </w:trPr>
        <w:tc>
          <w:tcPr>
            <w:tcW w:w="4140" w:type="dxa"/>
            <w:tcBorders>
              <w:top w:val="nil"/>
              <w:left w:val="nil"/>
              <w:bottom w:val="nil"/>
              <w:right w:val="nil"/>
            </w:tcBorders>
            <w:shd w:val="clear" w:color="auto" w:fill="auto"/>
            <w:noWrap/>
            <w:vAlign w:val="bottom"/>
            <w:hideMark/>
          </w:tcPr>
          <w:p w14:paraId="42029EBF"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45+ hours</w:t>
            </w:r>
          </w:p>
        </w:tc>
        <w:tc>
          <w:tcPr>
            <w:tcW w:w="1080" w:type="dxa"/>
            <w:tcBorders>
              <w:top w:val="nil"/>
              <w:left w:val="nil"/>
              <w:bottom w:val="nil"/>
              <w:right w:val="nil"/>
            </w:tcBorders>
            <w:shd w:val="clear" w:color="auto" w:fill="auto"/>
            <w:noWrap/>
            <w:vAlign w:val="bottom"/>
            <w:hideMark/>
          </w:tcPr>
          <w:p w14:paraId="7990E06C" w14:textId="77777777" w:rsidR="004139A4" w:rsidRPr="004139A4" w:rsidRDefault="004139A4" w:rsidP="004139A4">
            <w:pPr>
              <w:jc w:val="center"/>
              <w:rPr>
                <w:rFonts w:eastAsia="Times New Roman" w:cs="Times New Roman"/>
              </w:rPr>
            </w:pPr>
            <w:r w:rsidRPr="004139A4">
              <w:rPr>
                <w:rFonts w:eastAsia="Times New Roman" w:cs="Times New Roman"/>
              </w:rPr>
              <w:t>34.8</w:t>
            </w:r>
          </w:p>
        </w:tc>
        <w:tc>
          <w:tcPr>
            <w:tcW w:w="756" w:type="dxa"/>
            <w:tcBorders>
              <w:top w:val="nil"/>
              <w:left w:val="nil"/>
              <w:bottom w:val="nil"/>
              <w:right w:val="nil"/>
            </w:tcBorders>
            <w:shd w:val="clear" w:color="auto" w:fill="auto"/>
            <w:noWrap/>
            <w:vAlign w:val="bottom"/>
            <w:hideMark/>
          </w:tcPr>
          <w:p w14:paraId="45FE83AC"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500E41D0" w14:textId="77777777" w:rsidR="004139A4" w:rsidRPr="004139A4" w:rsidRDefault="004139A4" w:rsidP="004139A4">
            <w:pPr>
              <w:jc w:val="center"/>
              <w:rPr>
                <w:rFonts w:eastAsia="Times New Roman" w:cs="Times New Roman"/>
              </w:rPr>
            </w:pPr>
            <w:r w:rsidRPr="004139A4">
              <w:rPr>
                <w:rFonts w:eastAsia="Times New Roman" w:cs="Times New Roman"/>
              </w:rPr>
              <w:t>46.4</w:t>
            </w:r>
          </w:p>
        </w:tc>
        <w:tc>
          <w:tcPr>
            <w:tcW w:w="756" w:type="dxa"/>
            <w:tcBorders>
              <w:top w:val="nil"/>
              <w:left w:val="nil"/>
              <w:bottom w:val="nil"/>
              <w:right w:val="nil"/>
            </w:tcBorders>
            <w:shd w:val="clear" w:color="auto" w:fill="auto"/>
            <w:noWrap/>
            <w:vAlign w:val="bottom"/>
            <w:hideMark/>
          </w:tcPr>
          <w:p w14:paraId="4DFFAAB8"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64452CBC" w14:textId="77777777" w:rsidR="004139A4" w:rsidRPr="004139A4" w:rsidRDefault="004139A4" w:rsidP="004139A4">
            <w:pPr>
              <w:jc w:val="center"/>
              <w:rPr>
                <w:rFonts w:eastAsia="Times New Roman" w:cs="Times New Roman"/>
              </w:rPr>
            </w:pPr>
            <w:r w:rsidRPr="004139A4">
              <w:rPr>
                <w:rFonts w:eastAsia="Times New Roman" w:cs="Times New Roman"/>
              </w:rPr>
              <w:t>19.6</w:t>
            </w:r>
          </w:p>
        </w:tc>
        <w:tc>
          <w:tcPr>
            <w:tcW w:w="756" w:type="dxa"/>
            <w:tcBorders>
              <w:top w:val="nil"/>
              <w:left w:val="nil"/>
              <w:bottom w:val="nil"/>
              <w:right w:val="nil"/>
            </w:tcBorders>
            <w:shd w:val="clear" w:color="auto" w:fill="auto"/>
            <w:noWrap/>
            <w:vAlign w:val="bottom"/>
            <w:hideMark/>
          </w:tcPr>
          <w:p w14:paraId="4CD2049C"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3007A61F"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76C14707" w14:textId="77777777" w:rsidTr="004139A4">
        <w:trPr>
          <w:trHeight w:val="315"/>
        </w:trPr>
        <w:tc>
          <w:tcPr>
            <w:tcW w:w="4140" w:type="dxa"/>
            <w:tcBorders>
              <w:top w:val="nil"/>
              <w:left w:val="nil"/>
              <w:bottom w:val="nil"/>
              <w:right w:val="nil"/>
            </w:tcBorders>
            <w:shd w:val="clear" w:color="auto" w:fill="auto"/>
            <w:noWrap/>
            <w:vAlign w:val="bottom"/>
            <w:hideMark/>
          </w:tcPr>
          <w:p w14:paraId="3BA1F4FA" w14:textId="77777777" w:rsidR="004139A4" w:rsidRPr="004139A4" w:rsidRDefault="004139A4" w:rsidP="004139A4">
            <w:pPr>
              <w:rPr>
                <w:rFonts w:eastAsia="Times New Roman" w:cs="Times New Roman"/>
              </w:rPr>
            </w:pPr>
            <w:r w:rsidRPr="004139A4">
              <w:rPr>
                <w:rFonts w:eastAsia="Times New Roman" w:cs="Times New Roman"/>
              </w:rPr>
              <w:t>Occupational categories</w:t>
            </w:r>
          </w:p>
        </w:tc>
        <w:tc>
          <w:tcPr>
            <w:tcW w:w="1080" w:type="dxa"/>
            <w:tcBorders>
              <w:top w:val="nil"/>
              <w:left w:val="nil"/>
              <w:bottom w:val="nil"/>
              <w:right w:val="nil"/>
            </w:tcBorders>
            <w:shd w:val="clear" w:color="auto" w:fill="auto"/>
            <w:noWrap/>
            <w:vAlign w:val="bottom"/>
            <w:hideMark/>
          </w:tcPr>
          <w:p w14:paraId="4F3FE573" w14:textId="77777777" w:rsidR="004139A4" w:rsidRPr="004139A4" w:rsidRDefault="004139A4" w:rsidP="004139A4">
            <w:pPr>
              <w:rPr>
                <w:rFonts w:eastAsia="Times New Roman" w:cs="Times New Roman"/>
              </w:rPr>
            </w:pPr>
          </w:p>
        </w:tc>
        <w:tc>
          <w:tcPr>
            <w:tcW w:w="756" w:type="dxa"/>
            <w:tcBorders>
              <w:top w:val="nil"/>
              <w:left w:val="nil"/>
              <w:bottom w:val="nil"/>
              <w:right w:val="nil"/>
            </w:tcBorders>
            <w:shd w:val="clear" w:color="auto" w:fill="auto"/>
            <w:noWrap/>
            <w:vAlign w:val="bottom"/>
            <w:hideMark/>
          </w:tcPr>
          <w:p w14:paraId="61524351" w14:textId="77777777" w:rsidR="004139A4" w:rsidRPr="004139A4" w:rsidRDefault="004139A4" w:rsidP="004139A4">
            <w:pPr>
              <w:jc w:val="center"/>
              <w:rPr>
                <w:rFonts w:eastAsia="Times New Roman" w:cs="Times New Roman"/>
                <w:color w:val="auto"/>
                <w:sz w:val="20"/>
                <w:szCs w:val="20"/>
              </w:rPr>
            </w:pPr>
          </w:p>
        </w:tc>
        <w:tc>
          <w:tcPr>
            <w:tcW w:w="1044" w:type="dxa"/>
            <w:tcBorders>
              <w:top w:val="nil"/>
              <w:left w:val="nil"/>
              <w:bottom w:val="nil"/>
              <w:right w:val="nil"/>
            </w:tcBorders>
            <w:shd w:val="clear" w:color="auto" w:fill="auto"/>
            <w:noWrap/>
            <w:vAlign w:val="bottom"/>
            <w:hideMark/>
          </w:tcPr>
          <w:p w14:paraId="2BED72C3"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4F5871BD" w14:textId="77777777" w:rsidR="004139A4" w:rsidRPr="004139A4" w:rsidRDefault="004139A4" w:rsidP="004139A4">
            <w:pPr>
              <w:jc w:val="center"/>
              <w:rPr>
                <w:rFonts w:eastAsia="Times New Roman" w:cs="Times New Roman"/>
                <w:color w:val="auto"/>
                <w:sz w:val="20"/>
                <w:szCs w:val="20"/>
              </w:rPr>
            </w:pPr>
          </w:p>
        </w:tc>
        <w:tc>
          <w:tcPr>
            <w:tcW w:w="1163" w:type="dxa"/>
            <w:tcBorders>
              <w:top w:val="nil"/>
              <w:left w:val="nil"/>
              <w:bottom w:val="nil"/>
              <w:right w:val="nil"/>
            </w:tcBorders>
            <w:shd w:val="clear" w:color="auto" w:fill="auto"/>
            <w:noWrap/>
            <w:vAlign w:val="bottom"/>
            <w:hideMark/>
          </w:tcPr>
          <w:p w14:paraId="0F1043C5" w14:textId="77777777" w:rsidR="004139A4" w:rsidRPr="004139A4" w:rsidRDefault="004139A4" w:rsidP="004139A4">
            <w:pPr>
              <w:jc w:val="center"/>
              <w:rPr>
                <w:rFonts w:eastAsia="Times New Roman" w:cs="Times New Roman"/>
                <w:color w:val="auto"/>
                <w:sz w:val="20"/>
                <w:szCs w:val="20"/>
              </w:rPr>
            </w:pPr>
          </w:p>
        </w:tc>
        <w:tc>
          <w:tcPr>
            <w:tcW w:w="756" w:type="dxa"/>
            <w:tcBorders>
              <w:top w:val="nil"/>
              <w:left w:val="nil"/>
              <w:bottom w:val="nil"/>
              <w:right w:val="nil"/>
            </w:tcBorders>
            <w:shd w:val="clear" w:color="auto" w:fill="auto"/>
            <w:noWrap/>
            <w:vAlign w:val="bottom"/>
            <w:hideMark/>
          </w:tcPr>
          <w:p w14:paraId="7E048373" w14:textId="77777777" w:rsidR="004139A4" w:rsidRPr="004139A4" w:rsidRDefault="004139A4" w:rsidP="004139A4">
            <w:pPr>
              <w:jc w:val="center"/>
              <w:rPr>
                <w:rFonts w:eastAsia="Times New Roman" w:cs="Times New Roman"/>
                <w:color w:val="auto"/>
                <w:sz w:val="20"/>
                <w:szCs w:val="20"/>
              </w:rPr>
            </w:pPr>
          </w:p>
        </w:tc>
        <w:tc>
          <w:tcPr>
            <w:tcW w:w="774" w:type="dxa"/>
            <w:tcBorders>
              <w:top w:val="nil"/>
              <w:left w:val="nil"/>
              <w:bottom w:val="nil"/>
              <w:right w:val="nil"/>
            </w:tcBorders>
            <w:shd w:val="clear" w:color="auto" w:fill="auto"/>
            <w:noWrap/>
            <w:vAlign w:val="bottom"/>
            <w:hideMark/>
          </w:tcPr>
          <w:p w14:paraId="0E33DD66" w14:textId="77777777" w:rsidR="004139A4" w:rsidRPr="004139A4" w:rsidRDefault="004139A4" w:rsidP="004139A4">
            <w:pPr>
              <w:jc w:val="center"/>
              <w:rPr>
                <w:rFonts w:eastAsia="Times New Roman" w:cs="Times New Roman"/>
                <w:color w:val="auto"/>
                <w:sz w:val="20"/>
                <w:szCs w:val="20"/>
              </w:rPr>
            </w:pPr>
          </w:p>
        </w:tc>
      </w:tr>
      <w:tr w:rsidR="004139A4" w:rsidRPr="004139A4" w14:paraId="384A6BCB" w14:textId="77777777" w:rsidTr="004139A4">
        <w:trPr>
          <w:trHeight w:val="315"/>
        </w:trPr>
        <w:tc>
          <w:tcPr>
            <w:tcW w:w="4140" w:type="dxa"/>
            <w:tcBorders>
              <w:top w:val="nil"/>
              <w:left w:val="nil"/>
              <w:bottom w:val="nil"/>
              <w:right w:val="nil"/>
            </w:tcBorders>
            <w:shd w:val="clear" w:color="auto" w:fill="auto"/>
            <w:noWrap/>
            <w:vAlign w:val="bottom"/>
            <w:hideMark/>
          </w:tcPr>
          <w:p w14:paraId="6FCEC17D"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Managerial/Professional</w:t>
            </w:r>
          </w:p>
        </w:tc>
        <w:tc>
          <w:tcPr>
            <w:tcW w:w="1080" w:type="dxa"/>
            <w:tcBorders>
              <w:top w:val="nil"/>
              <w:left w:val="nil"/>
              <w:bottom w:val="nil"/>
              <w:right w:val="nil"/>
            </w:tcBorders>
            <w:shd w:val="clear" w:color="auto" w:fill="auto"/>
            <w:noWrap/>
            <w:vAlign w:val="bottom"/>
            <w:hideMark/>
          </w:tcPr>
          <w:p w14:paraId="69E1D29E" w14:textId="77777777" w:rsidR="004139A4" w:rsidRPr="004139A4" w:rsidRDefault="004139A4" w:rsidP="004139A4">
            <w:pPr>
              <w:jc w:val="center"/>
              <w:rPr>
                <w:rFonts w:eastAsia="Times New Roman" w:cs="Times New Roman"/>
              </w:rPr>
            </w:pPr>
            <w:r w:rsidRPr="004139A4">
              <w:rPr>
                <w:rFonts w:eastAsia="Times New Roman" w:cs="Times New Roman"/>
              </w:rPr>
              <w:t>49.8</w:t>
            </w:r>
          </w:p>
        </w:tc>
        <w:tc>
          <w:tcPr>
            <w:tcW w:w="756" w:type="dxa"/>
            <w:tcBorders>
              <w:top w:val="nil"/>
              <w:left w:val="nil"/>
              <w:bottom w:val="nil"/>
              <w:right w:val="nil"/>
            </w:tcBorders>
            <w:shd w:val="clear" w:color="auto" w:fill="auto"/>
            <w:noWrap/>
            <w:vAlign w:val="bottom"/>
            <w:hideMark/>
          </w:tcPr>
          <w:p w14:paraId="1759DB21"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6D3851C2" w14:textId="77777777" w:rsidR="004139A4" w:rsidRPr="004139A4" w:rsidRDefault="004139A4" w:rsidP="004139A4">
            <w:pPr>
              <w:jc w:val="center"/>
              <w:rPr>
                <w:rFonts w:eastAsia="Times New Roman" w:cs="Times New Roman"/>
              </w:rPr>
            </w:pPr>
            <w:r w:rsidRPr="004139A4">
              <w:rPr>
                <w:rFonts w:eastAsia="Times New Roman" w:cs="Times New Roman"/>
              </w:rPr>
              <w:t>49.8</w:t>
            </w:r>
          </w:p>
        </w:tc>
        <w:tc>
          <w:tcPr>
            <w:tcW w:w="756" w:type="dxa"/>
            <w:tcBorders>
              <w:top w:val="nil"/>
              <w:left w:val="nil"/>
              <w:bottom w:val="nil"/>
              <w:right w:val="nil"/>
            </w:tcBorders>
            <w:shd w:val="clear" w:color="auto" w:fill="auto"/>
            <w:noWrap/>
            <w:vAlign w:val="bottom"/>
            <w:hideMark/>
          </w:tcPr>
          <w:p w14:paraId="24A57857"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7B0654A1" w14:textId="77777777" w:rsidR="004139A4" w:rsidRPr="004139A4" w:rsidRDefault="004139A4" w:rsidP="004139A4">
            <w:pPr>
              <w:jc w:val="center"/>
              <w:rPr>
                <w:rFonts w:eastAsia="Times New Roman" w:cs="Times New Roman"/>
              </w:rPr>
            </w:pPr>
            <w:r w:rsidRPr="004139A4">
              <w:rPr>
                <w:rFonts w:eastAsia="Times New Roman" w:cs="Times New Roman"/>
              </w:rPr>
              <w:t>49.9</w:t>
            </w:r>
          </w:p>
        </w:tc>
        <w:tc>
          <w:tcPr>
            <w:tcW w:w="756" w:type="dxa"/>
            <w:tcBorders>
              <w:top w:val="nil"/>
              <w:left w:val="nil"/>
              <w:bottom w:val="nil"/>
              <w:right w:val="nil"/>
            </w:tcBorders>
            <w:shd w:val="clear" w:color="auto" w:fill="auto"/>
            <w:noWrap/>
            <w:vAlign w:val="bottom"/>
            <w:hideMark/>
          </w:tcPr>
          <w:p w14:paraId="3CE99914"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68A26004" w14:textId="77777777" w:rsidR="004139A4" w:rsidRPr="004139A4" w:rsidRDefault="004139A4" w:rsidP="004139A4">
            <w:pPr>
              <w:jc w:val="center"/>
              <w:rPr>
                <w:rFonts w:eastAsia="Times New Roman" w:cs="Times New Roman"/>
              </w:rPr>
            </w:pPr>
            <w:r w:rsidRPr="004139A4">
              <w:rPr>
                <w:rFonts w:eastAsia="Times New Roman" w:cs="Times New Roman"/>
              </w:rPr>
              <w:t>0.95</w:t>
            </w:r>
          </w:p>
        </w:tc>
      </w:tr>
      <w:tr w:rsidR="004139A4" w:rsidRPr="004139A4" w14:paraId="5918B7E8" w14:textId="77777777" w:rsidTr="004139A4">
        <w:trPr>
          <w:trHeight w:val="315"/>
        </w:trPr>
        <w:tc>
          <w:tcPr>
            <w:tcW w:w="4140" w:type="dxa"/>
            <w:tcBorders>
              <w:top w:val="nil"/>
              <w:left w:val="nil"/>
              <w:bottom w:val="nil"/>
              <w:right w:val="nil"/>
            </w:tcBorders>
            <w:shd w:val="clear" w:color="auto" w:fill="auto"/>
            <w:noWrap/>
            <w:vAlign w:val="bottom"/>
            <w:hideMark/>
          </w:tcPr>
          <w:p w14:paraId="1A162BA2"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Intermediate</w:t>
            </w:r>
          </w:p>
        </w:tc>
        <w:tc>
          <w:tcPr>
            <w:tcW w:w="1080" w:type="dxa"/>
            <w:tcBorders>
              <w:top w:val="nil"/>
              <w:left w:val="nil"/>
              <w:bottom w:val="nil"/>
              <w:right w:val="nil"/>
            </w:tcBorders>
            <w:shd w:val="clear" w:color="auto" w:fill="auto"/>
            <w:noWrap/>
            <w:vAlign w:val="bottom"/>
            <w:hideMark/>
          </w:tcPr>
          <w:p w14:paraId="5F949401" w14:textId="77777777" w:rsidR="004139A4" w:rsidRPr="004139A4" w:rsidRDefault="004139A4" w:rsidP="004139A4">
            <w:pPr>
              <w:jc w:val="center"/>
              <w:rPr>
                <w:rFonts w:eastAsia="Times New Roman" w:cs="Times New Roman"/>
              </w:rPr>
            </w:pPr>
            <w:r w:rsidRPr="004139A4">
              <w:rPr>
                <w:rFonts w:eastAsia="Times New Roman" w:cs="Times New Roman"/>
              </w:rPr>
              <w:t>5.7</w:t>
            </w:r>
          </w:p>
        </w:tc>
        <w:tc>
          <w:tcPr>
            <w:tcW w:w="756" w:type="dxa"/>
            <w:tcBorders>
              <w:top w:val="nil"/>
              <w:left w:val="nil"/>
              <w:bottom w:val="nil"/>
              <w:right w:val="nil"/>
            </w:tcBorders>
            <w:shd w:val="clear" w:color="auto" w:fill="auto"/>
            <w:noWrap/>
            <w:vAlign w:val="bottom"/>
            <w:hideMark/>
          </w:tcPr>
          <w:p w14:paraId="61FEE65E"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0AD89598" w14:textId="77777777" w:rsidR="004139A4" w:rsidRPr="004139A4" w:rsidRDefault="004139A4" w:rsidP="004139A4">
            <w:pPr>
              <w:jc w:val="center"/>
              <w:rPr>
                <w:rFonts w:eastAsia="Times New Roman" w:cs="Times New Roman"/>
              </w:rPr>
            </w:pPr>
            <w:r w:rsidRPr="004139A4">
              <w:rPr>
                <w:rFonts w:eastAsia="Times New Roman" w:cs="Times New Roman"/>
              </w:rPr>
              <w:t>4.9</w:t>
            </w:r>
          </w:p>
        </w:tc>
        <w:tc>
          <w:tcPr>
            <w:tcW w:w="756" w:type="dxa"/>
            <w:tcBorders>
              <w:top w:val="nil"/>
              <w:left w:val="nil"/>
              <w:bottom w:val="nil"/>
              <w:right w:val="nil"/>
            </w:tcBorders>
            <w:shd w:val="clear" w:color="auto" w:fill="auto"/>
            <w:noWrap/>
            <w:vAlign w:val="bottom"/>
            <w:hideMark/>
          </w:tcPr>
          <w:p w14:paraId="31EF9BD8"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503A8D14" w14:textId="77777777" w:rsidR="004139A4" w:rsidRPr="004139A4" w:rsidRDefault="004139A4" w:rsidP="004139A4">
            <w:pPr>
              <w:jc w:val="center"/>
              <w:rPr>
                <w:rFonts w:eastAsia="Times New Roman" w:cs="Times New Roman"/>
              </w:rPr>
            </w:pPr>
            <w:r w:rsidRPr="004139A4">
              <w:rPr>
                <w:rFonts w:eastAsia="Times New Roman" w:cs="Times New Roman"/>
              </w:rPr>
              <w:t>6.8</w:t>
            </w:r>
          </w:p>
        </w:tc>
        <w:tc>
          <w:tcPr>
            <w:tcW w:w="756" w:type="dxa"/>
            <w:tcBorders>
              <w:top w:val="nil"/>
              <w:left w:val="nil"/>
              <w:bottom w:val="nil"/>
              <w:right w:val="nil"/>
            </w:tcBorders>
            <w:shd w:val="clear" w:color="auto" w:fill="auto"/>
            <w:noWrap/>
            <w:vAlign w:val="bottom"/>
            <w:hideMark/>
          </w:tcPr>
          <w:p w14:paraId="71430969"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33CCF67C"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3A1322CF" w14:textId="77777777" w:rsidTr="004139A4">
        <w:trPr>
          <w:trHeight w:val="315"/>
        </w:trPr>
        <w:tc>
          <w:tcPr>
            <w:tcW w:w="4140" w:type="dxa"/>
            <w:tcBorders>
              <w:top w:val="nil"/>
              <w:left w:val="nil"/>
              <w:bottom w:val="nil"/>
              <w:right w:val="nil"/>
            </w:tcBorders>
            <w:shd w:val="clear" w:color="auto" w:fill="auto"/>
            <w:noWrap/>
            <w:vAlign w:val="bottom"/>
            <w:hideMark/>
          </w:tcPr>
          <w:p w14:paraId="2454165A"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Small emp./Self-emp.</w:t>
            </w:r>
          </w:p>
        </w:tc>
        <w:tc>
          <w:tcPr>
            <w:tcW w:w="1080" w:type="dxa"/>
            <w:tcBorders>
              <w:top w:val="nil"/>
              <w:left w:val="nil"/>
              <w:bottom w:val="nil"/>
              <w:right w:val="nil"/>
            </w:tcBorders>
            <w:shd w:val="clear" w:color="auto" w:fill="auto"/>
            <w:noWrap/>
            <w:vAlign w:val="bottom"/>
            <w:hideMark/>
          </w:tcPr>
          <w:p w14:paraId="48EA30B8" w14:textId="77777777" w:rsidR="004139A4" w:rsidRPr="004139A4" w:rsidRDefault="004139A4" w:rsidP="004139A4">
            <w:pPr>
              <w:jc w:val="center"/>
              <w:rPr>
                <w:rFonts w:eastAsia="Times New Roman" w:cs="Times New Roman"/>
              </w:rPr>
            </w:pPr>
            <w:r w:rsidRPr="004139A4">
              <w:rPr>
                <w:rFonts w:eastAsia="Times New Roman" w:cs="Times New Roman"/>
              </w:rPr>
              <w:t>14.9</w:t>
            </w:r>
          </w:p>
        </w:tc>
        <w:tc>
          <w:tcPr>
            <w:tcW w:w="756" w:type="dxa"/>
            <w:tcBorders>
              <w:top w:val="nil"/>
              <w:left w:val="nil"/>
              <w:bottom w:val="nil"/>
              <w:right w:val="nil"/>
            </w:tcBorders>
            <w:shd w:val="clear" w:color="auto" w:fill="auto"/>
            <w:noWrap/>
            <w:vAlign w:val="bottom"/>
            <w:hideMark/>
          </w:tcPr>
          <w:p w14:paraId="5B5BDB42"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6DF759B3" w14:textId="77777777" w:rsidR="004139A4" w:rsidRPr="004139A4" w:rsidRDefault="004139A4" w:rsidP="004139A4">
            <w:pPr>
              <w:jc w:val="center"/>
              <w:rPr>
                <w:rFonts w:eastAsia="Times New Roman" w:cs="Times New Roman"/>
              </w:rPr>
            </w:pPr>
            <w:r w:rsidRPr="004139A4">
              <w:rPr>
                <w:rFonts w:eastAsia="Times New Roman" w:cs="Times New Roman"/>
              </w:rPr>
              <w:t>18.0</w:t>
            </w:r>
          </w:p>
        </w:tc>
        <w:tc>
          <w:tcPr>
            <w:tcW w:w="756" w:type="dxa"/>
            <w:tcBorders>
              <w:top w:val="nil"/>
              <w:left w:val="nil"/>
              <w:bottom w:val="nil"/>
              <w:right w:val="nil"/>
            </w:tcBorders>
            <w:shd w:val="clear" w:color="auto" w:fill="auto"/>
            <w:noWrap/>
            <w:vAlign w:val="bottom"/>
            <w:hideMark/>
          </w:tcPr>
          <w:p w14:paraId="4539295B"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3CF44F51" w14:textId="77777777" w:rsidR="004139A4" w:rsidRPr="004139A4" w:rsidRDefault="004139A4" w:rsidP="004139A4">
            <w:pPr>
              <w:jc w:val="center"/>
              <w:rPr>
                <w:rFonts w:eastAsia="Times New Roman" w:cs="Times New Roman"/>
              </w:rPr>
            </w:pPr>
            <w:r w:rsidRPr="004139A4">
              <w:rPr>
                <w:rFonts w:eastAsia="Times New Roman" w:cs="Times New Roman"/>
              </w:rPr>
              <w:t>10.9</w:t>
            </w:r>
          </w:p>
        </w:tc>
        <w:tc>
          <w:tcPr>
            <w:tcW w:w="756" w:type="dxa"/>
            <w:tcBorders>
              <w:top w:val="nil"/>
              <w:left w:val="nil"/>
              <w:bottom w:val="nil"/>
              <w:right w:val="nil"/>
            </w:tcBorders>
            <w:shd w:val="clear" w:color="auto" w:fill="auto"/>
            <w:noWrap/>
            <w:vAlign w:val="bottom"/>
            <w:hideMark/>
          </w:tcPr>
          <w:p w14:paraId="0393A64E"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525FA393"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270F99FC" w14:textId="77777777" w:rsidTr="004139A4">
        <w:trPr>
          <w:trHeight w:val="315"/>
        </w:trPr>
        <w:tc>
          <w:tcPr>
            <w:tcW w:w="4140" w:type="dxa"/>
            <w:tcBorders>
              <w:top w:val="nil"/>
              <w:left w:val="nil"/>
              <w:bottom w:val="nil"/>
              <w:right w:val="nil"/>
            </w:tcBorders>
            <w:shd w:val="clear" w:color="auto" w:fill="auto"/>
            <w:noWrap/>
            <w:vAlign w:val="bottom"/>
            <w:hideMark/>
          </w:tcPr>
          <w:p w14:paraId="0B2B21F7"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Lower supervisory/technical</w:t>
            </w:r>
          </w:p>
        </w:tc>
        <w:tc>
          <w:tcPr>
            <w:tcW w:w="1080" w:type="dxa"/>
            <w:tcBorders>
              <w:top w:val="nil"/>
              <w:left w:val="nil"/>
              <w:bottom w:val="nil"/>
              <w:right w:val="nil"/>
            </w:tcBorders>
            <w:shd w:val="clear" w:color="auto" w:fill="auto"/>
            <w:noWrap/>
            <w:vAlign w:val="bottom"/>
            <w:hideMark/>
          </w:tcPr>
          <w:p w14:paraId="10C2AE24" w14:textId="77777777" w:rsidR="004139A4" w:rsidRPr="004139A4" w:rsidRDefault="004139A4" w:rsidP="004139A4">
            <w:pPr>
              <w:jc w:val="center"/>
              <w:rPr>
                <w:rFonts w:eastAsia="Times New Roman" w:cs="Times New Roman"/>
              </w:rPr>
            </w:pPr>
            <w:r w:rsidRPr="004139A4">
              <w:rPr>
                <w:rFonts w:eastAsia="Times New Roman" w:cs="Times New Roman"/>
              </w:rPr>
              <w:t>12.5</w:t>
            </w:r>
          </w:p>
        </w:tc>
        <w:tc>
          <w:tcPr>
            <w:tcW w:w="756" w:type="dxa"/>
            <w:tcBorders>
              <w:top w:val="nil"/>
              <w:left w:val="nil"/>
              <w:bottom w:val="nil"/>
              <w:right w:val="nil"/>
            </w:tcBorders>
            <w:shd w:val="clear" w:color="auto" w:fill="auto"/>
            <w:noWrap/>
            <w:vAlign w:val="bottom"/>
            <w:hideMark/>
          </w:tcPr>
          <w:p w14:paraId="179F5167"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5602AA58" w14:textId="77777777" w:rsidR="004139A4" w:rsidRPr="004139A4" w:rsidRDefault="004139A4" w:rsidP="004139A4">
            <w:pPr>
              <w:jc w:val="center"/>
              <w:rPr>
                <w:rFonts w:eastAsia="Times New Roman" w:cs="Times New Roman"/>
              </w:rPr>
            </w:pPr>
            <w:r w:rsidRPr="004139A4">
              <w:rPr>
                <w:rFonts w:eastAsia="Times New Roman" w:cs="Times New Roman"/>
              </w:rPr>
              <w:t>11.0</w:t>
            </w:r>
          </w:p>
        </w:tc>
        <w:tc>
          <w:tcPr>
            <w:tcW w:w="756" w:type="dxa"/>
            <w:tcBorders>
              <w:top w:val="nil"/>
              <w:left w:val="nil"/>
              <w:bottom w:val="nil"/>
              <w:right w:val="nil"/>
            </w:tcBorders>
            <w:shd w:val="clear" w:color="auto" w:fill="auto"/>
            <w:noWrap/>
            <w:vAlign w:val="bottom"/>
            <w:hideMark/>
          </w:tcPr>
          <w:p w14:paraId="3F4DC836"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26069C15" w14:textId="77777777" w:rsidR="004139A4" w:rsidRPr="004139A4" w:rsidRDefault="004139A4" w:rsidP="004139A4">
            <w:pPr>
              <w:jc w:val="center"/>
              <w:rPr>
                <w:rFonts w:eastAsia="Times New Roman" w:cs="Times New Roman"/>
              </w:rPr>
            </w:pPr>
            <w:r w:rsidRPr="004139A4">
              <w:rPr>
                <w:rFonts w:eastAsia="Times New Roman" w:cs="Times New Roman"/>
              </w:rPr>
              <w:t>14.6</w:t>
            </w:r>
          </w:p>
        </w:tc>
        <w:tc>
          <w:tcPr>
            <w:tcW w:w="756" w:type="dxa"/>
            <w:tcBorders>
              <w:top w:val="nil"/>
              <w:left w:val="nil"/>
              <w:bottom w:val="nil"/>
              <w:right w:val="nil"/>
            </w:tcBorders>
            <w:shd w:val="clear" w:color="auto" w:fill="auto"/>
            <w:noWrap/>
            <w:vAlign w:val="bottom"/>
            <w:hideMark/>
          </w:tcPr>
          <w:p w14:paraId="669E8AA6"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6B39E4E8"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6F224887" w14:textId="77777777" w:rsidTr="004139A4">
        <w:trPr>
          <w:trHeight w:val="315"/>
        </w:trPr>
        <w:tc>
          <w:tcPr>
            <w:tcW w:w="4140" w:type="dxa"/>
            <w:tcBorders>
              <w:top w:val="nil"/>
              <w:left w:val="nil"/>
              <w:bottom w:val="nil"/>
              <w:right w:val="nil"/>
            </w:tcBorders>
            <w:shd w:val="clear" w:color="auto" w:fill="auto"/>
            <w:noWrap/>
            <w:vAlign w:val="bottom"/>
            <w:hideMark/>
          </w:tcPr>
          <w:p w14:paraId="1C931C36" w14:textId="77777777" w:rsidR="004139A4" w:rsidRPr="004139A4" w:rsidRDefault="004139A4" w:rsidP="004139A4">
            <w:pPr>
              <w:ind w:firstLineChars="100" w:firstLine="240"/>
              <w:rPr>
                <w:rFonts w:eastAsia="Times New Roman" w:cs="Times New Roman"/>
              </w:rPr>
            </w:pPr>
            <w:r w:rsidRPr="004139A4">
              <w:rPr>
                <w:rFonts w:eastAsia="Times New Roman" w:cs="Times New Roman"/>
              </w:rPr>
              <w:t>Semi-routine and routine</w:t>
            </w:r>
          </w:p>
        </w:tc>
        <w:tc>
          <w:tcPr>
            <w:tcW w:w="1080" w:type="dxa"/>
            <w:tcBorders>
              <w:top w:val="nil"/>
              <w:left w:val="nil"/>
              <w:bottom w:val="nil"/>
              <w:right w:val="nil"/>
            </w:tcBorders>
            <w:shd w:val="clear" w:color="auto" w:fill="auto"/>
            <w:noWrap/>
            <w:vAlign w:val="bottom"/>
            <w:hideMark/>
          </w:tcPr>
          <w:p w14:paraId="52ADF7EB" w14:textId="77777777" w:rsidR="004139A4" w:rsidRPr="004139A4" w:rsidRDefault="004139A4" w:rsidP="004139A4">
            <w:pPr>
              <w:jc w:val="center"/>
              <w:rPr>
                <w:rFonts w:eastAsia="Times New Roman" w:cs="Times New Roman"/>
              </w:rPr>
            </w:pPr>
            <w:r w:rsidRPr="004139A4">
              <w:rPr>
                <w:rFonts w:eastAsia="Times New Roman" w:cs="Times New Roman"/>
              </w:rPr>
              <w:t>17.0</w:t>
            </w:r>
          </w:p>
        </w:tc>
        <w:tc>
          <w:tcPr>
            <w:tcW w:w="756" w:type="dxa"/>
            <w:tcBorders>
              <w:top w:val="nil"/>
              <w:left w:val="nil"/>
              <w:bottom w:val="nil"/>
              <w:right w:val="nil"/>
            </w:tcBorders>
            <w:shd w:val="clear" w:color="auto" w:fill="auto"/>
            <w:noWrap/>
            <w:vAlign w:val="bottom"/>
            <w:hideMark/>
          </w:tcPr>
          <w:p w14:paraId="770CC3F7"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3FC6D384" w14:textId="77777777" w:rsidR="004139A4" w:rsidRPr="004139A4" w:rsidRDefault="004139A4" w:rsidP="004139A4">
            <w:pPr>
              <w:jc w:val="center"/>
              <w:rPr>
                <w:rFonts w:eastAsia="Times New Roman" w:cs="Times New Roman"/>
              </w:rPr>
            </w:pPr>
            <w:r w:rsidRPr="004139A4">
              <w:rPr>
                <w:rFonts w:eastAsia="Times New Roman" w:cs="Times New Roman"/>
              </w:rPr>
              <w:t>16.3</w:t>
            </w:r>
          </w:p>
        </w:tc>
        <w:tc>
          <w:tcPr>
            <w:tcW w:w="756" w:type="dxa"/>
            <w:tcBorders>
              <w:top w:val="nil"/>
              <w:left w:val="nil"/>
              <w:bottom w:val="nil"/>
              <w:right w:val="nil"/>
            </w:tcBorders>
            <w:shd w:val="clear" w:color="auto" w:fill="auto"/>
            <w:noWrap/>
            <w:vAlign w:val="bottom"/>
            <w:hideMark/>
          </w:tcPr>
          <w:p w14:paraId="49AD414D"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16AEF25A" w14:textId="77777777" w:rsidR="004139A4" w:rsidRPr="004139A4" w:rsidRDefault="004139A4" w:rsidP="004139A4">
            <w:pPr>
              <w:jc w:val="center"/>
              <w:rPr>
                <w:rFonts w:eastAsia="Times New Roman" w:cs="Times New Roman"/>
              </w:rPr>
            </w:pPr>
            <w:r w:rsidRPr="004139A4">
              <w:rPr>
                <w:rFonts w:eastAsia="Times New Roman" w:cs="Times New Roman"/>
              </w:rPr>
              <w:t>17.9</w:t>
            </w:r>
          </w:p>
        </w:tc>
        <w:tc>
          <w:tcPr>
            <w:tcW w:w="756" w:type="dxa"/>
            <w:tcBorders>
              <w:top w:val="nil"/>
              <w:left w:val="nil"/>
              <w:bottom w:val="nil"/>
              <w:right w:val="nil"/>
            </w:tcBorders>
            <w:shd w:val="clear" w:color="auto" w:fill="auto"/>
            <w:noWrap/>
            <w:vAlign w:val="bottom"/>
            <w:hideMark/>
          </w:tcPr>
          <w:p w14:paraId="50943632"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60EFEB49" w14:textId="77777777" w:rsidR="004139A4" w:rsidRPr="004139A4" w:rsidRDefault="004139A4" w:rsidP="004139A4">
            <w:pPr>
              <w:jc w:val="center"/>
              <w:rPr>
                <w:rFonts w:eastAsia="Times New Roman" w:cs="Times New Roman"/>
              </w:rPr>
            </w:pPr>
            <w:r w:rsidRPr="004139A4">
              <w:rPr>
                <w:rFonts w:eastAsia="Times New Roman" w:cs="Times New Roman"/>
              </w:rPr>
              <w:t>0.01</w:t>
            </w:r>
          </w:p>
        </w:tc>
      </w:tr>
      <w:tr w:rsidR="004139A4" w:rsidRPr="004139A4" w14:paraId="643B9D95" w14:textId="77777777" w:rsidTr="004139A4">
        <w:trPr>
          <w:trHeight w:val="315"/>
        </w:trPr>
        <w:tc>
          <w:tcPr>
            <w:tcW w:w="4140" w:type="dxa"/>
            <w:tcBorders>
              <w:top w:val="nil"/>
              <w:left w:val="nil"/>
              <w:bottom w:val="nil"/>
              <w:right w:val="nil"/>
            </w:tcBorders>
            <w:shd w:val="clear" w:color="auto" w:fill="auto"/>
            <w:noWrap/>
            <w:vAlign w:val="bottom"/>
            <w:hideMark/>
          </w:tcPr>
          <w:p w14:paraId="11454A4C" w14:textId="77777777" w:rsidR="004139A4" w:rsidRPr="004139A4" w:rsidRDefault="004139A4" w:rsidP="004139A4">
            <w:pPr>
              <w:rPr>
                <w:rFonts w:eastAsia="Times New Roman" w:cs="Times New Roman"/>
              </w:rPr>
            </w:pPr>
            <w:r w:rsidRPr="004139A4">
              <w:rPr>
                <w:rFonts w:eastAsia="Times New Roman" w:cs="Times New Roman"/>
              </w:rPr>
              <w:t>Age (in years)</w:t>
            </w:r>
          </w:p>
        </w:tc>
        <w:tc>
          <w:tcPr>
            <w:tcW w:w="1080" w:type="dxa"/>
            <w:tcBorders>
              <w:top w:val="nil"/>
              <w:left w:val="nil"/>
              <w:bottom w:val="nil"/>
              <w:right w:val="nil"/>
            </w:tcBorders>
            <w:shd w:val="clear" w:color="auto" w:fill="auto"/>
            <w:noWrap/>
            <w:vAlign w:val="bottom"/>
            <w:hideMark/>
          </w:tcPr>
          <w:p w14:paraId="2A4004C7" w14:textId="77777777" w:rsidR="004139A4" w:rsidRPr="004139A4" w:rsidRDefault="004139A4" w:rsidP="004139A4">
            <w:pPr>
              <w:jc w:val="center"/>
              <w:rPr>
                <w:rFonts w:eastAsia="Times New Roman" w:cs="Times New Roman"/>
              </w:rPr>
            </w:pPr>
            <w:r w:rsidRPr="004139A4">
              <w:rPr>
                <w:rFonts w:eastAsia="Times New Roman" w:cs="Times New Roman"/>
              </w:rPr>
              <w:t>37.8</w:t>
            </w:r>
          </w:p>
        </w:tc>
        <w:tc>
          <w:tcPr>
            <w:tcW w:w="756" w:type="dxa"/>
            <w:tcBorders>
              <w:top w:val="nil"/>
              <w:left w:val="nil"/>
              <w:bottom w:val="nil"/>
              <w:right w:val="nil"/>
            </w:tcBorders>
            <w:shd w:val="clear" w:color="auto" w:fill="auto"/>
            <w:noWrap/>
            <w:vAlign w:val="bottom"/>
            <w:hideMark/>
          </w:tcPr>
          <w:p w14:paraId="7503FE7C" w14:textId="77777777" w:rsidR="004139A4" w:rsidRPr="004139A4" w:rsidRDefault="004139A4" w:rsidP="004139A4">
            <w:pPr>
              <w:jc w:val="center"/>
              <w:rPr>
                <w:rFonts w:eastAsia="Times New Roman" w:cs="Times New Roman"/>
              </w:rPr>
            </w:pPr>
            <w:r w:rsidRPr="004139A4">
              <w:rPr>
                <w:rFonts w:eastAsia="Times New Roman" w:cs="Times New Roman"/>
              </w:rPr>
              <w:t>7.3</w:t>
            </w:r>
          </w:p>
        </w:tc>
        <w:tc>
          <w:tcPr>
            <w:tcW w:w="1044" w:type="dxa"/>
            <w:tcBorders>
              <w:top w:val="nil"/>
              <w:left w:val="nil"/>
              <w:bottom w:val="nil"/>
              <w:right w:val="nil"/>
            </w:tcBorders>
            <w:shd w:val="clear" w:color="auto" w:fill="auto"/>
            <w:noWrap/>
            <w:vAlign w:val="bottom"/>
            <w:hideMark/>
          </w:tcPr>
          <w:p w14:paraId="3546E417" w14:textId="77777777" w:rsidR="004139A4" w:rsidRPr="004139A4" w:rsidRDefault="004139A4" w:rsidP="004139A4">
            <w:pPr>
              <w:jc w:val="center"/>
              <w:rPr>
                <w:rFonts w:eastAsia="Times New Roman" w:cs="Times New Roman"/>
              </w:rPr>
            </w:pPr>
            <w:r w:rsidRPr="004139A4">
              <w:rPr>
                <w:rFonts w:eastAsia="Times New Roman" w:cs="Times New Roman"/>
              </w:rPr>
              <w:t>38.1</w:t>
            </w:r>
          </w:p>
        </w:tc>
        <w:tc>
          <w:tcPr>
            <w:tcW w:w="756" w:type="dxa"/>
            <w:tcBorders>
              <w:top w:val="nil"/>
              <w:left w:val="nil"/>
              <w:bottom w:val="nil"/>
              <w:right w:val="nil"/>
            </w:tcBorders>
            <w:shd w:val="clear" w:color="auto" w:fill="auto"/>
            <w:noWrap/>
            <w:vAlign w:val="bottom"/>
            <w:hideMark/>
          </w:tcPr>
          <w:p w14:paraId="7BA928BC" w14:textId="77777777" w:rsidR="004139A4" w:rsidRPr="004139A4" w:rsidRDefault="004139A4" w:rsidP="004139A4">
            <w:pPr>
              <w:jc w:val="center"/>
              <w:rPr>
                <w:rFonts w:eastAsia="Times New Roman" w:cs="Times New Roman"/>
              </w:rPr>
            </w:pPr>
            <w:r w:rsidRPr="004139A4">
              <w:rPr>
                <w:rFonts w:eastAsia="Times New Roman" w:cs="Times New Roman"/>
              </w:rPr>
              <w:t>7.2</w:t>
            </w:r>
          </w:p>
        </w:tc>
        <w:tc>
          <w:tcPr>
            <w:tcW w:w="1163" w:type="dxa"/>
            <w:tcBorders>
              <w:top w:val="nil"/>
              <w:left w:val="nil"/>
              <w:bottom w:val="nil"/>
              <w:right w:val="nil"/>
            </w:tcBorders>
            <w:shd w:val="clear" w:color="auto" w:fill="auto"/>
            <w:noWrap/>
            <w:vAlign w:val="bottom"/>
            <w:hideMark/>
          </w:tcPr>
          <w:p w14:paraId="238CA118" w14:textId="77777777" w:rsidR="004139A4" w:rsidRPr="004139A4" w:rsidRDefault="004139A4" w:rsidP="004139A4">
            <w:pPr>
              <w:jc w:val="center"/>
              <w:rPr>
                <w:rFonts w:eastAsia="Times New Roman" w:cs="Times New Roman"/>
              </w:rPr>
            </w:pPr>
            <w:r w:rsidRPr="004139A4">
              <w:rPr>
                <w:rFonts w:eastAsia="Times New Roman" w:cs="Times New Roman"/>
              </w:rPr>
              <w:t>37.5</w:t>
            </w:r>
          </w:p>
        </w:tc>
        <w:tc>
          <w:tcPr>
            <w:tcW w:w="756" w:type="dxa"/>
            <w:tcBorders>
              <w:top w:val="nil"/>
              <w:left w:val="nil"/>
              <w:bottom w:val="nil"/>
              <w:right w:val="nil"/>
            </w:tcBorders>
            <w:shd w:val="clear" w:color="auto" w:fill="auto"/>
            <w:noWrap/>
            <w:vAlign w:val="bottom"/>
            <w:hideMark/>
          </w:tcPr>
          <w:p w14:paraId="650CE5AA" w14:textId="77777777" w:rsidR="004139A4" w:rsidRPr="004139A4" w:rsidRDefault="004139A4" w:rsidP="004139A4">
            <w:pPr>
              <w:jc w:val="center"/>
              <w:rPr>
                <w:rFonts w:eastAsia="Times New Roman" w:cs="Times New Roman"/>
              </w:rPr>
            </w:pPr>
            <w:r w:rsidRPr="004139A4">
              <w:rPr>
                <w:rFonts w:eastAsia="Times New Roman" w:cs="Times New Roman"/>
              </w:rPr>
              <w:t>7.3</w:t>
            </w:r>
          </w:p>
        </w:tc>
        <w:tc>
          <w:tcPr>
            <w:tcW w:w="774" w:type="dxa"/>
            <w:tcBorders>
              <w:top w:val="nil"/>
              <w:left w:val="nil"/>
              <w:bottom w:val="nil"/>
              <w:right w:val="nil"/>
            </w:tcBorders>
            <w:shd w:val="clear" w:color="auto" w:fill="auto"/>
            <w:noWrap/>
            <w:vAlign w:val="bottom"/>
            <w:hideMark/>
          </w:tcPr>
          <w:p w14:paraId="3AD3A3B1"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6A5CF1E1" w14:textId="77777777" w:rsidTr="004139A4">
        <w:trPr>
          <w:trHeight w:val="315"/>
        </w:trPr>
        <w:tc>
          <w:tcPr>
            <w:tcW w:w="4140" w:type="dxa"/>
            <w:tcBorders>
              <w:top w:val="nil"/>
              <w:left w:val="nil"/>
              <w:bottom w:val="nil"/>
              <w:right w:val="nil"/>
            </w:tcBorders>
            <w:shd w:val="clear" w:color="auto" w:fill="auto"/>
            <w:noWrap/>
            <w:vAlign w:val="bottom"/>
            <w:hideMark/>
          </w:tcPr>
          <w:p w14:paraId="5E1946A0" w14:textId="77777777" w:rsidR="004139A4" w:rsidRPr="004139A4" w:rsidRDefault="004139A4" w:rsidP="004139A4">
            <w:pPr>
              <w:rPr>
                <w:rFonts w:eastAsia="Times New Roman" w:cs="Times New Roman"/>
              </w:rPr>
            </w:pPr>
            <w:r w:rsidRPr="004139A4">
              <w:rPr>
                <w:rFonts w:eastAsia="Times New Roman" w:cs="Times New Roman"/>
              </w:rPr>
              <w:t>Child age (months)</w:t>
            </w:r>
          </w:p>
        </w:tc>
        <w:tc>
          <w:tcPr>
            <w:tcW w:w="1080" w:type="dxa"/>
            <w:tcBorders>
              <w:top w:val="nil"/>
              <w:left w:val="nil"/>
              <w:bottom w:val="nil"/>
              <w:right w:val="nil"/>
            </w:tcBorders>
            <w:shd w:val="clear" w:color="auto" w:fill="auto"/>
            <w:noWrap/>
            <w:vAlign w:val="bottom"/>
            <w:hideMark/>
          </w:tcPr>
          <w:p w14:paraId="0AB75EBD" w14:textId="77777777" w:rsidR="004139A4" w:rsidRPr="004139A4" w:rsidRDefault="004139A4" w:rsidP="004139A4">
            <w:pPr>
              <w:jc w:val="center"/>
              <w:rPr>
                <w:rFonts w:eastAsia="Times New Roman" w:cs="Times New Roman"/>
              </w:rPr>
            </w:pPr>
            <w:r w:rsidRPr="004139A4">
              <w:rPr>
                <w:rFonts w:eastAsia="Times New Roman" w:cs="Times New Roman"/>
              </w:rPr>
              <w:t>63.3</w:t>
            </w:r>
          </w:p>
        </w:tc>
        <w:tc>
          <w:tcPr>
            <w:tcW w:w="756" w:type="dxa"/>
            <w:tcBorders>
              <w:top w:val="nil"/>
              <w:left w:val="nil"/>
              <w:bottom w:val="nil"/>
              <w:right w:val="nil"/>
            </w:tcBorders>
            <w:shd w:val="clear" w:color="auto" w:fill="auto"/>
            <w:noWrap/>
            <w:vAlign w:val="bottom"/>
            <w:hideMark/>
          </w:tcPr>
          <w:p w14:paraId="37BA40BE" w14:textId="77777777" w:rsidR="004139A4" w:rsidRPr="004139A4" w:rsidRDefault="004139A4" w:rsidP="004139A4">
            <w:pPr>
              <w:jc w:val="center"/>
              <w:rPr>
                <w:rFonts w:eastAsia="Times New Roman" w:cs="Times New Roman"/>
              </w:rPr>
            </w:pPr>
            <w:r w:rsidRPr="004139A4">
              <w:rPr>
                <w:rFonts w:eastAsia="Times New Roman" w:cs="Times New Roman"/>
              </w:rPr>
              <w:t>52.6</w:t>
            </w:r>
          </w:p>
        </w:tc>
        <w:tc>
          <w:tcPr>
            <w:tcW w:w="1044" w:type="dxa"/>
            <w:tcBorders>
              <w:top w:val="nil"/>
              <w:left w:val="nil"/>
              <w:bottom w:val="nil"/>
              <w:right w:val="nil"/>
            </w:tcBorders>
            <w:shd w:val="clear" w:color="auto" w:fill="auto"/>
            <w:noWrap/>
            <w:vAlign w:val="bottom"/>
            <w:hideMark/>
          </w:tcPr>
          <w:p w14:paraId="7F5288D2" w14:textId="77777777" w:rsidR="004139A4" w:rsidRPr="004139A4" w:rsidRDefault="004139A4" w:rsidP="004139A4">
            <w:pPr>
              <w:jc w:val="center"/>
              <w:rPr>
                <w:rFonts w:eastAsia="Times New Roman" w:cs="Times New Roman"/>
              </w:rPr>
            </w:pPr>
            <w:r w:rsidRPr="004139A4">
              <w:rPr>
                <w:rFonts w:eastAsia="Times New Roman" w:cs="Times New Roman"/>
              </w:rPr>
              <w:t>65.4</w:t>
            </w:r>
          </w:p>
        </w:tc>
        <w:tc>
          <w:tcPr>
            <w:tcW w:w="756" w:type="dxa"/>
            <w:tcBorders>
              <w:top w:val="nil"/>
              <w:left w:val="nil"/>
              <w:bottom w:val="nil"/>
              <w:right w:val="nil"/>
            </w:tcBorders>
            <w:shd w:val="clear" w:color="auto" w:fill="auto"/>
            <w:noWrap/>
            <w:vAlign w:val="bottom"/>
            <w:hideMark/>
          </w:tcPr>
          <w:p w14:paraId="1C57CB4A" w14:textId="77777777" w:rsidR="004139A4" w:rsidRPr="004139A4" w:rsidRDefault="004139A4" w:rsidP="004139A4">
            <w:pPr>
              <w:jc w:val="center"/>
              <w:rPr>
                <w:rFonts w:eastAsia="Times New Roman" w:cs="Times New Roman"/>
              </w:rPr>
            </w:pPr>
            <w:r w:rsidRPr="004139A4">
              <w:rPr>
                <w:rFonts w:eastAsia="Times New Roman" w:cs="Times New Roman"/>
              </w:rPr>
              <w:t>52.5</w:t>
            </w:r>
          </w:p>
        </w:tc>
        <w:tc>
          <w:tcPr>
            <w:tcW w:w="1163" w:type="dxa"/>
            <w:tcBorders>
              <w:top w:val="nil"/>
              <w:left w:val="nil"/>
              <w:bottom w:val="nil"/>
              <w:right w:val="nil"/>
            </w:tcBorders>
            <w:shd w:val="clear" w:color="auto" w:fill="auto"/>
            <w:noWrap/>
            <w:vAlign w:val="bottom"/>
            <w:hideMark/>
          </w:tcPr>
          <w:p w14:paraId="6F1E980B" w14:textId="77777777" w:rsidR="004139A4" w:rsidRPr="004139A4" w:rsidRDefault="004139A4" w:rsidP="004139A4">
            <w:pPr>
              <w:jc w:val="center"/>
              <w:rPr>
                <w:rFonts w:eastAsia="Times New Roman" w:cs="Times New Roman"/>
              </w:rPr>
            </w:pPr>
            <w:r w:rsidRPr="004139A4">
              <w:rPr>
                <w:rFonts w:eastAsia="Times New Roman" w:cs="Times New Roman"/>
              </w:rPr>
              <w:t>60.5</w:t>
            </w:r>
          </w:p>
        </w:tc>
        <w:tc>
          <w:tcPr>
            <w:tcW w:w="756" w:type="dxa"/>
            <w:tcBorders>
              <w:top w:val="nil"/>
              <w:left w:val="nil"/>
              <w:bottom w:val="nil"/>
              <w:right w:val="nil"/>
            </w:tcBorders>
            <w:shd w:val="clear" w:color="auto" w:fill="auto"/>
            <w:noWrap/>
            <w:vAlign w:val="bottom"/>
            <w:hideMark/>
          </w:tcPr>
          <w:p w14:paraId="03BBC6C0" w14:textId="77777777" w:rsidR="004139A4" w:rsidRPr="004139A4" w:rsidRDefault="004139A4" w:rsidP="004139A4">
            <w:pPr>
              <w:jc w:val="center"/>
              <w:rPr>
                <w:rFonts w:eastAsia="Times New Roman" w:cs="Times New Roman"/>
              </w:rPr>
            </w:pPr>
            <w:r w:rsidRPr="004139A4">
              <w:rPr>
                <w:rFonts w:eastAsia="Times New Roman" w:cs="Times New Roman"/>
              </w:rPr>
              <w:t>52.5</w:t>
            </w:r>
          </w:p>
        </w:tc>
        <w:tc>
          <w:tcPr>
            <w:tcW w:w="774" w:type="dxa"/>
            <w:tcBorders>
              <w:top w:val="nil"/>
              <w:left w:val="nil"/>
              <w:bottom w:val="nil"/>
              <w:right w:val="nil"/>
            </w:tcBorders>
            <w:shd w:val="clear" w:color="auto" w:fill="auto"/>
            <w:noWrap/>
            <w:vAlign w:val="bottom"/>
            <w:hideMark/>
          </w:tcPr>
          <w:p w14:paraId="55C464D4"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52328F94" w14:textId="77777777" w:rsidTr="004139A4">
        <w:trPr>
          <w:trHeight w:val="315"/>
        </w:trPr>
        <w:tc>
          <w:tcPr>
            <w:tcW w:w="4140" w:type="dxa"/>
            <w:tcBorders>
              <w:top w:val="nil"/>
              <w:left w:val="nil"/>
              <w:bottom w:val="nil"/>
              <w:right w:val="nil"/>
            </w:tcBorders>
            <w:shd w:val="clear" w:color="auto" w:fill="auto"/>
            <w:noWrap/>
            <w:vAlign w:val="bottom"/>
            <w:hideMark/>
          </w:tcPr>
          <w:p w14:paraId="0AB82EEA" w14:textId="77777777" w:rsidR="004139A4" w:rsidRPr="004139A4" w:rsidRDefault="004139A4" w:rsidP="004139A4">
            <w:pPr>
              <w:rPr>
                <w:rFonts w:eastAsia="Times New Roman" w:cs="Times New Roman"/>
              </w:rPr>
            </w:pPr>
            <w:r w:rsidRPr="004139A4">
              <w:rPr>
                <w:rFonts w:eastAsia="Times New Roman" w:cs="Times New Roman"/>
              </w:rPr>
              <w:t>Weekly net family income</w:t>
            </w:r>
          </w:p>
        </w:tc>
        <w:tc>
          <w:tcPr>
            <w:tcW w:w="1080" w:type="dxa"/>
            <w:tcBorders>
              <w:top w:val="nil"/>
              <w:left w:val="nil"/>
              <w:bottom w:val="nil"/>
              <w:right w:val="nil"/>
            </w:tcBorders>
            <w:shd w:val="clear" w:color="auto" w:fill="auto"/>
            <w:noWrap/>
            <w:vAlign w:val="bottom"/>
            <w:hideMark/>
          </w:tcPr>
          <w:p w14:paraId="56EC893E" w14:textId="77777777" w:rsidR="004139A4" w:rsidRPr="004139A4" w:rsidRDefault="004139A4" w:rsidP="004139A4">
            <w:pPr>
              <w:jc w:val="center"/>
              <w:rPr>
                <w:rFonts w:eastAsia="Times New Roman" w:cs="Times New Roman"/>
              </w:rPr>
            </w:pPr>
            <w:r w:rsidRPr="004139A4">
              <w:rPr>
                <w:rFonts w:eastAsia="Times New Roman" w:cs="Times New Roman"/>
              </w:rPr>
              <w:t>598.7</w:t>
            </w:r>
          </w:p>
        </w:tc>
        <w:tc>
          <w:tcPr>
            <w:tcW w:w="756" w:type="dxa"/>
            <w:tcBorders>
              <w:top w:val="nil"/>
              <w:left w:val="nil"/>
              <w:bottom w:val="nil"/>
              <w:right w:val="nil"/>
            </w:tcBorders>
            <w:shd w:val="clear" w:color="auto" w:fill="auto"/>
            <w:noWrap/>
            <w:vAlign w:val="bottom"/>
            <w:hideMark/>
          </w:tcPr>
          <w:p w14:paraId="4B59FF3E" w14:textId="77777777" w:rsidR="004139A4" w:rsidRPr="004139A4" w:rsidRDefault="004139A4" w:rsidP="004139A4">
            <w:pPr>
              <w:jc w:val="center"/>
              <w:rPr>
                <w:rFonts w:eastAsia="Times New Roman" w:cs="Times New Roman"/>
              </w:rPr>
            </w:pPr>
            <w:r w:rsidRPr="004139A4">
              <w:rPr>
                <w:rFonts w:eastAsia="Times New Roman" w:cs="Times New Roman"/>
              </w:rPr>
              <w:t>304.5</w:t>
            </w:r>
          </w:p>
        </w:tc>
        <w:tc>
          <w:tcPr>
            <w:tcW w:w="1044" w:type="dxa"/>
            <w:tcBorders>
              <w:top w:val="nil"/>
              <w:left w:val="nil"/>
              <w:bottom w:val="nil"/>
              <w:right w:val="nil"/>
            </w:tcBorders>
            <w:shd w:val="clear" w:color="auto" w:fill="auto"/>
            <w:noWrap/>
            <w:vAlign w:val="bottom"/>
            <w:hideMark/>
          </w:tcPr>
          <w:p w14:paraId="56A1C0B1" w14:textId="77777777" w:rsidR="004139A4" w:rsidRPr="004139A4" w:rsidRDefault="004139A4" w:rsidP="004139A4">
            <w:pPr>
              <w:jc w:val="center"/>
              <w:rPr>
                <w:rFonts w:eastAsia="Times New Roman" w:cs="Times New Roman"/>
              </w:rPr>
            </w:pPr>
            <w:r w:rsidRPr="004139A4">
              <w:rPr>
                <w:rFonts w:eastAsia="Times New Roman" w:cs="Times New Roman"/>
              </w:rPr>
              <w:t>615.5</w:t>
            </w:r>
          </w:p>
        </w:tc>
        <w:tc>
          <w:tcPr>
            <w:tcW w:w="756" w:type="dxa"/>
            <w:tcBorders>
              <w:top w:val="nil"/>
              <w:left w:val="nil"/>
              <w:bottom w:val="nil"/>
              <w:right w:val="nil"/>
            </w:tcBorders>
            <w:shd w:val="clear" w:color="auto" w:fill="auto"/>
            <w:noWrap/>
            <w:vAlign w:val="bottom"/>
            <w:hideMark/>
          </w:tcPr>
          <w:p w14:paraId="166A37F8" w14:textId="77777777" w:rsidR="004139A4" w:rsidRPr="004139A4" w:rsidRDefault="004139A4" w:rsidP="004139A4">
            <w:pPr>
              <w:jc w:val="center"/>
              <w:rPr>
                <w:rFonts w:eastAsia="Times New Roman" w:cs="Times New Roman"/>
              </w:rPr>
            </w:pPr>
            <w:r w:rsidRPr="004139A4">
              <w:rPr>
                <w:rFonts w:eastAsia="Times New Roman" w:cs="Times New Roman"/>
              </w:rPr>
              <w:t>321.2</w:t>
            </w:r>
          </w:p>
        </w:tc>
        <w:tc>
          <w:tcPr>
            <w:tcW w:w="1163" w:type="dxa"/>
            <w:tcBorders>
              <w:top w:val="nil"/>
              <w:left w:val="nil"/>
              <w:bottom w:val="nil"/>
              <w:right w:val="nil"/>
            </w:tcBorders>
            <w:shd w:val="clear" w:color="auto" w:fill="auto"/>
            <w:noWrap/>
            <w:vAlign w:val="bottom"/>
            <w:hideMark/>
          </w:tcPr>
          <w:p w14:paraId="03F1EDA1" w14:textId="77777777" w:rsidR="004139A4" w:rsidRPr="004139A4" w:rsidRDefault="004139A4" w:rsidP="004139A4">
            <w:pPr>
              <w:jc w:val="center"/>
              <w:rPr>
                <w:rFonts w:eastAsia="Times New Roman" w:cs="Times New Roman"/>
              </w:rPr>
            </w:pPr>
            <w:r w:rsidRPr="004139A4">
              <w:rPr>
                <w:rFonts w:eastAsia="Times New Roman" w:cs="Times New Roman"/>
              </w:rPr>
              <w:t>576.5</w:t>
            </w:r>
          </w:p>
        </w:tc>
        <w:tc>
          <w:tcPr>
            <w:tcW w:w="756" w:type="dxa"/>
            <w:tcBorders>
              <w:top w:val="nil"/>
              <w:left w:val="nil"/>
              <w:bottom w:val="nil"/>
              <w:right w:val="nil"/>
            </w:tcBorders>
            <w:shd w:val="clear" w:color="auto" w:fill="auto"/>
            <w:noWrap/>
            <w:vAlign w:val="bottom"/>
            <w:hideMark/>
          </w:tcPr>
          <w:p w14:paraId="7335E65E" w14:textId="77777777" w:rsidR="004139A4" w:rsidRPr="004139A4" w:rsidRDefault="004139A4" w:rsidP="004139A4">
            <w:pPr>
              <w:jc w:val="center"/>
              <w:rPr>
                <w:rFonts w:eastAsia="Times New Roman" w:cs="Times New Roman"/>
              </w:rPr>
            </w:pPr>
            <w:r w:rsidRPr="004139A4">
              <w:rPr>
                <w:rFonts w:eastAsia="Times New Roman" w:cs="Times New Roman"/>
              </w:rPr>
              <w:t>279.4</w:t>
            </w:r>
          </w:p>
        </w:tc>
        <w:tc>
          <w:tcPr>
            <w:tcW w:w="774" w:type="dxa"/>
            <w:tcBorders>
              <w:top w:val="nil"/>
              <w:left w:val="nil"/>
              <w:bottom w:val="nil"/>
              <w:right w:val="nil"/>
            </w:tcBorders>
            <w:shd w:val="clear" w:color="auto" w:fill="auto"/>
            <w:noWrap/>
            <w:vAlign w:val="bottom"/>
            <w:hideMark/>
          </w:tcPr>
          <w:p w14:paraId="75D39CC8"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706D0221" w14:textId="77777777" w:rsidTr="004139A4">
        <w:trPr>
          <w:trHeight w:val="315"/>
        </w:trPr>
        <w:tc>
          <w:tcPr>
            <w:tcW w:w="4140" w:type="dxa"/>
            <w:tcBorders>
              <w:top w:val="nil"/>
              <w:left w:val="nil"/>
              <w:bottom w:val="nil"/>
              <w:right w:val="nil"/>
            </w:tcBorders>
            <w:shd w:val="clear" w:color="auto" w:fill="auto"/>
            <w:noWrap/>
            <w:vAlign w:val="bottom"/>
            <w:hideMark/>
          </w:tcPr>
          <w:p w14:paraId="78BB0265" w14:textId="77777777" w:rsidR="004139A4" w:rsidRPr="004139A4" w:rsidRDefault="004139A4" w:rsidP="004139A4">
            <w:pPr>
              <w:rPr>
                <w:rFonts w:eastAsia="Times New Roman" w:cs="Times New Roman"/>
              </w:rPr>
            </w:pPr>
            <w:r w:rsidRPr="004139A4">
              <w:rPr>
                <w:rFonts w:eastAsia="Times New Roman" w:cs="Times New Roman"/>
              </w:rPr>
              <w:lastRenderedPageBreak/>
              <w:t>Presence of grandparent</w:t>
            </w:r>
          </w:p>
        </w:tc>
        <w:tc>
          <w:tcPr>
            <w:tcW w:w="1080" w:type="dxa"/>
            <w:tcBorders>
              <w:top w:val="nil"/>
              <w:left w:val="nil"/>
              <w:bottom w:val="nil"/>
              <w:right w:val="nil"/>
            </w:tcBorders>
            <w:shd w:val="clear" w:color="auto" w:fill="auto"/>
            <w:noWrap/>
            <w:vAlign w:val="bottom"/>
            <w:hideMark/>
          </w:tcPr>
          <w:p w14:paraId="3957D088" w14:textId="77777777" w:rsidR="004139A4" w:rsidRPr="004139A4" w:rsidRDefault="004139A4" w:rsidP="004139A4">
            <w:pPr>
              <w:jc w:val="center"/>
              <w:rPr>
                <w:rFonts w:eastAsia="Times New Roman" w:cs="Times New Roman"/>
              </w:rPr>
            </w:pPr>
            <w:r w:rsidRPr="004139A4">
              <w:rPr>
                <w:rFonts w:eastAsia="Times New Roman" w:cs="Times New Roman"/>
              </w:rPr>
              <w:t>3.1</w:t>
            </w:r>
          </w:p>
        </w:tc>
        <w:tc>
          <w:tcPr>
            <w:tcW w:w="756" w:type="dxa"/>
            <w:tcBorders>
              <w:top w:val="nil"/>
              <w:left w:val="nil"/>
              <w:bottom w:val="nil"/>
              <w:right w:val="nil"/>
            </w:tcBorders>
            <w:shd w:val="clear" w:color="auto" w:fill="auto"/>
            <w:noWrap/>
            <w:vAlign w:val="bottom"/>
            <w:hideMark/>
          </w:tcPr>
          <w:p w14:paraId="78E7C459" w14:textId="77777777" w:rsidR="004139A4" w:rsidRPr="004139A4" w:rsidRDefault="004139A4" w:rsidP="004139A4">
            <w:pPr>
              <w:jc w:val="center"/>
              <w:rPr>
                <w:rFonts w:eastAsia="Times New Roman" w:cs="Times New Roman"/>
              </w:rPr>
            </w:pPr>
          </w:p>
        </w:tc>
        <w:tc>
          <w:tcPr>
            <w:tcW w:w="1044" w:type="dxa"/>
            <w:tcBorders>
              <w:top w:val="nil"/>
              <w:left w:val="nil"/>
              <w:bottom w:val="nil"/>
              <w:right w:val="nil"/>
            </w:tcBorders>
            <w:shd w:val="clear" w:color="auto" w:fill="auto"/>
            <w:noWrap/>
            <w:vAlign w:val="bottom"/>
            <w:hideMark/>
          </w:tcPr>
          <w:p w14:paraId="6E648D74" w14:textId="77777777" w:rsidR="004139A4" w:rsidRPr="004139A4" w:rsidRDefault="004139A4" w:rsidP="004139A4">
            <w:pPr>
              <w:jc w:val="center"/>
              <w:rPr>
                <w:rFonts w:eastAsia="Times New Roman" w:cs="Times New Roman"/>
              </w:rPr>
            </w:pPr>
            <w:r w:rsidRPr="004139A4">
              <w:rPr>
                <w:rFonts w:eastAsia="Times New Roman" w:cs="Times New Roman"/>
              </w:rPr>
              <w:t>3.2</w:t>
            </w:r>
          </w:p>
        </w:tc>
        <w:tc>
          <w:tcPr>
            <w:tcW w:w="756" w:type="dxa"/>
            <w:tcBorders>
              <w:top w:val="nil"/>
              <w:left w:val="nil"/>
              <w:bottom w:val="nil"/>
              <w:right w:val="nil"/>
            </w:tcBorders>
            <w:shd w:val="clear" w:color="auto" w:fill="auto"/>
            <w:noWrap/>
            <w:vAlign w:val="bottom"/>
            <w:hideMark/>
          </w:tcPr>
          <w:p w14:paraId="2293968D" w14:textId="77777777" w:rsidR="004139A4" w:rsidRPr="004139A4" w:rsidRDefault="004139A4" w:rsidP="004139A4">
            <w:pPr>
              <w:jc w:val="center"/>
              <w:rPr>
                <w:rFonts w:eastAsia="Times New Roman" w:cs="Times New Roman"/>
              </w:rPr>
            </w:pPr>
          </w:p>
        </w:tc>
        <w:tc>
          <w:tcPr>
            <w:tcW w:w="1163" w:type="dxa"/>
            <w:tcBorders>
              <w:top w:val="nil"/>
              <w:left w:val="nil"/>
              <w:bottom w:val="nil"/>
              <w:right w:val="nil"/>
            </w:tcBorders>
            <w:shd w:val="clear" w:color="auto" w:fill="auto"/>
            <w:noWrap/>
            <w:vAlign w:val="bottom"/>
            <w:hideMark/>
          </w:tcPr>
          <w:p w14:paraId="130358FF" w14:textId="77777777" w:rsidR="004139A4" w:rsidRPr="004139A4" w:rsidRDefault="004139A4" w:rsidP="004139A4">
            <w:pPr>
              <w:jc w:val="center"/>
              <w:rPr>
                <w:rFonts w:eastAsia="Times New Roman" w:cs="Times New Roman"/>
              </w:rPr>
            </w:pPr>
            <w:r w:rsidRPr="004139A4">
              <w:rPr>
                <w:rFonts w:eastAsia="Times New Roman" w:cs="Times New Roman"/>
              </w:rPr>
              <w:t>2.9</w:t>
            </w:r>
          </w:p>
        </w:tc>
        <w:tc>
          <w:tcPr>
            <w:tcW w:w="756" w:type="dxa"/>
            <w:tcBorders>
              <w:top w:val="nil"/>
              <w:left w:val="nil"/>
              <w:bottom w:val="nil"/>
              <w:right w:val="nil"/>
            </w:tcBorders>
            <w:shd w:val="clear" w:color="auto" w:fill="auto"/>
            <w:noWrap/>
            <w:vAlign w:val="bottom"/>
            <w:hideMark/>
          </w:tcPr>
          <w:p w14:paraId="0279E3D7" w14:textId="77777777" w:rsidR="004139A4" w:rsidRPr="004139A4" w:rsidRDefault="004139A4" w:rsidP="004139A4">
            <w:pPr>
              <w:jc w:val="center"/>
              <w:rPr>
                <w:rFonts w:eastAsia="Times New Roman" w:cs="Times New Roman"/>
              </w:rPr>
            </w:pPr>
          </w:p>
        </w:tc>
        <w:tc>
          <w:tcPr>
            <w:tcW w:w="774" w:type="dxa"/>
            <w:tcBorders>
              <w:top w:val="nil"/>
              <w:left w:val="nil"/>
              <w:bottom w:val="nil"/>
              <w:right w:val="nil"/>
            </w:tcBorders>
            <w:shd w:val="clear" w:color="auto" w:fill="auto"/>
            <w:noWrap/>
            <w:vAlign w:val="bottom"/>
            <w:hideMark/>
          </w:tcPr>
          <w:p w14:paraId="1926613C" w14:textId="77777777" w:rsidR="004139A4" w:rsidRPr="004139A4" w:rsidRDefault="004139A4" w:rsidP="004139A4">
            <w:pPr>
              <w:jc w:val="center"/>
              <w:rPr>
                <w:rFonts w:eastAsia="Times New Roman" w:cs="Times New Roman"/>
              </w:rPr>
            </w:pPr>
            <w:r w:rsidRPr="004139A4">
              <w:rPr>
                <w:rFonts w:eastAsia="Times New Roman" w:cs="Times New Roman"/>
              </w:rPr>
              <w:t>0.18</w:t>
            </w:r>
          </w:p>
        </w:tc>
      </w:tr>
      <w:tr w:rsidR="004139A4" w:rsidRPr="004139A4" w14:paraId="3AF8C2FE" w14:textId="77777777" w:rsidTr="004139A4">
        <w:trPr>
          <w:trHeight w:val="315"/>
        </w:trPr>
        <w:tc>
          <w:tcPr>
            <w:tcW w:w="4140" w:type="dxa"/>
            <w:tcBorders>
              <w:top w:val="nil"/>
              <w:left w:val="nil"/>
              <w:bottom w:val="nil"/>
              <w:right w:val="nil"/>
            </w:tcBorders>
            <w:shd w:val="clear" w:color="auto" w:fill="auto"/>
            <w:noWrap/>
            <w:vAlign w:val="bottom"/>
            <w:hideMark/>
          </w:tcPr>
          <w:p w14:paraId="20F799D6" w14:textId="77777777" w:rsidR="004139A4" w:rsidRPr="004139A4" w:rsidRDefault="004139A4" w:rsidP="004139A4">
            <w:pPr>
              <w:rPr>
                <w:rFonts w:eastAsia="Times New Roman" w:cs="Times New Roman"/>
              </w:rPr>
            </w:pPr>
            <w:r w:rsidRPr="004139A4">
              <w:rPr>
                <w:rFonts w:eastAsia="Times New Roman" w:cs="Times New Roman"/>
              </w:rPr>
              <w:t>Number of siblings</w:t>
            </w:r>
          </w:p>
        </w:tc>
        <w:tc>
          <w:tcPr>
            <w:tcW w:w="1080" w:type="dxa"/>
            <w:tcBorders>
              <w:top w:val="nil"/>
              <w:left w:val="nil"/>
              <w:bottom w:val="nil"/>
              <w:right w:val="nil"/>
            </w:tcBorders>
            <w:shd w:val="clear" w:color="auto" w:fill="auto"/>
            <w:noWrap/>
            <w:vAlign w:val="bottom"/>
            <w:hideMark/>
          </w:tcPr>
          <w:p w14:paraId="55D5654E" w14:textId="77777777" w:rsidR="004139A4" w:rsidRPr="004139A4" w:rsidRDefault="004139A4" w:rsidP="004139A4">
            <w:pPr>
              <w:jc w:val="center"/>
              <w:rPr>
                <w:rFonts w:eastAsia="Times New Roman" w:cs="Times New Roman"/>
              </w:rPr>
            </w:pPr>
            <w:r w:rsidRPr="004139A4">
              <w:rPr>
                <w:rFonts w:eastAsia="Times New Roman" w:cs="Times New Roman"/>
              </w:rPr>
              <w:t>1.2</w:t>
            </w:r>
          </w:p>
        </w:tc>
        <w:tc>
          <w:tcPr>
            <w:tcW w:w="756" w:type="dxa"/>
            <w:tcBorders>
              <w:top w:val="nil"/>
              <w:left w:val="nil"/>
              <w:bottom w:val="nil"/>
              <w:right w:val="nil"/>
            </w:tcBorders>
            <w:shd w:val="clear" w:color="auto" w:fill="auto"/>
            <w:noWrap/>
            <w:vAlign w:val="bottom"/>
            <w:hideMark/>
          </w:tcPr>
          <w:p w14:paraId="769C54DF" w14:textId="77777777" w:rsidR="004139A4" w:rsidRPr="004139A4" w:rsidRDefault="004139A4" w:rsidP="004139A4">
            <w:pPr>
              <w:jc w:val="center"/>
              <w:rPr>
                <w:rFonts w:eastAsia="Times New Roman" w:cs="Times New Roman"/>
              </w:rPr>
            </w:pPr>
            <w:r w:rsidRPr="004139A4">
              <w:rPr>
                <w:rFonts w:eastAsia="Times New Roman" w:cs="Times New Roman"/>
              </w:rPr>
              <w:t>1.0</w:t>
            </w:r>
          </w:p>
        </w:tc>
        <w:tc>
          <w:tcPr>
            <w:tcW w:w="1044" w:type="dxa"/>
            <w:tcBorders>
              <w:top w:val="nil"/>
              <w:left w:val="nil"/>
              <w:bottom w:val="nil"/>
              <w:right w:val="nil"/>
            </w:tcBorders>
            <w:shd w:val="clear" w:color="auto" w:fill="auto"/>
            <w:noWrap/>
            <w:vAlign w:val="bottom"/>
            <w:hideMark/>
          </w:tcPr>
          <w:p w14:paraId="6670F2A9" w14:textId="77777777" w:rsidR="004139A4" w:rsidRPr="004139A4" w:rsidRDefault="004139A4" w:rsidP="004139A4">
            <w:pPr>
              <w:jc w:val="center"/>
              <w:rPr>
                <w:rFonts w:eastAsia="Times New Roman" w:cs="Times New Roman"/>
              </w:rPr>
            </w:pPr>
            <w:r w:rsidRPr="004139A4">
              <w:rPr>
                <w:rFonts w:eastAsia="Times New Roman" w:cs="Times New Roman"/>
              </w:rPr>
              <w:t>1.2</w:t>
            </w:r>
          </w:p>
        </w:tc>
        <w:tc>
          <w:tcPr>
            <w:tcW w:w="756" w:type="dxa"/>
            <w:tcBorders>
              <w:top w:val="nil"/>
              <w:left w:val="nil"/>
              <w:bottom w:val="nil"/>
              <w:right w:val="nil"/>
            </w:tcBorders>
            <w:shd w:val="clear" w:color="auto" w:fill="auto"/>
            <w:noWrap/>
            <w:vAlign w:val="bottom"/>
            <w:hideMark/>
          </w:tcPr>
          <w:p w14:paraId="161A1CC8" w14:textId="77777777" w:rsidR="004139A4" w:rsidRPr="004139A4" w:rsidRDefault="004139A4" w:rsidP="004139A4">
            <w:pPr>
              <w:jc w:val="center"/>
              <w:rPr>
                <w:rFonts w:eastAsia="Times New Roman" w:cs="Times New Roman"/>
              </w:rPr>
            </w:pPr>
            <w:r w:rsidRPr="004139A4">
              <w:rPr>
                <w:rFonts w:eastAsia="Times New Roman" w:cs="Times New Roman"/>
              </w:rPr>
              <w:t>1.0</w:t>
            </w:r>
          </w:p>
        </w:tc>
        <w:tc>
          <w:tcPr>
            <w:tcW w:w="1163" w:type="dxa"/>
            <w:tcBorders>
              <w:top w:val="nil"/>
              <w:left w:val="nil"/>
              <w:bottom w:val="nil"/>
              <w:right w:val="nil"/>
            </w:tcBorders>
            <w:shd w:val="clear" w:color="auto" w:fill="auto"/>
            <w:noWrap/>
            <w:vAlign w:val="bottom"/>
            <w:hideMark/>
          </w:tcPr>
          <w:p w14:paraId="02CEE0E7" w14:textId="77777777" w:rsidR="004139A4" w:rsidRPr="004139A4" w:rsidRDefault="004139A4" w:rsidP="004139A4">
            <w:pPr>
              <w:jc w:val="center"/>
              <w:rPr>
                <w:rFonts w:eastAsia="Times New Roman" w:cs="Times New Roman"/>
              </w:rPr>
            </w:pPr>
            <w:r w:rsidRPr="004139A4">
              <w:rPr>
                <w:rFonts w:eastAsia="Times New Roman" w:cs="Times New Roman"/>
              </w:rPr>
              <w:t>1.1</w:t>
            </w:r>
          </w:p>
        </w:tc>
        <w:tc>
          <w:tcPr>
            <w:tcW w:w="756" w:type="dxa"/>
            <w:tcBorders>
              <w:top w:val="nil"/>
              <w:left w:val="nil"/>
              <w:bottom w:val="nil"/>
              <w:right w:val="nil"/>
            </w:tcBorders>
            <w:shd w:val="clear" w:color="auto" w:fill="auto"/>
            <w:noWrap/>
            <w:vAlign w:val="bottom"/>
            <w:hideMark/>
          </w:tcPr>
          <w:p w14:paraId="5596B2E4" w14:textId="77777777" w:rsidR="004139A4" w:rsidRPr="004139A4" w:rsidRDefault="004139A4" w:rsidP="004139A4">
            <w:pPr>
              <w:jc w:val="center"/>
              <w:rPr>
                <w:rFonts w:eastAsia="Times New Roman" w:cs="Times New Roman"/>
              </w:rPr>
            </w:pPr>
            <w:r w:rsidRPr="004139A4">
              <w:rPr>
                <w:rFonts w:eastAsia="Times New Roman" w:cs="Times New Roman"/>
              </w:rPr>
              <w:t>1.0</w:t>
            </w:r>
          </w:p>
        </w:tc>
        <w:tc>
          <w:tcPr>
            <w:tcW w:w="774" w:type="dxa"/>
            <w:tcBorders>
              <w:top w:val="nil"/>
              <w:left w:val="nil"/>
              <w:bottom w:val="nil"/>
              <w:right w:val="nil"/>
            </w:tcBorders>
            <w:shd w:val="clear" w:color="auto" w:fill="auto"/>
            <w:noWrap/>
            <w:vAlign w:val="bottom"/>
            <w:hideMark/>
          </w:tcPr>
          <w:p w14:paraId="1159BEC8" w14:textId="77777777" w:rsidR="004139A4" w:rsidRPr="004139A4" w:rsidRDefault="004139A4" w:rsidP="004139A4">
            <w:pPr>
              <w:jc w:val="center"/>
              <w:rPr>
                <w:rFonts w:eastAsia="Times New Roman" w:cs="Times New Roman"/>
              </w:rPr>
            </w:pPr>
            <w:r w:rsidRPr="004139A4">
              <w:rPr>
                <w:rFonts w:eastAsia="Times New Roman" w:cs="Times New Roman"/>
              </w:rPr>
              <w:t>0.00</w:t>
            </w:r>
          </w:p>
        </w:tc>
      </w:tr>
      <w:tr w:rsidR="004139A4" w:rsidRPr="004139A4" w14:paraId="709FB6B3" w14:textId="77777777" w:rsidTr="004139A4">
        <w:trPr>
          <w:trHeight w:val="315"/>
        </w:trPr>
        <w:tc>
          <w:tcPr>
            <w:tcW w:w="4140" w:type="dxa"/>
            <w:tcBorders>
              <w:top w:val="nil"/>
              <w:left w:val="nil"/>
              <w:bottom w:val="single" w:sz="4" w:space="0" w:color="auto"/>
              <w:right w:val="nil"/>
            </w:tcBorders>
            <w:shd w:val="clear" w:color="auto" w:fill="auto"/>
            <w:noWrap/>
            <w:vAlign w:val="bottom"/>
            <w:hideMark/>
          </w:tcPr>
          <w:p w14:paraId="745D56EC" w14:textId="77777777" w:rsidR="004139A4" w:rsidRPr="004139A4" w:rsidRDefault="004139A4" w:rsidP="004139A4">
            <w:pPr>
              <w:rPr>
                <w:rFonts w:eastAsia="Times New Roman" w:cs="Times New Roman"/>
              </w:rPr>
            </w:pPr>
            <w:r w:rsidRPr="004139A4">
              <w:rPr>
                <w:rFonts w:eastAsia="Times New Roman" w:cs="Times New Roman"/>
              </w:rPr>
              <w:t>Person-year observations</w:t>
            </w:r>
          </w:p>
        </w:tc>
        <w:tc>
          <w:tcPr>
            <w:tcW w:w="1080" w:type="dxa"/>
            <w:tcBorders>
              <w:top w:val="nil"/>
              <w:left w:val="nil"/>
              <w:bottom w:val="single" w:sz="4" w:space="0" w:color="auto"/>
              <w:right w:val="nil"/>
            </w:tcBorders>
            <w:shd w:val="clear" w:color="auto" w:fill="auto"/>
            <w:noWrap/>
            <w:vAlign w:val="bottom"/>
            <w:hideMark/>
          </w:tcPr>
          <w:p w14:paraId="3BDC94F8" w14:textId="77777777" w:rsidR="004139A4" w:rsidRPr="004139A4" w:rsidRDefault="004139A4" w:rsidP="004139A4">
            <w:pPr>
              <w:jc w:val="center"/>
              <w:rPr>
                <w:rFonts w:eastAsia="Times New Roman" w:cs="Times New Roman"/>
              </w:rPr>
            </w:pPr>
            <w:r w:rsidRPr="004139A4">
              <w:rPr>
                <w:rFonts w:eastAsia="Times New Roman" w:cs="Times New Roman"/>
              </w:rPr>
              <w:t>23,664</w:t>
            </w:r>
          </w:p>
        </w:tc>
        <w:tc>
          <w:tcPr>
            <w:tcW w:w="756" w:type="dxa"/>
            <w:tcBorders>
              <w:top w:val="nil"/>
              <w:left w:val="nil"/>
              <w:bottom w:val="single" w:sz="4" w:space="0" w:color="auto"/>
              <w:right w:val="nil"/>
            </w:tcBorders>
            <w:shd w:val="clear" w:color="auto" w:fill="auto"/>
            <w:noWrap/>
            <w:vAlign w:val="bottom"/>
            <w:hideMark/>
          </w:tcPr>
          <w:p w14:paraId="184BC40A"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1044" w:type="dxa"/>
            <w:tcBorders>
              <w:top w:val="nil"/>
              <w:left w:val="nil"/>
              <w:bottom w:val="single" w:sz="4" w:space="0" w:color="auto"/>
              <w:right w:val="nil"/>
            </w:tcBorders>
            <w:shd w:val="clear" w:color="auto" w:fill="auto"/>
            <w:noWrap/>
            <w:vAlign w:val="bottom"/>
            <w:hideMark/>
          </w:tcPr>
          <w:p w14:paraId="2DAC7439" w14:textId="77777777" w:rsidR="004139A4" w:rsidRPr="004139A4" w:rsidRDefault="004139A4" w:rsidP="004139A4">
            <w:pPr>
              <w:jc w:val="center"/>
              <w:rPr>
                <w:rFonts w:eastAsia="Times New Roman" w:cs="Times New Roman"/>
              </w:rPr>
            </w:pPr>
            <w:r w:rsidRPr="004139A4">
              <w:rPr>
                <w:rFonts w:eastAsia="Times New Roman" w:cs="Times New Roman"/>
              </w:rPr>
              <w:t>13,458</w:t>
            </w:r>
          </w:p>
        </w:tc>
        <w:tc>
          <w:tcPr>
            <w:tcW w:w="756" w:type="dxa"/>
            <w:tcBorders>
              <w:top w:val="nil"/>
              <w:left w:val="nil"/>
              <w:bottom w:val="single" w:sz="4" w:space="0" w:color="auto"/>
              <w:right w:val="nil"/>
            </w:tcBorders>
            <w:shd w:val="clear" w:color="auto" w:fill="auto"/>
            <w:noWrap/>
            <w:vAlign w:val="bottom"/>
            <w:hideMark/>
          </w:tcPr>
          <w:p w14:paraId="4BF37836"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1163" w:type="dxa"/>
            <w:tcBorders>
              <w:top w:val="nil"/>
              <w:left w:val="nil"/>
              <w:bottom w:val="single" w:sz="4" w:space="0" w:color="auto"/>
              <w:right w:val="nil"/>
            </w:tcBorders>
            <w:shd w:val="clear" w:color="auto" w:fill="auto"/>
            <w:noWrap/>
            <w:vAlign w:val="bottom"/>
            <w:hideMark/>
          </w:tcPr>
          <w:p w14:paraId="565790B9" w14:textId="77777777" w:rsidR="004139A4" w:rsidRPr="004139A4" w:rsidRDefault="004139A4" w:rsidP="004139A4">
            <w:pPr>
              <w:jc w:val="center"/>
              <w:rPr>
                <w:rFonts w:eastAsia="Times New Roman" w:cs="Times New Roman"/>
              </w:rPr>
            </w:pPr>
            <w:r w:rsidRPr="004139A4">
              <w:rPr>
                <w:rFonts w:eastAsia="Times New Roman" w:cs="Times New Roman"/>
              </w:rPr>
              <w:t>10,206</w:t>
            </w:r>
          </w:p>
        </w:tc>
        <w:tc>
          <w:tcPr>
            <w:tcW w:w="756" w:type="dxa"/>
            <w:tcBorders>
              <w:top w:val="nil"/>
              <w:left w:val="nil"/>
              <w:bottom w:val="single" w:sz="4" w:space="0" w:color="auto"/>
              <w:right w:val="nil"/>
            </w:tcBorders>
            <w:shd w:val="clear" w:color="auto" w:fill="auto"/>
            <w:noWrap/>
            <w:vAlign w:val="bottom"/>
            <w:hideMark/>
          </w:tcPr>
          <w:p w14:paraId="7857F2A1" w14:textId="77777777" w:rsidR="004139A4" w:rsidRPr="004139A4" w:rsidRDefault="004139A4" w:rsidP="004139A4">
            <w:pPr>
              <w:jc w:val="center"/>
              <w:rPr>
                <w:rFonts w:eastAsia="Times New Roman" w:cs="Times New Roman"/>
              </w:rPr>
            </w:pPr>
            <w:r w:rsidRPr="004139A4">
              <w:rPr>
                <w:rFonts w:eastAsia="Times New Roman" w:cs="Times New Roman"/>
              </w:rPr>
              <w:t> </w:t>
            </w:r>
          </w:p>
        </w:tc>
        <w:tc>
          <w:tcPr>
            <w:tcW w:w="774" w:type="dxa"/>
            <w:tcBorders>
              <w:top w:val="nil"/>
              <w:left w:val="nil"/>
              <w:bottom w:val="single" w:sz="4" w:space="0" w:color="auto"/>
              <w:right w:val="nil"/>
            </w:tcBorders>
            <w:shd w:val="clear" w:color="auto" w:fill="auto"/>
            <w:noWrap/>
            <w:vAlign w:val="bottom"/>
            <w:hideMark/>
          </w:tcPr>
          <w:p w14:paraId="6103FA21" w14:textId="77777777" w:rsidR="004139A4" w:rsidRPr="004139A4" w:rsidRDefault="004139A4" w:rsidP="004139A4">
            <w:pPr>
              <w:rPr>
                <w:rFonts w:eastAsia="Times New Roman" w:cs="Times New Roman"/>
              </w:rPr>
            </w:pPr>
            <w:r w:rsidRPr="004139A4">
              <w:rPr>
                <w:rFonts w:eastAsia="Times New Roman" w:cs="Times New Roman"/>
              </w:rPr>
              <w:t> </w:t>
            </w:r>
          </w:p>
        </w:tc>
      </w:tr>
      <w:tr w:rsidR="004139A4" w:rsidRPr="004139A4" w14:paraId="032A502E" w14:textId="77777777" w:rsidTr="004139A4">
        <w:trPr>
          <w:trHeight w:val="720"/>
        </w:trPr>
        <w:tc>
          <w:tcPr>
            <w:tcW w:w="10471" w:type="dxa"/>
            <w:gridSpan w:val="8"/>
            <w:tcBorders>
              <w:top w:val="nil"/>
              <w:left w:val="nil"/>
              <w:bottom w:val="nil"/>
              <w:right w:val="nil"/>
            </w:tcBorders>
            <w:shd w:val="clear" w:color="auto" w:fill="auto"/>
            <w:vAlign w:val="bottom"/>
            <w:hideMark/>
          </w:tcPr>
          <w:p w14:paraId="3A30F4C1" w14:textId="77777777" w:rsidR="004139A4" w:rsidRPr="004139A4" w:rsidRDefault="004139A4" w:rsidP="004139A4">
            <w:pPr>
              <w:rPr>
                <w:rFonts w:eastAsia="Times New Roman" w:cs="Times New Roman"/>
              </w:rPr>
            </w:pPr>
            <w:r w:rsidRPr="004139A4">
              <w:rPr>
                <w:rFonts w:eastAsia="Times New Roman" w:cs="Times New Roman"/>
                <w:i/>
                <w:iCs/>
              </w:rPr>
              <w:t>Note</w:t>
            </w:r>
            <w:r w:rsidRPr="004139A4">
              <w:rPr>
                <w:rFonts w:eastAsia="Times New Roman" w:cs="Times New Roman"/>
              </w:rPr>
              <w:t xml:space="preserve">: Data were pooled across the 9-month, Age 7, and Age 11 waves of MCS. The </w:t>
            </w:r>
            <w:r w:rsidRPr="00D01468">
              <w:rPr>
                <w:rFonts w:eastAsia="Times New Roman" w:cs="Times New Roman"/>
                <w:i/>
              </w:rPr>
              <w:t>p</w:t>
            </w:r>
            <w:r w:rsidRPr="004139A4">
              <w:rPr>
                <w:rFonts w:eastAsia="Times New Roman" w:cs="Times New Roman"/>
              </w:rPr>
              <w:t xml:space="preserve"> value column denotes statistical differences between nonstandard and standard work schedule observations. </w:t>
            </w:r>
          </w:p>
        </w:tc>
      </w:tr>
      <w:tr w:rsidR="004139A4" w:rsidRPr="004139A4" w14:paraId="44C89711" w14:textId="77777777" w:rsidTr="004139A4">
        <w:trPr>
          <w:trHeight w:val="600"/>
        </w:trPr>
        <w:tc>
          <w:tcPr>
            <w:tcW w:w="10471" w:type="dxa"/>
            <w:gridSpan w:val="8"/>
            <w:tcBorders>
              <w:top w:val="nil"/>
              <w:left w:val="nil"/>
              <w:bottom w:val="nil"/>
              <w:right w:val="nil"/>
            </w:tcBorders>
            <w:shd w:val="clear" w:color="auto" w:fill="auto"/>
            <w:vAlign w:val="bottom"/>
            <w:hideMark/>
          </w:tcPr>
          <w:p w14:paraId="0952B3CE" w14:textId="77777777" w:rsidR="004139A4" w:rsidRPr="004139A4" w:rsidRDefault="004139A4" w:rsidP="004139A4">
            <w:pPr>
              <w:rPr>
                <w:rFonts w:eastAsia="Times New Roman" w:cs="Times New Roman"/>
              </w:rPr>
            </w:pPr>
            <w:r w:rsidRPr="004139A4">
              <w:rPr>
                <w:rFonts w:eastAsia="Times New Roman" w:cs="Times New Roman"/>
              </w:rPr>
              <w:t xml:space="preserve">Small emp. = Small employer. Self-emp. = Self-employed. NVQ = National Vocational Qualification. GCSE = General Certificate of Secondary Education. </w:t>
            </w:r>
          </w:p>
        </w:tc>
      </w:tr>
    </w:tbl>
    <w:p w14:paraId="4FC2AFF0" w14:textId="3118CD11" w:rsidR="005734EE" w:rsidRDefault="005734EE" w:rsidP="00656B7A"/>
    <w:p w14:paraId="1F7FE5E9" w14:textId="77777777" w:rsidR="005734EE" w:rsidRDefault="005734EE">
      <w:r>
        <w:br w:type="page"/>
      </w:r>
    </w:p>
    <w:tbl>
      <w:tblPr>
        <w:tblW w:w="7960" w:type="dxa"/>
        <w:tblLook w:val="04A0" w:firstRow="1" w:lastRow="0" w:firstColumn="1" w:lastColumn="0" w:noHBand="0" w:noVBand="1"/>
      </w:tblPr>
      <w:tblGrid>
        <w:gridCol w:w="3160"/>
        <w:gridCol w:w="1200"/>
        <w:gridCol w:w="1200"/>
        <w:gridCol w:w="1200"/>
        <w:gridCol w:w="1200"/>
      </w:tblGrid>
      <w:tr w:rsidR="005734EE" w:rsidRPr="005734EE" w14:paraId="37CB6865" w14:textId="77777777" w:rsidTr="005734EE">
        <w:trPr>
          <w:trHeight w:val="810"/>
        </w:trPr>
        <w:tc>
          <w:tcPr>
            <w:tcW w:w="7960" w:type="dxa"/>
            <w:gridSpan w:val="5"/>
            <w:tcBorders>
              <w:top w:val="nil"/>
              <w:left w:val="nil"/>
              <w:bottom w:val="single" w:sz="4" w:space="0" w:color="auto"/>
              <w:right w:val="nil"/>
            </w:tcBorders>
            <w:shd w:val="clear" w:color="auto" w:fill="auto"/>
            <w:vAlign w:val="bottom"/>
            <w:hideMark/>
          </w:tcPr>
          <w:p w14:paraId="392411CB" w14:textId="77777777" w:rsidR="005734EE" w:rsidRPr="005734EE" w:rsidRDefault="005734EE" w:rsidP="005734EE">
            <w:pPr>
              <w:rPr>
                <w:rFonts w:eastAsia="Times New Roman" w:cs="Times New Roman"/>
                <w:i/>
                <w:iCs/>
              </w:rPr>
            </w:pPr>
            <w:r w:rsidRPr="005734EE">
              <w:rPr>
                <w:rFonts w:eastAsia="Times New Roman" w:cs="Times New Roman"/>
              </w:rPr>
              <w:lastRenderedPageBreak/>
              <w:t>Table 3</w:t>
            </w:r>
            <w:r w:rsidRPr="005734EE">
              <w:rPr>
                <w:rFonts w:eastAsia="Times New Roman" w:cs="Times New Roman"/>
                <w:i/>
                <w:iCs/>
              </w:rPr>
              <w:t>. Associations between Nonstandard Work Schedules and Mental Health among Mothers and Fathers from Fixed Effects Models</w:t>
            </w:r>
          </w:p>
        </w:tc>
      </w:tr>
      <w:tr w:rsidR="005734EE" w:rsidRPr="005734EE" w14:paraId="30D4CAFA" w14:textId="77777777" w:rsidTr="005734EE">
        <w:trPr>
          <w:trHeight w:val="315"/>
        </w:trPr>
        <w:tc>
          <w:tcPr>
            <w:tcW w:w="3160" w:type="dxa"/>
            <w:tcBorders>
              <w:top w:val="nil"/>
              <w:left w:val="nil"/>
              <w:bottom w:val="nil"/>
              <w:right w:val="nil"/>
            </w:tcBorders>
            <w:shd w:val="clear" w:color="auto" w:fill="auto"/>
            <w:noWrap/>
            <w:vAlign w:val="bottom"/>
            <w:hideMark/>
          </w:tcPr>
          <w:p w14:paraId="1170C7C1" w14:textId="77777777" w:rsidR="005734EE" w:rsidRPr="005734EE" w:rsidRDefault="005734EE" w:rsidP="005734EE">
            <w:pPr>
              <w:rPr>
                <w:rFonts w:eastAsia="Times New Roman" w:cs="Times New Roman"/>
                <w:i/>
                <w:iCs/>
              </w:rPr>
            </w:pPr>
          </w:p>
        </w:tc>
        <w:tc>
          <w:tcPr>
            <w:tcW w:w="2400" w:type="dxa"/>
            <w:gridSpan w:val="2"/>
            <w:tcBorders>
              <w:top w:val="nil"/>
              <w:left w:val="nil"/>
              <w:bottom w:val="single" w:sz="4" w:space="0" w:color="auto"/>
              <w:right w:val="nil"/>
            </w:tcBorders>
            <w:shd w:val="clear" w:color="auto" w:fill="auto"/>
            <w:vAlign w:val="bottom"/>
            <w:hideMark/>
          </w:tcPr>
          <w:p w14:paraId="2EAC0185" w14:textId="77777777" w:rsidR="005734EE" w:rsidRPr="005734EE" w:rsidRDefault="005734EE" w:rsidP="005734EE">
            <w:pPr>
              <w:jc w:val="center"/>
              <w:rPr>
                <w:rFonts w:eastAsia="Times New Roman" w:cs="Times New Roman"/>
              </w:rPr>
            </w:pPr>
            <w:r w:rsidRPr="005734EE">
              <w:rPr>
                <w:rFonts w:eastAsia="Times New Roman" w:cs="Times New Roman"/>
              </w:rPr>
              <w:t>Mothers</w:t>
            </w:r>
          </w:p>
        </w:tc>
        <w:tc>
          <w:tcPr>
            <w:tcW w:w="2400" w:type="dxa"/>
            <w:gridSpan w:val="2"/>
            <w:tcBorders>
              <w:top w:val="nil"/>
              <w:left w:val="nil"/>
              <w:bottom w:val="single" w:sz="4" w:space="0" w:color="auto"/>
              <w:right w:val="nil"/>
            </w:tcBorders>
            <w:shd w:val="clear" w:color="auto" w:fill="auto"/>
            <w:vAlign w:val="bottom"/>
            <w:hideMark/>
          </w:tcPr>
          <w:p w14:paraId="17C30CF5" w14:textId="77777777" w:rsidR="005734EE" w:rsidRPr="005734EE" w:rsidRDefault="005734EE" w:rsidP="005734EE">
            <w:pPr>
              <w:jc w:val="center"/>
              <w:rPr>
                <w:rFonts w:eastAsia="Times New Roman" w:cs="Times New Roman"/>
              </w:rPr>
            </w:pPr>
            <w:r w:rsidRPr="005734EE">
              <w:rPr>
                <w:rFonts w:eastAsia="Times New Roman" w:cs="Times New Roman"/>
              </w:rPr>
              <w:t>Fathers</w:t>
            </w:r>
          </w:p>
        </w:tc>
      </w:tr>
      <w:tr w:rsidR="005734EE" w:rsidRPr="005734EE" w14:paraId="4FEEB3BA" w14:textId="77777777" w:rsidTr="005734EE">
        <w:trPr>
          <w:trHeight w:val="630"/>
        </w:trPr>
        <w:tc>
          <w:tcPr>
            <w:tcW w:w="3160" w:type="dxa"/>
            <w:tcBorders>
              <w:top w:val="nil"/>
              <w:left w:val="nil"/>
              <w:bottom w:val="single" w:sz="4" w:space="0" w:color="auto"/>
              <w:right w:val="nil"/>
            </w:tcBorders>
            <w:shd w:val="clear" w:color="auto" w:fill="auto"/>
            <w:noWrap/>
            <w:vAlign w:val="bottom"/>
            <w:hideMark/>
          </w:tcPr>
          <w:p w14:paraId="6E7BA698" w14:textId="7BBC22C3" w:rsidR="005734EE" w:rsidRPr="005734EE" w:rsidRDefault="005734EE" w:rsidP="005734EE">
            <w:pPr>
              <w:rPr>
                <w:rFonts w:eastAsia="Times New Roman" w:cs="Times New Roman"/>
                <w:b/>
                <w:bCs/>
                <w:u w:val="single"/>
              </w:rPr>
            </w:pPr>
          </w:p>
        </w:tc>
        <w:tc>
          <w:tcPr>
            <w:tcW w:w="1200" w:type="dxa"/>
            <w:tcBorders>
              <w:top w:val="nil"/>
              <w:left w:val="nil"/>
              <w:bottom w:val="single" w:sz="4" w:space="0" w:color="auto"/>
              <w:right w:val="nil"/>
            </w:tcBorders>
            <w:shd w:val="clear" w:color="auto" w:fill="auto"/>
            <w:vAlign w:val="bottom"/>
            <w:hideMark/>
          </w:tcPr>
          <w:p w14:paraId="18B303E4"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200" w:type="dxa"/>
            <w:tcBorders>
              <w:top w:val="nil"/>
              <w:left w:val="nil"/>
              <w:bottom w:val="single" w:sz="4" w:space="0" w:color="auto"/>
              <w:right w:val="nil"/>
            </w:tcBorders>
            <w:shd w:val="clear" w:color="auto" w:fill="auto"/>
            <w:vAlign w:val="bottom"/>
            <w:hideMark/>
          </w:tcPr>
          <w:p w14:paraId="26A9003F"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c>
          <w:tcPr>
            <w:tcW w:w="1200" w:type="dxa"/>
            <w:tcBorders>
              <w:top w:val="nil"/>
              <w:left w:val="nil"/>
              <w:bottom w:val="single" w:sz="4" w:space="0" w:color="auto"/>
              <w:right w:val="nil"/>
            </w:tcBorders>
            <w:shd w:val="clear" w:color="auto" w:fill="auto"/>
            <w:vAlign w:val="bottom"/>
            <w:hideMark/>
          </w:tcPr>
          <w:p w14:paraId="3C7B3020"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200" w:type="dxa"/>
            <w:tcBorders>
              <w:top w:val="nil"/>
              <w:left w:val="nil"/>
              <w:bottom w:val="single" w:sz="4" w:space="0" w:color="auto"/>
              <w:right w:val="nil"/>
            </w:tcBorders>
            <w:shd w:val="clear" w:color="auto" w:fill="auto"/>
            <w:vAlign w:val="bottom"/>
            <w:hideMark/>
          </w:tcPr>
          <w:p w14:paraId="5CF22127"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r>
      <w:tr w:rsidR="005734EE" w:rsidRPr="005734EE" w14:paraId="3679092C" w14:textId="77777777" w:rsidTr="005734EE">
        <w:trPr>
          <w:trHeight w:val="630"/>
        </w:trPr>
        <w:tc>
          <w:tcPr>
            <w:tcW w:w="3160" w:type="dxa"/>
            <w:tcBorders>
              <w:top w:val="nil"/>
              <w:left w:val="nil"/>
              <w:bottom w:val="nil"/>
              <w:right w:val="nil"/>
            </w:tcBorders>
            <w:shd w:val="clear" w:color="auto" w:fill="auto"/>
            <w:vAlign w:val="bottom"/>
            <w:hideMark/>
          </w:tcPr>
          <w:p w14:paraId="1371C941" w14:textId="77777777" w:rsidR="005734EE" w:rsidRPr="005734EE" w:rsidRDefault="005734EE" w:rsidP="005734EE">
            <w:pPr>
              <w:rPr>
                <w:rFonts w:eastAsia="Times New Roman" w:cs="Times New Roman"/>
              </w:rPr>
            </w:pPr>
            <w:r w:rsidRPr="005734EE">
              <w:rPr>
                <w:rFonts w:eastAsia="Times New Roman" w:cs="Times New Roman"/>
              </w:rPr>
              <w:t>Panel 1: Nonstandard work schedule</w:t>
            </w:r>
          </w:p>
        </w:tc>
        <w:tc>
          <w:tcPr>
            <w:tcW w:w="1200" w:type="dxa"/>
            <w:tcBorders>
              <w:top w:val="nil"/>
              <w:left w:val="nil"/>
              <w:bottom w:val="nil"/>
              <w:right w:val="nil"/>
            </w:tcBorders>
            <w:shd w:val="clear" w:color="auto" w:fill="auto"/>
            <w:noWrap/>
            <w:vAlign w:val="bottom"/>
            <w:hideMark/>
          </w:tcPr>
          <w:p w14:paraId="0F427E8F" w14:textId="77777777" w:rsidR="005734EE" w:rsidRPr="005734EE" w:rsidRDefault="005734EE" w:rsidP="005734EE">
            <w:pPr>
              <w:jc w:val="center"/>
              <w:rPr>
                <w:rFonts w:eastAsia="Times New Roman" w:cs="Times New Roman"/>
              </w:rPr>
            </w:pPr>
            <w:r w:rsidRPr="005734EE">
              <w:rPr>
                <w:rFonts w:eastAsia="Times New Roman" w:cs="Times New Roman"/>
              </w:rPr>
              <w:t>0.001</w:t>
            </w:r>
          </w:p>
        </w:tc>
        <w:tc>
          <w:tcPr>
            <w:tcW w:w="1200" w:type="dxa"/>
            <w:tcBorders>
              <w:top w:val="nil"/>
              <w:left w:val="nil"/>
              <w:bottom w:val="nil"/>
              <w:right w:val="nil"/>
            </w:tcBorders>
            <w:shd w:val="clear" w:color="auto" w:fill="auto"/>
            <w:noWrap/>
            <w:vAlign w:val="bottom"/>
            <w:hideMark/>
          </w:tcPr>
          <w:p w14:paraId="04FDF36B" w14:textId="77777777" w:rsidR="005734EE" w:rsidRPr="005734EE" w:rsidRDefault="005734EE" w:rsidP="005734EE">
            <w:pPr>
              <w:jc w:val="center"/>
              <w:rPr>
                <w:rFonts w:eastAsia="Times New Roman" w:cs="Times New Roman"/>
              </w:rPr>
            </w:pPr>
            <w:r w:rsidRPr="005734EE">
              <w:rPr>
                <w:rFonts w:eastAsia="Times New Roman" w:cs="Times New Roman"/>
              </w:rPr>
              <w:t>0.000</w:t>
            </w:r>
          </w:p>
        </w:tc>
        <w:tc>
          <w:tcPr>
            <w:tcW w:w="1200" w:type="dxa"/>
            <w:tcBorders>
              <w:top w:val="nil"/>
              <w:left w:val="nil"/>
              <w:bottom w:val="nil"/>
              <w:right w:val="nil"/>
            </w:tcBorders>
            <w:shd w:val="clear" w:color="auto" w:fill="auto"/>
            <w:noWrap/>
            <w:vAlign w:val="bottom"/>
            <w:hideMark/>
          </w:tcPr>
          <w:p w14:paraId="1D6FFD94" w14:textId="77777777" w:rsidR="005734EE" w:rsidRPr="005734EE" w:rsidRDefault="005734EE" w:rsidP="005734EE">
            <w:pPr>
              <w:jc w:val="center"/>
              <w:rPr>
                <w:rFonts w:eastAsia="Times New Roman" w:cs="Times New Roman"/>
              </w:rPr>
            </w:pPr>
            <w:r w:rsidRPr="005734EE">
              <w:rPr>
                <w:rFonts w:eastAsia="Times New Roman" w:cs="Times New Roman"/>
              </w:rPr>
              <w:t>0.064***</w:t>
            </w:r>
          </w:p>
        </w:tc>
        <w:tc>
          <w:tcPr>
            <w:tcW w:w="1200" w:type="dxa"/>
            <w:tcBorders>
              <w:top w:val="nil"/>
              <w:left w:val="nil"/>
              <w:bottom w:val="nil"/>
              <w:right w:val="nil"/>
            </w:tcBorders>
            <w:shd w:val="clear" w:color="auto" w:fill="auto"/>
            <w:noWrap/>
            <w:vAlign w:val="bottom"/>
            <w:hideMark/>
          </w:tcPr>
          <w:p w14:paraId="6C5FE8F6" w14:textId="77777777" w:rsidR="005734EE" w:rsidRPr="005734EE" w:rsidRDefault="005734EE" w:rsidP="005734EE">
            <w:pPr>
              <w:jc w:val="center"/>
              <w:rPr>
                <w:rFonts w:eastAsia="Times New Roman" w:cs="Times New Roman"/>
              </w:rPr>
            </w:pPr>
            <w:r w:rsidRPr="005734EE">
              <w:rPr>
                <w:rFonts w:eastAsia="Times New Roman" w:cs="Times New Roman"/>
              </w:rPr>
              <w:t>0.064***</w:t>
            </w:r>
          </w:p>
        </w:tc>
      </w:tr>
      <w:tr w:rsidR="005734EE" w:rsidRPr="005734EE" w14:paraId="114FD8F8" w14:textId="77777777" w:rsidTr="005734EE">
        <w:trPr>
          <w:trHeight w:val="315"/>
        </w:trPr>
        <w:tc>
          <w:tcPr>
            <w:tcW w:w="3160" w:type="dxa"/>
            <w:tcBorders>
              <w:top w:val="nil"/>
              <w:left w:val="nil"/>
              <w:bottom w:val="single" w:sz="4" w:space="0" w:color="auto"/>
              <w:right w:val="nil"/>
            </w:tcBorders>
            <w:shd w:val="clear" w:color="auto" w:fill="auto"/>
            <w:noWrap/>
            <w:vAlign w:val="bottom"/>
            <w:hideMark/>
          </w:tcPr>
          <w:p w14:paraId="5C61B4B9" w14:textId="77777777" w:rsidR="005734EE" w:rsidRPr="005734EE" w:rsidRDefault="005734EE" w:rsidP="005734EE">
            <w:pPr>
              <w:rPr>
                <w:rFonts w:eastAsia="Times New Roman" w:cs="Times New Roman"/>
              </w:rPr>
            </w:pPr>
            <w:r w:rsidRPr="005734EE">
              <w:rPr>
                <w:rFonts w:eastAsia="Times New Roman" w:cs="Times New Roman"/>
              </w:rPr>
              <w:t> </w:t>
            </w:r>
          </w:p>
        </w:tc>
        <w:tc>
          <w:tcPr>
            <w:tcW w:w="1200" w:type="dxa"/>
            <w:tcBorders>
              <w:top w:val="nil"/>
              <w:left w:val="nil"/>
              <w:bottom w:val="nil"/>
              <w:right w:val="nil"/>
            </w:tcBorders>
            <w:shd w:val="clear" w:color="auto" w:fill="auto"/>
            <w:noWrap/>
            <w:vAlign w:val="bottom"/>
            <w:hideMark/>
          </w:tcPr>
          <w:p w14:paraId="2B5F11F2" w14:textId="77777777" w:rsidR="005734EE" w:rsidRPr="005734EE" w:rsidRDefault="005734EE" w:rsidP="005734EE">
            <w:pPr>
              <w:jc w:val="center"/>
              <w:rPr>
                <w:rFonts w:eastAsia="Times New Roman" w:cs="Times New Roman"/>
              </w:rPr>
            </w:pPr>
            <w:r w:rsidRPr="005734EE">
              <w:rPr>
                <w:rFonts w:eastAsia="Times New Roman" w:cs="Times New Roman"/>
              </w:rPr>
              <w:t>(0.012)</w:t>
            </w:r>
          </w:p>
        </w:tc>
        <w:tc>
          <w:tcPr>
            <w:tcW w:w="1200" w:type="dxa"/>
            <w:tcBorders>
              <w:top w:val="nil"/>
              <w:left w:val="nil"/>
              <w:bottom w:val="nil"/>
              <w:right w:val="nil"/>
            </w:tcBorders>
            <w:shd w:val="clear" w:color="auto" w:fill="auto"/>
            <w:noWrap/>
            <w:vAlign w:val="bottom"/>
            <w:hideMark/>
          </w:tcPr>
          <w:p w14:paraId="79404A9A" w14:textId="77777777" w:rsidR="005734EE" w:rsidRPr="005734EE" w:rsidRDefault="005734EE" w:rsidP="005734EE">
            <w:pPr>
              <w:jc w:val="center"/>
              <w:rPr>
                <w:rFonts w:eastAsia="Times New Roman" w:cs="Times New Roman"/>
              </w:rPr>
            </w:pPr>
            <w:r w:rsidRPr="005734EE">
              <w:rPr>
                <w:rFonts w:eastAsia="Times New Roman" w:cs="Times New Roman"/>
              </w:rPr>
              <w:t>(0.011)</w:t>
            </w:r>
          </w:p>
        </w:tc>
        <w:tc>
          <w:tcPr>
            <w:tcW w:w="1200" w:type="dxa"/>
            <w:tcBorders>
              <w:top w:val="nil"/>
              <w:left w:val="nil"/>
              <w:bottom w:val="nil"/>
              <w:right w:val="nil"/>
            </w:tcBorders>
            <w:shd w:val="clear" w:color="auto" w:fill="auto"/>
            <w:noWrap/>
            <w:vAlign w:val="bottom"/>
            <w:hideMark/>
          </w:tcPr>
          <w:p w14:paraId="327AE00C" w14:textId="77777777" w:rsidR="005734EE" w:rsidRPr="005734EE" w:rsidRDefault="005734EE" w:rsidP="005734EE">
            <w:pPr>
              <w:jc w:val="center"/>
              <w:rPr>
                <w:rFonts w:eastAsia="Times New Roman" w:cs="Times New Roman"/>
              </w:rPr>
            </w:pPr>
            <w:r w:rsidRPr="005734EE">
              <w:rPr>
                <w:rFonts w:eastAsia="Times New Roman" w:cs="Times New Roman"/>
              </w:rPr>
              <w:t>(0.018)</w:t>
            </w:r>
          </w:p>
        </w:tc>
        <w:tc>
          <w:tcPr>
            <w:tcW w:w="1200" w:type="dxa"/>
            <w:tcBorders>
              <w:top w:val="nil"/>
              <w:left w:val="nil"/>
              <w:bottom w:val="nil"/>
              <w:right w:val="nil"/>
            </w:tcBorders>
            <w:shd w:val="clear" w:color="auto" w:fill="auto"/>
            <w:noWrap/>
            <w:vAlign w:val="bottom"/>
            <w:hideMark/>
          </w:tcPr>
          <w:p w14:paraId="2EF1E7A1" w14:textId="77777777" w:rsidR="005734EE" w:rsidRPr="005734EE" w:rsidRDefault="005734EE" w:rsidP="005734EE">
            <w:pPr>
              <w:jc w:val="center"/>
              <w:rPr>
                <w:rFonts w:eastAsia="Times New Roman" w:cs="Times New Roman"/>
              </w:rPr>
            </w:pPr>
            <w:r w:rsidRPr="005734EE">
              <w:rPr>
                <w:rFonts w:eastAsia="Times New Roman" w:cs="Times New Roman"/>
              </w:rPr>
              <w:t>(0.018)</w:t>
            </w:r>
          </w:p>
        </w:tc>
      </w:tr>
      <w:tr w:rsidR="005734EE" w:rsidRPr="005734EE" w14:paraId="073E93B5" w14:textId="77777777" w:rsidTr="005734EE">
        <w:trPr>
          <w:trHeight w:val="630"/>
        </w:trPr>
        <w:tc>
          <w:tcPr>
            <w:tcW w:w="3160" w:type="dxa"/>
            <w:tcBorders>
              <w:top w:val="nil"/>
              <w:left w:val="nil"/>
              <w:bottom w:val="single" w:sz="4" w:space="0" w:color="auto"/>
              <w:right w:val="nil"/>
            </w:tcBorders>
            <w:shd w:val="clear" w:color="auto" w:fill="auto"/>
            <w:vAlign w:val="bottom"/>
            <w:hideMark/>
          </w:tcPr>
          <w:p w14:paraId="3F434E87" w14:textId="77777777" w:rsidR="005734EE" w:rsidRPr="005734EE" w:rsidRDefault="005734EE" w:rsidP="005734EE">
            <w:pPr>
              <w:rPr>
                <w:rFonts w:eastAsia="Times New Roman" w:cs="Times New Roman"/>
              </w:rPr>
            </w:pPr>
            <w:r w:rsidRPr="005734EE">
              <w:rPr>
                <w:rFonts w:eastAsia="Times New Roman" w:cs="Times New Roman"/>
              </w:rPr>
              <w:t>Panel 2: Types of nonstandard work</w:t>
            </w:r>
          </w:p>
        </w:tc>
        <w:tc>
          <w:tcPr>
            <w:tcW w:w="1200" w:type="dxa"/>
            <w:tcBorders>
              <w:top w:val="single" w:sz="4" w:space="0" w:color="auto"/>
              <w:left w:val="nil"/>
              <w:bottom w:val="single" w:sz="4" w:space="0" w:color="auto"/>
              <w:right w:val="nil"/>
            </w:tcBorders>
            <w:shd w:val="clear" w:color="auto" w:fill="auto"/>
            <w:noWrap/>
            <w:vAlign w:val="bottom"/>
            <w:hideMark/>
          </w:tcPr>
          <w:p w14:paraId="14285FDF"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200" w:type="dxa"/>
            <w:tcBorders>
              <w:top w:val="single" w:sz="4" w:space="0" w:color="auto"/>
              <w:left w:val="nil"/>
              <w:bottom w:val="single" w:sz="4" w:space="0" w:color="auto"/>
              <w:right w:val="nil"/>
            </w:tcBorders>
            <w:shd w:val="clear" w:color="auto" w:fill="auto"/>
            <w:noWrap/>
            <w:vAlign w:val="bottom"/>
            <w:hideMark/>
          </w:tcPr>
          <w:p w14:paraId="6BF2A4C8"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200" w:type="dxa"/>
            <w:tcBorders>
              <w:top w:val="single" w:sz="4" w:space="0" w:color="auto"/>
              <w:left w:val="nil"/>
              <w:bottom w:val="single" w:sz="4" w:space="0" w:color="auto"/>
              <w:right w:val="nil"/>
            </w:tcBorders>
            <w:shd w:val="clear" w:color="auto" w:fill="auto"/>
            <w:noWrap/>
            <w:vAlign w:val="bottom"/>
            <w:hideMark/>
          </w:tcPr>
          <w:p w14:paraId="56A88464"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200" w:type="dxa"/>
            <w:tcBorders>
              <w:top w:val="single" w:sz="4" w:space="0" w:color="auto"/>
              <w:left w:val="nil"/>
              <w:bottom w:val="single" w:sz="4" w:space="0" w:color="auto"/>
              <w:right w:val="nil"/>
            </w:tcBorders>
            <w:shd w:val="clear" w:color="auto" w:fill="auto"/>
            <w:noWrap/>
            <w:vAlign w:val="bottom"/>
            <w:hideMark/>
          </w:tcPr>
          <w:p w14:paraId="19EBD45C" w14:textId="77777777" w:rsidR="005734EE" w:rsidRPr="005734EE" w:rsidRDefault="005734EE" w:rsidP="005734EE">
            <w:pPr>
              <w:jc w:val="center"/>
              <w:rPr>
                <w:rFonts w:eastAsia="Times New Roman" w:cs="Times New Roman"/>
              </w:rPr>
            </w:pPr>
            <w:r w:rsidRPr="005734EE">
              <w:rPr>
                <w:rFonts w:eastAsia="Times New Roman" w:cs="Times New Roman"/>
              </w:rPr>
              <w:t> </w:t>
            </w:r>
          </w:p>
        </w:tc>
      </w:tr>
      <w:tr w:rsidR="005734EE" w:rsidRPr="005734EE" w14:paraId="04C54F5F" w14:textId="77777777" w:rsidTr="005734EE">
        <w:trPr>
          <w:trHeight w:val="315"/>
        </w:trPr>
        <w:tc>
          <w:tcPr>
            <w:tcW w:w="3160" w:type="dxa"/>
            <w:tcBorders>
              <w:top w:val="nil"/>
              <w:left w:val="nil"/>
              <w:bottom w:val="nil"/>
              <w:right w:val="nil"/>
            </w:tcBorders>
            <w:shd w:val="clear" w:color="auto" w:fill="auto"/>
            <w:noWrap/>
            <w:vAlign w:val="bottom"/>
            <w:hideMark/>
          </w:tcPr>
          <w:p w14:paraId="06B548C5" w14:textId="77777777" w:rsidR="005734EE" w:rsidRPr="005734EE" w:rsidRDefault="005734EE" w:rsidP="005734EE">
            <w:pPr>
              <w:rPr>
                <w:rFonts w:eastAsia="Times New Roman" w:cs="Times New Roman"/>
              </w:rPr>
            </w:pPr>
            <w:r w:rsidRPr="005734EE">
              <w:rPr>
                <w:rFonts w:eastAsia="Times New Roman" w:cs="Times New Roman"/>
              </w:rPr>
              <w:t>Worked evenings</w:t>
            </w:r>
          </w:p>
        </w:tc>
        <w:tc>
          <w:tcPr>
            <w:tcW w:w="1200" w:type="dxa"/>
            <w:tcBorders>
              <w:top w:val="nil"/>
              <w:left w:val="nil"/>
              <w:bottom w:val="nil"/>
              <w:right w:val="nil"/>
            </w:tcBorders>
            <w:shd w:val="clear" w:color="auto" w:fill="auto"/>
            <w:noWrap/>
            <w:vAlign w:val="bottom"/>
            <w:hideMark/>
          </w:tcPr>
          <w:p w14:paraId="73B56203" w14:textId="77777777" w:rsidR="005734EE" w:rsidRPr="005734EE" w:rsidRDefault="005734EE" w:rsidP="005734EE">
            <w:pPr>
              <w:jc w:val="center"/>
              <w:rPr>
                <w:rFonts w:eastAsia="Times New Roman" w:cs="Times New Roman"/>
              </w:rPr>
            </w:pPr>
            <w:r w:rsidRPr="005734EE">
              <w:rPr>
                <w:rFonts w:eastAsia="Times New Roman" w:cs="Times New Roman"/>
              </w:rPr>
              <w:t>-0.004</w:t>
            </w:r>
          </w:p>
        </w:tc>
        <w:tc>
          <w:tcPr>
            <w:tcW w:w="1200" w:type="dxa"/>
            <w:tcBorders>
              <w:top w:val="nil"/>
              <w:left w:val="nil"/>
              <w:bottom w:val="nil"/>
              <w:right w:val="nil"/>
            </w:tcBorders>
            <w:shd w:val="clear" w:color="auto" w:fill="auto"/>
            <w:noWrap/>
            <w:vAlign w:val="bottom"/>
            <w:hideMark/>
          </w:tcPr>
          <w:p w14:paraId="107E12FD" w14:textId="77777777" w:rsidR="005734EE" w:rsidRPr="005734EE" w:rsidRDefault="005734EE" w:rsidP="005734EE">
            <w:pPr>
              <w:jc w:val="center"/>
              <w:rPr>
                <w:rFonts w:eastAsia="Times New Roman" w:cs="Times New Roman"/>
              </w:rPr>
            </w:pPr>
            <w:r w:rsidRPr="005734EE">
              <w:rPr>
                <w:rFonts w:eastAsia="Times New Roman" w:cs="Times New Roman"/>
              </w:rPr>
              <w:t>-0.007</w:t>
            </w:r>
          </w:p>
        </w:tc>
        <w:tc>
          <w:tcPr>
            <w:tcW w:w="1200" w:type="dxa"/>
            <w:tcBorders>
              <w:top w:val="nil"/>
              <w:left w:val="nil"/>
              <w:bottom w:val="nil"/>
              <w:right w:val="nil"/>
            </w:tcBorders>
            <w:shd w:val="clear" w:color="auto" w:fill="auto"/>
            <w:noWrap/>
            <w:vAlign w:val="bottom"/>
            <w:hideMark/>
          </w:tcPr>
          <w:p w14:paraId="4FAB3E2A" w14:textId="77777777" w:rsidR="005734EE" w:rsidRPr="005734EE" w:rsidRDefault="005734EE" w:rsidP="005734EE">
            <w:pPr>
              <w:jc w:val="center"/>
              <w:rPr>
                <w:rFonts w:eastAsia="Times New Roman" w:cs="Times New Roman"/>
              </w:rPr>
            </w:pPr>
            <w:r w:rsidRPr="005734EE">
              <w:rPr>
                <w:rFonts w:eastAsia="Times New Roman" w:cs="Times New Roman"/>
              </w:rPr>
              <w:t>0.055**</w:t>
            </w:r>
          </w:p>
        </w:tc>
        <w:tc>
          <w:tcPr>
            <w:tcW w:w="1200" w:type="dxa"/>
            <w:tcBorders>
              <w:top w:val="nil"/>
              <w:left w:val="nil"/>
              <w:bottom w:val="nil"/>
              <w:right w:val="nil"/>
            </w:tcBorders>
            <w:shd w:val="clear" w:color="auto" w:fill="auto"/>
            <w:noWrap/>
            <w:vAlign w:val="bottom"/>
            <w:hideMark/>
          </w:tcPr>
          <w:p w14:paraId="777CAB52" w14:textId="77777777" w:rsidR="005734EE" w:rsidRPr="005734EE" w:rsidRDefault="005734EE" w:rsidP="005734EE">
            <w:pPr>
              <w:jc w:val="center"/>
              <w:rPr>
                <w:rFonts w:eastAsia="Times New Roman" w:cs="Times New Roman"/>
              </w:rPr>
            </w:pPr>
            <w:r w:rsidRPr="005734EE">
              <w:rPr>
                <w:rFonts w:eastAsia="Times New Roman" w:cs="Times New Roman"/>
              </w:rPr>
              <w:t>0.058**</w:t>
            </w:r>
          </w:p>
        </w:tc>
      </w:tr>
      <w:tr w:rsidR="005734EE" w:rsidRPr="005734EE" w14:paraId="570C3722" w14:textId="77777777" w:rsidTr="005734EE">
        <w:trPr>
          <w:trHeight w:val="315"/>
        </w:trPr>
        <w:tc>
          <w:tcPr>
            <w:tcW w:w="3160" w:type="dxa"/>
            <w:tcBorders>
              <w:top w:val="nil"/>
              <w:left w:val="nil"/>
              <w:bottom w:val="nil"/>
              <w:right w:val="nil"/>
            </w:tcBorders>
            <w:shd w:val="clear" w:color="auto" w:fill="auto"/>
            <w:noWrap/>
            <w:vAlign w:val="bottom"/>
            <w:hideMark/>
          </w:tcPr>
          <w:p w14:paraId="20829640"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4CCAEB91" w14:textId="77777777" w:rsidR="005734EE" w:rsidRPr="005734EE" w:rsidRDefault="005734EE" w:rsidP="005734EE">
            <w:pPr>
              <w:jc w:val="center"/>
              <w:rPr>
                <w:rFonts w:eastAsia="Times New Roman" w:cs="Times New Roman"/>
              </w:rPr>
            </w:pPr>
            <w:r w:rsidRPr="005734EE">
              <w:rPr>
                <w:rFonts w:eastAsia="Times New Roman" w:cs="Times New Roman"/>
              </w:rPr>
              <w:t>(0.012)</w:t>
            </w:r>
          </w:p>
        </w:tc>
        <w:tc>
          <w:tcPr>
            <w:tcW w:w="1200" w:type="dxa"/>
            <w:tcBorders>
              <w:top w:val="nil"/>
              <w:left w:val="nil"/>
              <w:bottom w:val="nil"/>
              <w:right w:val="nil"/>
            </w:tcBorders>
            <w:shd w:val="clear" w:color="auto" w:fill="auto"/>
            <w:noWrap/>
            <w:vAlign w:val="bottom"/>
            <w:hideMark/>
          </w:tcPr>
          <w:p w14:paraId="1FBBFD1C" w14:textId="77777777" w:rsidR="005734EE" w:rsidRPr="005734EE" w:rsidRDefault="005734EE" w:rsidP="005734EE">
            <w:pPr>
              <w:jc w:val="center"/>
              <w:rPr>
                <w:rFonts w:eastAsia="Times New Roman" w:cs="Times New Roman"/>
              </w:rPr>
            </w:pPr>
            <w:r w:rsidRPr="005734EE">
              <w:rPr>
                <w:rFonts w:eastAsia="Times New Roman" w:cs="Times New Roman"/>
              </w:rPr>
              <w:t>(0.012)</w:t>
            </w:r>
          </w:p>
        </w:tc>
        <w:tc>
          <w:tcPr>
            <w:tcW w:w="1200" w:type="dxa"/>
            <w:tcBorders>
              <w:top w:val="nil"/>
              <w:left w:val="nil"/>
              <w:bottom w:val="nil"/>
              <w:right w:val="nil"/>
            </w:tcBorders>
            <w:shd w:val="clear" w:color="auto" w:fill="auto"/>
            <w:noWrap/>
            <w:vAlign w:val="bottom"/>
            <w:hideMark/>
          </w:tcPr>
          <w:p w14:paraId="09E9D013"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200" w:type="dxa"/>
            <w:tcBorders>
              <w:top w:val="nil"/>
              <w:left w:val="nil"/>
              <w:bottom w:val="nil"/>
              <w:right w:val="nil"/>
            </w:tcBorders>
            <w:shd w:val="clear" w:color="auto" w:fill="auto"/>
            <w:noWrap/>
            <w:vAlign w:val="bottom"/>
            <w:hideMark/>
          </w:tcPr>
          <w:p w14:paraId="69E02584" w14:textId="77777777" w:rsidR="005734EE" w:rsidRPr="005734EE" w:rsidRDefault="005734EE" w:rsidP="005734EE">
            <w:pPr>
              <w:jc w:val="center"/>
              <w:rPr>
                <w:rFonts w:eastAsia="Times New Roman" w:cs="Times New Roman"/>
              </w:rPr>
            </w:pPr>
            <w:r w:rsidRPr="005734EE">
              <w:rPr>
                <w:rFonts w:eastAsia="Times New Roman" w:cs="Times New Roman"/>
              </w:rPr>
              <w:t>(0.020)</w:t>
            </w:r>
          </w:p>
        </w:tc>
      </w:tr>
      <w:tr w:rsidR="005734EE" w:rsidRPr="005734EE" w14:paraId="33180172" w14:textId="77777777" w:rsidTr="005734EE">
        <w:trPr>
          <w:trHeight w:val="315"/>
        </w:trPr>
        <w:tc>
          <w:tcPr>
            <w:tcW w:w="3160" w:type="dxa"/>
            <w:tcBorders>
              <w:top w:val="nil"/>
              <w:left w:val="nil"/>
              <w:bottom w:val="nil"/>
              <w:right w:val="nil"/>
            </w:tcBorders>
            <w:shd w:val="clear" w:color="auto" w:fill="auto"/>
            <w:noWrap/>
            <w:vAlign w:val="bottom"/>
            <w:hideMark/>
          </w:tcPr>
          <w:p w14:paraId="0AABE8B3" w14:textId="77777777" w:rsidR="005734EE" w:rsidRPr="005734EE" w:rsidRDefault="005734EE" w:rsidP="005734EE">
            <w:pPr>
              <w:rPr>
                <w:rFonts w:eastAsia="Times New Roman" w:cs="Times New Roman"/>
              </w:rPr>
            </w:pPr>
            <w:r w:rsidRPr="005734EE">
              <w:rPr>
                <w:rFonts w:eastAsia="Times New Roman" w:cs="Times New Roman"/>
              </w:rPr>
              <w:t>Worked weekends</w:t>
            </w:r>
          </w:p>
        </w:tc>
        <w:tc>
          <w:tcPr>
            <w:tcW w:w="1200" w:type="dxa"/>
            <w:tcBorders>
              <w:top w:val="nil"/>
              <w:left w:val="nil"/>
              <w:bottom w:val="nil"/>
              <w:right w:val="nil"/>
            </w:tcBorders>
            <w:shd w:val="clear" w:color="auto" w:fill="auto"/>
            <w:noWrap/>
            <w:vAlign w:val="bottom"/>
            <w:hideMark/>
          </w:tcPr>
          <w:p w14:paraId="000ACA3D" w14:textId="77777777" w:rsidR="005734EE" w:rsidRPr="005734EE" w:rsidRDefault="005734EE" w:rsidP="005734EE">
            <w:pPr>
              <w:jc w:val="center"/>
              <w:rPr>
                <w:rFonts w:eastAsia="Times New Roman" w:cs="Times New Roman"/>
              </w:rPr>
            </w:pPr>
            <w:r w:rsidRPr="005734EE">
              <w:rPr>
                <w:rFonts w:eastAsia="Times New Roman" w:cs="Times New Roman"/>
              </w:rPr>
              <w:t>-0.003</w:t>
            </w:r>
          </w:p>
        </w:tc>
        <w:tc>
          <w:tcPr>
            <w:tcW w:w="1200" w:type="dxa"/>
            <w:tcBorders>
              <w:top w:val="nil"/>
              <w:left w:val="nil"/>
              <w:bottom w:val="nil"/>
              <w:right w:val="nil"/>
            </w:tcBorders>
            <w:shd w:val="clear" w:color="auto" w:fill="auto"/>
            <w:noWrap/>
            <w:vAlign w:val="bottom"/>
            <w:hideMark/>
          </w:tcPr>
          <w:p w14:paraId="38FD23E8" w14:textId="77777777" w:rsidR="005734EE" w:rsidRPr="005734EE" w:rsidRDefault="005734EE" w:rsidP="005734EE">
            <w:pPr>
              <w:jc w:val="center"/>
              <w:rPr>
                <w:rFonts w:eastAsia="Times New Roman" w:cs="Times New Roman"/>
              </w:rPr>
            </w:pPr>
            <w:r w:rsidRPr="005734EE">
              <w:rPr>
                <w:rFonts w:eastAsia="Times New Roman" w:cs="Times New Roman"/>
              </w:rPr>
              <w:t>-0.003</w:t>
            </w:r>
          </w:p>
        </w:tc>
        <w:tc>
          <w:tcPr>
            <w:tcW w:w="1200" w:type="dxa"/>
            <w:tcBorders>
              <w:top w:val="nil"/>
              <w:left w:val="nil"/>
              <w:bottom w:val="nil"/>
              <w:right w:val="nil"/>
            </w:tcBorders>
            <w:shd w:val="clear" w:color="auto" w:fill="auto"/>
            <w:noWrap/>
            <w:vAlign w:val="bottom"/>
            <w:hideMark/>
          </w:tcPr>
          <w:p w14:paraId="62575964" w14:textId="77777777" w:rsidR="005734EE" w:rsidRPr="005734EE" w:rsidRDefault="005734EE" w:rsidP="005734EE">
            <w:pPr>
              <w:jc w:val="center"/>
              <w:rPr>
                <w:rFonts w:eastAsia="Times New Roman" w:cs="Times New Roman"/>
              </w:rPr>
            </w:pPr>
            <w:r w:rsidRPr="005734EE">
              <w:rPr>
                <w:rFonts w:eastAsia="Times New Roman" w:cs="Times New Roman"/>
              </w:rPr>
              <w:t>0.048*</w:t>
            </w:r>
          </w:p>
        </w:tc>
        <w:tc>
          <w:tcPr>
            <w:tcW w:w="1200" w:type="dxa"/>
            <w:tcBorders>
              <w:top w:val="nil"/>
              <w:left w:val="nil"/>
              <w:bottom w:val="nil"/>
              <w:right w:val="nil"/>
            </w:tcBorders>
            <w:shd w:val="clear" w:color="auto" w:fill="auto"/>
            <w:noWrap/>
            <w:vAlign w:val="bottom"/>
            <w:hideMark/>
          </w:tcPr>
          <w:p w14:paraId="4C0D3E33" w14:textId="77777777" w:rsidR="005734EE" w:rsidRPr="005734EE" w:rsidRDefault="005734EE" w:rsidP="005734EE">
            <w:pPr>
              <w:jc w:val="center"/>
              <w:rPr>
                <w:rFonts w:eastAsia="Times New Roman" w:cs="Times New Roman"/>
              </w:rPr>
            </w:pPr>
            <w:r w:rsidRPr="005734EE">
              <w:rPr>
                <w:rFonts w:eastAsia="Times New Roman" w:cs="Times New Roman"/>
              </w:rPr>
              <w:t>0.051*</w:t>
            </w:r>
          </w:p>
        </w:tc>
      </w:tr>
      <w:tr w:rsidR="005734EE" w:rsidRPr="005734EE" w14:paraId="07AAF94C" w14:textId="77777777" w:rsidTr="005734EE">
        <w:trPr>
          <w:trHeight w:val="315"/>
        </w:trPr>
        <w:tc>
          <w:tcPr>
            <w:tcW w:w="3160" w:type="dxa"/>
            <w:tcBorders>
              <w:top w:val="nil"/>
              <w:left w:val="nil"/>
              <w:bottom w:val="nil"/>
              <w:right w:val="nil"/>
            </w:tcBorders>
            <w:shd w:val="clear" w:color="auto" w:fill="auto"/>
            <w:noWrap/>
            <w:vAlign w:val="bottom"/>
            <w:hideMark/>
          </w:tcPr>
          <w:p w14:paraId="3AFC40DD"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7A513EF0" w14:textId="77777777" w:rsidR="005734EE" w:rsidRPr="005734EE" w:rsidRDefault="005734EE" w:rsidP="005734EE">
            <w:pPr>
              <w:jc w:val="center"/>
              <w:rPr>
                <w:rFonts w:eastAsia="Times New Roman" w:cs="Times New Roman"/>
              </w:rPr>
            </w:pPr>
            <w:r w:rsidRPr="005734EE">
              <w:rPr>
                <w:rFonts w:eastAsia="Times New Roman" w:cs="Times New Roman"/>
              </w:rPr>
              <w:t>(0.013)</w:t>
            </w:r>
          </w:p>
        </w:tc>
        <w:tc>
          <w:tcPr>
            <w:tcW w:w="1200" w:type="dxa"/>
            <w:tcBorders>
              <w:top w:val="nil"/>
              <w:left w:val="nil"/>
              <w:bottom w:val="nil"/>
              <w:right w:val="nil"/>
            </w:tcBorders>
            <w:shd w:val="clear" w:color="auto" w:fill="auto"/>
            <w:noWrap/>
            <w:vAlign w:val="bottom"/>
            <w:hideMark/>
          </w:tcPr>
          <w:p w14:paraId="19E88988" w14:textId="77777777" w:rsidR="005734EE" w:rsidRPr="005734EE" w:rsidRDefault="005734EE" w:rsidP="005734EE">
            <w:pPr>
              <w:jc w:val="center"/>
              <w:rPr>
                <w:rFonts w:eastAsia="Times New Roman" w:cs="Times New Roman"/>
              </w:rPr>
            </w:pPr>
            <w:r w:rsidRPr="005734EE">
              <w:rPr>
                <w:rFonts w:eastAsia="Times New Roman" w:cs="Times New Roman"/>
              </w:rPr>
              <w:t>(0.013)</w:t>
            </w:r>
          </w:p>
        </w:tc>
        <w:tc>
          <w:tcPr>
            <w:tcW w:w="1200" w:type="dxa"/>
            <w:tcBorders>
              <w:top w:val="nil"/>
              <w:left w:val="nil"/>
              <w:bottom w:val="nil"/>
              <w:right w:val="nil"/>
            </w:tcBorders>
            <w:shd w:val="clear" w:color="auto" w:fill="auto"/>
            <w:noWrap/>
            <w:vAlign w:val="bottom"/>
            <w:hideMark/>
          </w:tcPr>
          <w:p w14:paraId="08F0E221"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200" w:type="dxa"/>
            <w:tcBorders>
              <w:top w:val="nil"/>
              <w:left w:val="nil"/>
              <w:bottom w:val="nil"/>
              <w:right w:val="nil"/>
            </w:tcBorders>
            <w:shd w:val="clear" w:color="auto" w:fill="auto"/>
            <w:noWrap/>
            <w:vAlign w:val="bottom"/>
            <w:hideMark/>
          </w:tcPr>
          <w:p w14:paraId="1C1FB68D" w14:textId="77777777" w:rsidR="005734EE" w:rsidRPr="005734EE" w:rsidRDefault="005734EE" w:rsidP="005734EE">
            <w:pPr>
              <w:jc w:val="center"/>
              <w:rPr>
                <w:rFonts w:eastAsia="Times New Roman" w:cs="Times New Roman"/>
              </w:rPr>
            </w:pPr>
            <w:r w:rsidRPr="005734EE">
              <w:rPr>
                <w:rFonts w:eastAsia="Times New Roman" w:cs="Times New Roman"/>
              </w:rPr>
              <w:t>(0.020)</w:t>
            </w:r>
          </w:p>
        </w:tc>
      </w:tr>
      <w:tr w:rsidR="005734EE" w:rsidRPr="005734EE" w14:paraId="5AD73951" w14:textId="77777777" w:rsidTr="005734EE">
        <w:trPr>
          <w:trHeight w:val="315"/>
        </w:trPr>
        <w:tc>
          <w:tcPr>
            <w:tcW w:w="3160" w:type="dxa"/>
            <w:tcBorders>
              <w:top w:val="nil"/>
              <w:left w:val="nil"/>
              <w:bottom w:val="nil"/>
              <w:right w:val="nil"/>
            </w:tcBorders>
            <w:shd w:val="clear" w:color="auto" w:fill="auto"/>
            <w:noWrap/>
            <w:vAlign w:val="bottom"/>
            <w:hideMark/>
          </w:tcPr>
          <w:p w14:paraId="452A8352" w14:textId="77777777" w:rsidR="005734EE" w:rsidRPr="005734EE" w:rsidRDefault="005734EE" w:rsidP="005734EE">
            <w:pPr>
              <w:rPr>
                <w:rFonts w:eastAsia="Times New Roman" w:cs="Times New Roman"/>
              </w:rPr>
            </w:pPr>
            <w:r w:rsidRPr="005734EE">
              <w:rPr>
                <w:rFonts w:eastAsia="Times New Roman" w:cs="Times New Roman"/>
              </w:rPr>
              <w:t>Worked nights</w:t>
            </w:r>
          </w:p>
        </w:tc>
        <w:tc>
          <w:tcPr>
            <w:tcW w:w="1200" w:type="dxa"/>
            <w:tcBorders>
              <w:top w:val="nil"/>
              <w:left w:val="nil"/>
              <w:bottom w:val="nil"/>
              <w:right w:val="nil"/>
            </w:tcBorders>
            <w:shd w:val="clear" w:color="auto" w:fill="auto"/>
            <w:noWrap/>
            <w:vAlign w:val="bottom"/>
            <w:hideMark/>
          </w:tcPr>
          <w:p w14:paraId="0AFCA8CC" w14:textId="77777777" w:rsidR="005734EE" w:rsidRPr="005734EE" w:rsidRDefault="005734EE" w:rsidP="005734EE">
            <w:pPr>
              <w:jc w:val="center"/>
              <w:rPr>
                <w:rFonts w:eastAsia="Times New Roman" w:cs="Times New Roman"/>
              </w:rPr>
            </w:pPr>
            <w:r w:rsidRPr="005734EE">
              <w:rPr>
                <w:rFonts w:eastAsia="Times New Roman" w:cs="Times New Roman"/>
              </w:rPr>
              <w:t>0.016</w:t>
            </w:r>
          </w:p>
        </w:tc>
        <w:tc>
          <w:tcPr>
            <w:tcW w:w="1200" w:type="dxa"/>
            <w:tcBorders>
              <w:top w:val="nil"/>
              <w:left w:val="nil"/>
              <w:bottom w:val="nil"/>
              <w:right w:val="nil"/>
            </w:tcBorders>
            <w:shd w:val="clear" w:color="auto" w:fill="auto"/>
            <w:noWrap/>
            <w:vAlign w:val="bottom"/>
            <w:hideMark/>
          </w:tcPr>
          <w:p w14:paraId="19E462F1" w14:textId="77777777" w:rsidR="005734EE" w:rsidRPr="005734EE" w:rsidRDefault="005734EE" w:rsidP="005734EE">
            <w:pPr>
              <w:jc w:val="center"/>
              <w:rPr>
                <w:rFonts w:eastAsia="Times New Roman" w:cs="Times New Roman"/>
              </w:rPr>
            </w:pPr>
            <w:r w:rsidRPr="005734EE">
              <w:rPr>
                <w:rFonts w:eastAsia="Times New Roman" w:cs="Times New Roman"/>
              </w:rPr>
              <w:t>0.011</w:t>
            </w:r>
          </w:p>
        </w:tc>
        <w:tc>
          <w:tcPr>
            <w:tcW w:w="1200" w:type="dxa"/>
            <w:tcBorders>
              <w:top w:val="nil"/>
              <w:left w:val="nil"/>
              <w:bottom w:val="nil"/>
              <w:right w:val="nil"/>
            </w:tcBorders>
            <w:shd w:val="clear" w:color="auto" w:fill="auto"/>
            <w:noWrap/>
            <w:vAlign w:val="bottom"/>
            <w:hideMark/>
          </w:tcPr>
          <w:p w14:paraId="69B4804E" w14:textId="77777777" w:rsidR="005734EE" w:rsidRPr="005734EE" w:rsidRDefault="005734EE" w:rsidP="005734EE">
            <w:pPr>
              <w:jc w:val="center"/>
              <w:rPr>
                <w:rFonts w:eastAsia="Times New Roman" w:cs="Times New Roman"/>
              </w:rPr>
            </w:pPr>
            <w:r w:rsidRPr="005734EE">
              <w:rPr>
                <w:rFonts w:eastAsia="Times New Roman" w:cs="Times New Roman"/>
              </w:rPr>
              <w:t>0.017</w:t>
            </w:r>
          </w:p>
        </w:tc>
        <w:tc>
          <w:tcPr>
            <w:tcW w:w="1200" w:type="dxa"/>
            <w:tcBorders>
              <w:top w:val="nil"/>
              <w:left w:val="nil"/>
              <w:bottom w:val="nil"/>
              <w:right w:val="nil"/>
            </w:tcBorders>
            <w:shd w:val="clear" w:color="auto" w:fill="auto"/>
            <w:noWrap/>
            <w:vAlign w:val="bottom"/>
            <w:hideMark/>
          </w:tcPr>
          <w:p w14:paraId="4CAB187C" w14:textId="77777777" w:rsidR="005734EE" w:rsidRPr="005734EE" w:rsidRDefault="005734EE" w:rsidP="005734EE">
            <w:pPr>
              <w:jc w:val="center"/>
              <w:rPr>
                <w:rFonts w:eastAsia="Times New Roman" w:cs="Times New Roman"/>
              </w:rPr>
            </w:pPr>
            <w:r w:rsidRPr="005734EE">
              <w:rPr>
                <w:rFonts w:eastAsia="Times New Roman" w:cs="Times New Roman"/>
              </w:rPr>
              <w:t>0.012</w:t>
            </w:r>
          </w:p>
        </w:tc>
      </w:tr>
      <w:tr w:rsidR="005734EE" w:rsidRPr="005734EE" w14:paraId="384DEA69" w14:textId="77777777" w:rsidTr="005734EE">
        <w:trPr>
          <w:trHeight w:val="315"/>
        </w:trPr>
        <w:tc>
          <w:tcPr>
            <w:tcW w:w="3160" w:type="dxa"/>
            <w:tcBorders>
              <w:top w:val="nil"/>
              <w:left w:val="nil"/>
              <w:bottom w:val="nil"/>
              <w:right w:val="nil"/>
            </w:tcBorders>
            <w:shd w:val="clear" w:color="auto" w:fill="auto"/>
            <w:noWrap/>
            <w:vAlign w:val="bottom"/>
            <w:hideMark/>
          </w:tcPr>
          <w:p w14:paraId="0DBEC453"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6A7E6D35" w14:textId="77777777" w:rsidR="005734EE" w:rsidRPr="005734EE" w:rsidRDefault="005734EE" w:rsidP="005734EE">
            <w:pPr>
              <w:jc w:val="center"/>
              <w:rPr>
                <w:rFonts w:eastAsia="Times New Roman" w:cs="Times New Roman"/>
              </w:rPr>
            </w:pPr>
            <w:r w:rsidRPr="005734EE">
              <w:rPr>
                <w:rFonts w:eastAsia="Times New Roman" w:cs="Times New Roman"/>
              </w:rPr>
              <w:t>(0.018)</w:t>
            </w:r>
          </w:p>
        </w:tc>
        <w:tc>
          <w:tcPr>
            <w:tcW w:w="1200" w:type="dxa"/>
            <w:tcBorders>
              <w:top w:val="nil"/>
              <w:left w:val="nil"/>
              <w:bottom w:val="nil"/>
              <w:right w:val="nil"/>
            </w:tcBorders>
            <w:shd w:val="clear" w:color="auto" w:fill="auto"/>
            <w:noWrap/>
            <w:vAlign w:val="bottom"/>
            <w:hideMark/>
          </w:tcPr>
          <w:p w14:paraId="0F3067EB" w14:textId="77777777" w:rsidR="005734EE" w:rsidRPr="005734EE" w:rsidRDefault="005734EE" w:rsidP="005734EE">
            <w:pPr>
              <w:jc w:val="center"/>
              <w:rPr>
                <w:rFonts w:eastAsia="Times New Roman" w:cs="Times New Roman"/>
              </w:rPr>
            </w:pPr>
            <w:r w:rsidRPr="005734EE">
              <w:rPr>
                <w:rFonts w:eastAsia="Times New Roman" w:cs="Times New Roman"/>
              </w:rPr>
              <w:t>(0.018)</w:t>
            </w:r>
          </w:p>
        </w:tc>
        <w:tc>
          <w:tcPr>
            <w:tcW w:w="1200" w:type="dxa"/>
            <w:tcBorders>
              <w:top w:val="nil"/>
              <w:left w:val="nil"/>
              <w:bottom w:val="nil"/>
              <w:right w:val="nil"/>
            </w:tcBorders>
            <w:shd w:val="clear" w:color="auto" w:fill="auto"/>
            <w:noWrap/>
            <w:vAlign w:val="bottom"/>
            <w:hideMark/>
          </w:tcPr>
          <w:p w14:paraId="4F0F57CB" w14:textId="77777777" w:rsidR="005734EE" w:rsidRPr="005734EE" w:rsidRDefault="005734EE" w:rsidP="005734EE">
            <w:pPr>
              <w:jc w:val="center"/>
              <w:rPr>
                <w:rFonts w:eastAsia="Times New Roman" w:cs="Times New Roman"/>
              </w:rPr>
            </w:pPr>
            <w:r w:rsidRPr="005734EE">
              <w:rPr>
                <w:rFonts w:eastAsia="Times New Roman" w:cs="Times New Roman"/>
              </w:rPr>
              <w:t>(0.026)</w:t>
            </w:r>
          </w:p>
        </w:tc>
        <w:tc>
          <w:tcPr>
            <w:tcW w:w="1200" w:type="dxa"/>
            <w:tcBorders>
              <w:top w:val="nil"/>
              <w:left w:val="nil"/>
              <w:bottom w:val="nil"/>
              <w:right w:val="nil"/>
            </w:tcBorders>
            <w:shd w:val="clear" w:color="auto" w:fill="auto"/>
            <w:noWrap/>
            <w:vAlign w:val="bottom"/>
            <w:hideMark/>
          </w:tcPr>
          <w:p w14:paraId="1AA7F425" w14:textId="77777777" w:rsidR="005734EE" w:rsidRPr="005734EE" w:rsidRDefault="005734EE" w:rsidP="005734EE">
            <w:pPr>
              <w:jc w:val="center"/>
              <w:rPr>
                <w:rFonts w:eastAsia="Times New Roman" w:cs="Times New Roman"/>
              </w:rPr>
            </w:pPr>
            <w:r w:rsidRPr="005734EE">
              <w:rPr>
                <w:rFonts w:eastAsia="Times New Roman" w:cs="Times New Roman"/>
              </w:rPr>
              <w:t>(0.026)</w:t>
            </w:r>
          </w:p>
        </w:tc>
      </w:tr>
      <w:tr w:rsidR="005734EE" w:rsidRPr="005734EE" w14:paraId="2FFF30A4" w14:textId="77777777" w:rsidTr="005734EE">
        <w:trPr>
          <w:trHeight w:val="315"/>
        </w:trPr>
        <w:tc>
          <w:tcPr>
            <w:tcW w:w="3160" w:type="dxa"/>
            <w:tcBorders>
              <w:top w:val="nil"/>
              <w:left w:val="nil"/>
              <w:bottom w:val="nil"/>
              <w:right w:val="nil"/>
            </w:tcBorders>
            <w:shd w:val="clear" w:color="auto" w:fill="auto"/>
            <w:noWrap/>
            <w:vAlign w:val="bottom"/>
            <w:hideMark/>
          </w:tcPr>
          <w:p w14:paraId="2026961D" w14:textId="77777777" w:rsidR="005734EE" w:rsidRPr="005734EE" w:rsidRDefault="005734EE" w:rsidP="005734EE">
            <w:pPr>
              <w:rPr>
                <w:rFonts w:eastAsia="Times New Roman" w:cs="Times New Roman"/>
              </w:rPr>
            </w:pPr>
            <w:r w:rsidRPr="005734EE">
              <w:rPr>
                <w:rFonts w:eastAsia="Times New Roman" w:cs="Times New Roman"/>
              </w:rPr>
              <w:t>Person-years</w:t>
            </w:r>
          </w:p>
        </w:tc>
        <w:tc>
          <w:tcPr>
            <w:tcW w:w="1200" w:type="dxa"/>
            <w:tcBorders>
              <w:top w:val="nil"/>
              <w:left w:val="nil"/>
              <w:bottom w:val="nil"/>
              <w:right w:val="nil"/>
            </w:tcBorders>
            <w:shd w:val="clear" w:color="auto" w:fill="auto"/>
            <w:noWrap/>
            <w:vAlign w:val="bottom"/>
            <w:hideMark/>
          </w:tcPr>
          <w:p w14:paraId="03599375" w14:textId="77777777" w:rsidR="005734EE" w:rsidRPr="005734EE" w:rsidRDefault="005734EE" w:rsidP="005734EE">
            <w:pPr>
              <w:jc w:val="center"/>
              <w:rPr>
                <w:rFonts w:eastAsia="Times New Roman" w:cs="Times New Roman"/>
              </w:rPr>
            </w:pPr>
            <w:r w:rsidRPr="005734EE">
              <w:rPr>
                <w:rFonts w:eastAsia="Times New Roman" w:cs="Times New Roman"/>
              </w:rPr>
              <w:t>37,814</w:t>
            </w:r>
          </w:p>
        </w:tc>
        <w:tc>
          <w:tcPr>
            <w:tcW w:w="1200" w:type="dxa"/>
            <w:tcBorders>
              <w:top w:val="nil"/>
              <w:left w:val="nil"/>
              <w:bottom w:val="nil"/>
              <w:right w:val="nil"/>
            </w:tcBorders>
            <w:shd w:val="clear" w:color="auto" w:fill="auto"/>
            <w:noWrap/>
            <w:vAlign w:val="bottom"/>
            <w:hideMark/>
          </w:tcPr>
          <w:p w14:paraId="1E7A9678" w14:textId="77777777" w:rsidR="005734EE" w:rsidRPr="005734EE" w:rsidRDefault="005734EE" w:rsidP="005734EE">
            <w:pPr>
              <w:jc w:val="center"/>
              <w:rPr>
                <w:rFonts w:eastAsia="Times New Roman" w:cs="Times New Roman"/>
              </w:rPr>
            </w:pPr>
            <w:r w:rsidRPr="005734EE">
              <w:rPr>
                <w:rFonts w:eastAsia="Times New Roman" w:cs="Times New Roman"/>
              </w:rPr>
              <w:t>37,814</w:t>
            </w:r>
          </w:p>
        </w:tc>
        <w:tc>
          <w:tcPr>
            <w:tcW w:w="1200" w:type="dxa"/>
            <w:tcBorders>
              <w:top w:val="nil"/>
              <w:left w:val="nil"/>
              <w:bottom w:val="nil"/>
              <w:right w:val="nil"/>
            </w:tcBorders>
            <w:shd w:val="clear" w:color="auto" w:fill="auto"/>
            <w:noWrap/>
            <w:vAlign w:val="bottom"/>
            <w:hideMark/>
          </w:tcPr>
          <w:p w14:paraId="5FEB3E74" w14:textId="77777777" w:rsidR="005734EE" w:rsidRPr="005734EE" w:rsidRDefault="005734EE" w:rsidP="005734EE">
            <w:pPr>
              <w:jc w:val="center"/>
              <w:rPr>
                <w:rFonts w:eastAsia="Times New Roman" w:cs="Times New Roman"/>
              </w:rPr>
            </w:pPr>
            <w:r w:rsidRPr="005734EE">
              <w:rPr>
                <w:rFonts w:eastAsia="Times New Roman" w:cs="Times New Roman"/>
              </w:rPr>
              <w:t>23,664</w:t>
            </w:r>
          </w:p>
        </w:tc>
        <w:tc>
          <w:tcPr>
            <w:tcW w:w="1200" w:type="dxa"/>
            <w:tcBorders>
              <w:top w:val="nil"/>
              <w:left w:val="nil"/>
              <w:bottom w:val="nil"/>
              <w:right w:val="nil"/>
            </w:tcBorders>
            <w:shd w:val="clear" w:color="auto" w:fill="auto"/>
            <w:noWrap/>
            <w:vAlign w:val="bottom"/>
            <w:hideMark/>
          </w:tcPr>
          <w:p w14:paraId="5EC7BF35" w14:textId="77777777" w:rsidR="005734EE" w:rsidRPr="005734EE" w:rsidRDefault="005734EE" w:rsidP="005734EE">
            <w:pPr>
              <w:jc w:val="center"/>
              <w:rPr>
                <w:rFonts w:eastAsia="Times New Roman" w:cs="Times New Roman"/>
              </w:rPr>
            </w:pPr>
            <w:r w:rsidRPr="005734EE">
              <w:rPr>
                <w:rFonts w:eastAsia="Times New Roman" w:cs="Times New Roman"/>
              </w:rPr>
              <w:t>23,664</w:t>
            </w:r>
          </w:p>
        </w:tc>
      </w:tr>
      <w:tr w:rsidR="005734EE" w:rsidRPr="005734EE" w14:paraId="0DFE4816" w14:textId="77777777" w:rsidTr="005734EE">
        <w:trPr>
          <w:trHeight w:val="315"/>
        </w:trPr>
        <w:tc>
          <w:tcPr>
            <w:tcW w:w="3160" w:type="dxa"/>
            <w:tcBorders>
              <w:top w:val="nil"/>
              <w:left w:val="nil"/>
              <w:bottom w:val="single" w:sz="4" w:space="0" w:color="auto"/>
              <w:right w:val="nil"/>
            </w:tcBorders>
            <w:shd w:val="clear" w:color="auto" w:fill="auto"/>
            <w:noWrap/>
            <w:vAlign w:val="bottom"/>
            <w:hideMark/>
          </w:tcPr>
          <w:p w14:paraId="6BF9DBFE" w14:textId="77777777" w:rsidR="005734EE" w:rsidRPr="005734EE" w:rsidRDefault="005734EE" w:rsidP="005734EE">
            <w:pPr>
              <w:rPr>
                <w:rFonts w:eastAsia="Times New Roman" w:cs="Times New Roman"/>
              </w:rPr>
            </w:pPr>
            <w:r w:rsidRPr="005734EE">
              <w:rPr>
                <w:rFonts w:eastAsia="Times New Roman" w:cs="Times New Roman"/>
              </w:rPr>
              <w:t>Unique observations</w:t>
            </w:r>
          </w:p>
        </w:tc>
        <w:tc>
          <w:tcPr>
            <w:tcW w:w="1200" w:type="dxa"/>
            <w:tcBorders>
              <w:top w:val="nil"/>
              <w:left w:val="nil"/>
              <w:bottom w:val="single" w:sz="4" w:space="0" w:color="auto"/>
              <w:right w:val="nil"/>
            </w:tcBorders>
            <w:shd w:val="clear" w:color="auto" w:fill="auto"/>
            <w:noWrap/>
            <w:vAlign w:val="bottom"/>
            <w:hideMark/>
          </w:tcPr>
          <w:p w14:paraId="6B7985FF" w14:textId="77777777" w:rsidR="005734EE" w:rsidRPr="005734EE" w:rsidRDefault="005734EE" w:rsidP="005734EE">
            <w:pPr>
              <w:jc w:val="center"/>
              <w:rPr>
                <w:rFonts w:eastAsia="Times New Roman" w:cs="Times New Roman"/>
              </w:rPr>
            </w:pPr>
            <w:r w:rsidRPr="005734EE">
              <w:rPr>
                <w:rFonts w:eastAsia="Times New Roman" w:cs="Times New Roman"/>
              </w:rPr>
              <w:t>12,646</w:t>
            </w:r>
          </w:p>
        </w:tc>
        <w:tc>
          <w:tcPr>
            <w:tcW w:w="1200" w:type="dxa"/>
            <w:tcBorders>
              <w:top w:val="nil"/>
              <w:left w:val="nil"/>
              <w:bottom w:val="single" w:sz="4" w:space="0" w:color="auto"/>
              <w:right w:val="nil"/>
            </w:tcBorders>
            <w:shd w:val="clear" w:color="auto" w:fill="auto"/>
            <w:noWrap/>
            <w:vAlign w:val="bottom"/>
            <w:hideMark/>
          </w:tcPr>
          <w:p w14:paraId="3016890A" w14:textId="77777777" w:rsidR="005734EE" w:rsidRPr="005734EE" w:rsidRDefault="005734EE" w:rsidP="005734EE">
            <w:pPr>
              <w:jc w:val="center"/>
              <w:rPr>
                <w:rFonts w:eastAsia="Times New Roman" w:cs="Times New Roman"/>
              </w:rPr>
            </w:pPr>
            <w:r w:rsidRPr="005734EE">
              <w:rPr>
                <w:rFonts w:eastAsia="Times New Roman" w:cs="Times New Roman"/>
              </w:rPr>
              <w:t>12,646</w:t>
            </w:r>
          </w:p>
        </w:tc>
        <w:tc>
          <w:tcPr>
            <w:tcW w:w="1200" w:type="dxa"/>
            <w:tcBorders>
              <w:top w:val="nil"/>
              <w:left w:val="nil"/>
              <w:bottom w:val="single" w:sz="4" w:space="0" w:color="auto"/>
              <w:right w:val="nil"/>
            </w:tcBorders>
            <w:shd w:val="clear" w:color="auto" w:fill="auto"/>
            <w:noWrap/>
            <w:vAlign w:val="bottom"/>
            <w:hideMark/>
          </w:tcPr>
          <w:p w14:paraId="6B9412C8" w14:textId="77777777" w:rsidR="005734EE" w:rsidRPr="005734EE" w:rsidRDefault="005734EE" w:rsidP="005734EE">
            <w:pPr>
              <w:jc w:val="center"/>
              <w:rPr>
                <w:rFonts w:eastAsia="Times New Roman" w:cs="Times New Roman"/>
              </w:rPr>
            </w:pPr>
            <w:r w:rsidRPr="005734EE">
              <w:rPr>
                <w:rFonts w:eastAsia="Times New Roman" w:cs="Times New Roman"/>
              </w:rPr>
              <w:t>11,675</w:t>
            </w:r>
          </w:p>
        </w:tc>
        <w:tc>
          <w:tcPr>
            <w:tcW w:w="1200" w:type="dxa"/>
            <w:tcBorders>
              <w:top w:val="nil"/>
              <w:left w:val="nil"/>
              <w:bottom w:val="single" w:sz="4" w:space="0" w:color="auto"/>
              <w:right w:val="nil"/>
            </w:tcBorders>
            <w:shd w:val="clear" w:color="auto" w:fill="auto"/>
            <w:noWrap/>
            <w:vAlign w:val="bottom"/>
            <w:hideMark/>
          </w:tcPr>
          <w:p w14:paraId="2AA16DCE" w14:textId="77777777" w:rsidR="005734EE" w:rsidRPr="005734EE" w:rsidRDefault="005734EE" w:rsidP="005734EE">
            <w:pPr>
              <w:jc w:val="center"/>
              <w:rPr>
                <w:rFonts w:eastAsia="Times New Roman" w:cs="Times New Roman"/>
              </w:rPr>
            </w:pPr>
            <w:r w:rsidRPr="005734EE">
              <w:rPr>
                <w:rFonts w:eastAsia="Times New Roman" w:cs="Times New Roman"/>
              </w:rPr>
              <w:t>11,675</w:t>
            </w:r>
          </w:p>
        </w:tc>
      </w:tr>
      <w:tr w:rsidR="005734EE" w:rsidRPr="005734EE" w14:paraId="42AD74B3" w14:textId="77777777" w:rsidTr="005734EE">
        <w:trPr>
          <w:trHeight w:val="1260"/>
        </w:trPr>
        <w:tc>
          <w:tcPr>
            <w:tcW w:w="7960" w:type="dxa"/>
            <w:gridSpan w:val="5"/>
            <w:tcBorders>
              <w:top w:val="single" w:sz="4" w:space="0" w:color="auto"/>
              <w:left w:val="nil"/>
              <w:bottom w:val="nil"/>
              <w:right w:val="nil"/>
            </w:tcBorders>
            <w:shd w:val="clear" w:color="auto" w:fill="auto"/>
            <w:vAlign w:val="bottom"/>
            <w:hideMark/>
          </w:tcPr>
          <w:p w14:paraId="6F203C12" w14:textId="77777777" w:rsidR="005734EE" w:rsidRPr="005734EE" w:rsidRDefault="005734EE" w:rsidP="005734EE">
            <w:pPr>
              <w:rPr>
                <w:rFonts w:eastAsia="Times New Roman" w:cs="Times New Roman"/>
              </w:rPr>
            </w:pPr>
            <w:r w:rsidRPr="005734EE">
              <w:rPr>
                <w:rFonts w:eastAsia="Times New Roman" w:cs="Times New Roman"/>
                <w:i/>
                <w:iCs/>
              </w:rPr>
              <w:t>Note</w:t>
            </w:r>
            <w:r w:rsidRPr="005734EE">
              <w:rPr>
                <w:rFonts w:eastAsia="Times New Roman" w:cs="Times New Roman"/>
              </w:rPr>
              <w:t xml:space="preserve">: Regression coefficients are in standard deviation units. Reference category for the work schedule variables is standard hours only. Model 1 includes individual fixed effects. Model 2 includes individual fixed effects and time-varying covariates. </w:t>
            </w:r>
          </w:p>
        </w:tc>
      </w:tr>
      <w:tr w:rsidR="005734EE" w:rsidRPr="005734EE" w14:paraId="5388C893" w14:textId="77777777" w:rsidTr="005734EE">
        <w:trPr>
          <w:trHeight w:val="315"/>
        </w:trPr>
        <w:tc>
          <w:tcPr>
            <w:tcW w:w="7960" w:type="dxa"/>
            <w:gridSpan w:val="5"/>
            <w:tcBorders>
              <w:top w:val="nil"/>
              <w:left w:val="nil"/>
              <w:bottom w:val="nil"/>
              <w:right w:val="nil"/>
            </w:tcBorders>
            <w:shd w:val="clear" w:color="auto" w:fill="auto"/>
            <w:noWrap/>
            <w:vAlign w:val="bottom"/>
            <w:hideMark/>
          </w:tcPr>
          <w:p w14:paraId="1362E21A" w14:textId="77777777" w:rsidR="005734EE" w:rsidRPr="005734EE" w:rsidRDefault="005734EE" w:rsidP="005734EE">
            <w:pPr>
              <w:rPr>
                <w:rFonts w:eastAsia="Times New Roman" w:cs="Times New Roman"/>
              </w:rPr>
            </w:pPr>
            <w:r w:rsidRPr="005734EE">
              <w:rPr>
                <w:rFonts w:eastAsia="Times New Roman" w:cs="Times New Roman"/>
              </w:rPr>
              <w:t>*</w:t>
            </w:r>
            <w:r w:rsidRPr="005734EE">
              <w:rPr>
                <w:rFonts w:eastAsia="Times New Roman" w:cs="Times New Roman"/>
                <w:i/>
                <w:iCs/>
              </w:rPr>
              <w:t xml:space="preserve">p </w:t>
            </w:r>
            <w:r w:rsidRPr="005734EE">
              <w:rPr>
                <w:rFonts w:eastAsia="Times New Roman" w:cs="Times New Roman"/>
              </w:rPr>
              <w:t>&lt; .05. **</w:t>
            </w:r>
            <w:r w:rsidRPr="005734EE">
              <w:rPr>
                <w:rFonts w:eastAsia="Times New Roman" w:cs="Times New Roman"/>
                <w:i/>
                <w:iCs/>
              </w:rPr>
              <w:t xml:space="preserve">p </w:t>
            </w:r>
            <w:r w:rsidRPr="005734EE">
              <w:rPr>
                <w:rFonts w:eastAsia="Times New Roman" w:cs="Times New Roman"/>
              </w:rPr>
              <w:t>&lt; .01. ***</w:t>
            </w:r>
            <w:r w:rsidRPr="005734EE">
              <w:rPr>
                <w:rFonts w:eastAsia="Times New Roman" w:cs="Times New Roman"/>
                <w:i/>
                <w:iCs/>
              </w:rPr>
              <w:t xml:space="preserve">p </w:t>
            </w:r>
            <w:r w:rsidRPr="005734EE">
              <w:rPr>
                <w:rFonts w:eastAsia="Times New Roman" w:cs="Times New Roman"/>
              </w:rPr>
              <w:t>&lt; .001.</w:t>
            </w:r>
          </w:p>
        </w:tc>
      </w:tr>
    </w:tbl>
    <w:p w14:paraId="77271335" w14:textId="054BA4D0" w:rsidR="005734EE" w:rsidRDefault="005734EE" w:rsidP="00656B7A"/>
    <w:p w14:paraId="41FE7716" w14:textId="77777777" w:rsidR="005734EE" w:rsidRDefault="005734EE">
      <w:r>
        <w:br w:type="page"/>
      </w:r>
    </w:p>
    <w:tbl>
      <w:tblPr>
        <w:tblW w:w="7380" w:type="dxa"/>
        <w:tblLook w:val="04A0" w:firstRow="1" w:lastRow="0" w:firstColumn="1" w:lastColumn="0" w:noHBand="0" w:noVBand="1"/>
      </w:tblPr>
      <w:tblGrid>
        <w:gridCol w:w="3160"/>
        <w:gridCol w:w="1060"/>
        <w:gridCol w:w="1040"/>
        <w:gridCol w:w="1080"/>
        <w:gridCol w:w="1040"/>
      </w:tblGrid>
      <w:tr w:rsidR="005734EE" w:rsidRPr="005734EE" w14:paraId="3899D457" w14:textId="77777777" w:rsidTr="005734EE">
        <w:trPr>
          <w:trHeight w:val="1125"/>
        </w:trPr>
        <w:tc>
          <w:tcPr>
            <w:tcW w:w="7380" w:type="dxa"/>
            <w:gridSpan w:val="5"/>
            <w:tcBorders>
              <w:top w:val="nil"/>
              <w:left w:val="nil"/>
              <w:bottom w:val="single" w:sz="4" w:space="0" w:color="auto"/>
              <w:right w:val="nil"/>
            </w:tcBorders>
            <w:shd w:val="clear" w:color="auto" w:fill="auto"/>
            <w:vAlign w:val="bottom"/>
            <w:hideMark/>
          </w:tcPr>
          <w:p w14:paraId="306F4AEB" w14:textId="77777777" w:rsidR="005734EE" w:rsidRPr="005734EE" w:rsidRDefault="005734EE" w:rsidP="005734EE">
            <w:pPr>
              <w:rPr>
                <w:rFonts w:eastAsia="Times New Roman" w:cs="Times New Roman"/>
                <w:i/>
                <w:iCs/>
              </w:rPr>
            </w:pPr>
            <w:r w:rsidRPr="005734EE">
              <w:rPr>
                <w:rFonts w:eastAsia="Times New Roman" w:cs="Times New Roman"/>
              </w:rPr>
              <w:lastRenderedPageBreak/>
              <w:t>Table 4</w:t>
            </w:r>
            <w:r w:rsidRPr="005734EE">
              <w:rPr>
                <w:rFonts w:eastAsia="Times New Roman" w:cs="Times New Roman"/>
                <w:i/>
                <w:iCs/>
              </w:rPr>
              <w:t>. Associations between Nonstandard Work Schedules and Relationship Happiness among Partnered Mothers and Fathers from Fixed Effects Models</w:t>
            </w:r>
          </w:p>
        </w:tc>
      </w:tr>
      <w:tr w:rsidR="005734EE" w:rsidRPr="005734EE" w14:paraId="2DC4074C" w14:textId="77777777" w:rsidTr="005734EE">
        <w:trPr>
          <w:trHeight w:val="315"/>
        </w:trPr>
        <w:tc>
          <w:tcPr>
            <w:tcW w:w="3160" w:type="dxa"/>
            <w:tcBorders>
              <w:top w:val="nil"/>
              <w:left w:val="nil"/>
              <w:bottom w:val="nil"/>
              <w:right w:val="nil"/>
            </w:tcBorders>
            <w:shd w:val="clear" w:color="auto" w:fill="auto"/>
            <w:noWrap/>
            <w:vAlign w:val="bottom"/>
            <w:hideMark/>
          </w:tcPr>
          <w:p w14:paraId="0073E593" w14:textId="77777777" w:rsidR="005734EE" w:rsidRPr="005734EE" w:rsidRDefault="005734EE" w:rsidP="005734EE">
            <w:pPr>
              <w:rPr>
                <w:rFonts w:eastAsia="Times New Roman" w:cs="Times New Roman"/>
                <w:i/>
                <w:iCs/>
              </w:rPr>
            </w:pPr>
          </w:p>
        </w:tc>
        <w:tc>
          <w:tcPr>
            <w:tcW w:w="2100" w:type="dxa"/>
            <w:gridSpan w:val="2"/>
            <w:tcBorders>
              <w:top w:val="nil"/>
              <w:left w:val="nil"/>
              <w:bottom w:val="single" w:sz="4" w:space="0" w:color="auto"/>
              <w:right w:val="nil"/>
            </w:tcBorders>
            <w:shd w:val="clear" w:color="auto" w:fill="auto"/>
            <w:vAlign w:val="bottom"/>
            <w:hideMark/>
          </w:tcPr>
          <w:p w14:paraId="793AF551" w14:textId="77777777" w:rsidR="005734EE" w:rsidRPr="005734EE" w:rsidRDefault="005734EE" w:rsidP="005734EE">
            <w:pPr>
              <w:jc w:val="center"/>
              <w:rPr>
                <w:rFonts w:eastAsia="Times New Roman" w:cs="Times New Roman"/>
              </w:rPr>
            </w:pPr>
            <w:r w:rsidRPr="005734EE">
              <w:rPr>
                <w:rFonts w:eastAsia="Times New Roman" w:cs="Times New Roman"/>
              </w:rPr>
              <w:t>Mothers</w:t>
            </w:r>
          </w:p>
        </w:tc>
        <w:tc>
          <w:tcPr>
            <w:tcW w:w="2120" w:type="dxa"/>
            <w:gridSpan w:val="2"/>
            <w:tcBorders>
              <w:top w:val="nil"/>
              <w:left w:val="nil"/>
              <w:bottom w:val="single" w:sz="4" w:space="0" w:color="auto"/>
              <w:right w:val="nil"/>
            </w:tcBorders>
            <w:shd w:val="clear" w:color="auto" w:fill="auto"/>
            <w:vAlign w:val="bottom"/>
            <w:hideMark/>
          </w:tcPr>
          <w:p w14:paraId="65E2181D" w14:textId="77777777" w:rsidR="005734EE" w:rsidRPr="005734EE" w:rsidRDefault="005734EE" w:rsidP="005734EE">
            <w:pPr>
              <w:jc w:val="center"/>
              <w:rPr>
                <w:rFonts w:eastAsia="Times New Roman" w:cs="Times New Roman"/>
              </w:rPr>
            </w:pPr>
            <w:r w:rsidRPr="005734EE">
              <w:rPr>
                <w:rFonts w:eastAsia="Times New Roman" w:cs="Times New Roman"/>
              </w:rPr>
              <w:t>Fathers</w:t>
            </w:r>
          </w:p>
        </w:tc>
      </w:tr>
      <w:tr w:rsidR="005734EE" w:rsidRPr="005734EE" w14:paraId="081C5AE6" w14:textId="77777777" w:rsidTr="005734EE">
        <w:trPr>
          <w:trHeight w:val="630"/>
        </w:trPr>
        <w:tc>
          <w:tcPr>
            <w:tcW w:w="3160" w:type="dxa"/>
            <w:tcBorders>
              <w:top w:val="nil"/>
              <w:left w:val="nil"/>
              <w:bottom w:val="single" w:sz="4" w:space="0" w:color="auto"/>
              <w:right w:val="nil"/>
            </w:tcBorders>
            <w:shd w:val="clear" w:color="auto" w:fill="auto"/>
            <w:noWrap/>
            <w:vAlign w:val="bottom"/>
            <w:hideMark/>
          </w:tcPr>
          <w:p w14:paraId="5458C4A0" w14:textId="1D936CB8" w:rsidR="005734EE" w:rsidRPr="005734EE" w:rsidRDefault="005734EE" w:rsidP="005734EE">
            <w:pPr>
              <w:rPr>
                <w:rFonts w:eastAsia="Times New Roman" w:cs="Times New Roman"/>
                <w:b/>
                <w:bCs/>
                <w:u w:val="single"/>
              </w:rPr>
            </w:pPr>
          </w:p>
        </w:tc>
        <w:tc>
          <w:tcPr>
            <w:tcW w:w="1060" w:type="dxa"/>
            <w:tcBorders>
              <w:top w:val="nil"/>
              <w:left w:val="nil"/>
              <w:bottom w:val="single" w:sz="4" w:space="0" w:color="auto"/>
              <w:right w:val="nil"/>
            </w:tcBorders>
            <w:shd w:val="clear" w:color="auto" w:fill="auto"/>
            <w:vAlign w:val="bottom"/>
            <w:hideMark/>
          </w:tcPr>
          <w:p w14:paraId="6C7C1C0B"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040" w:type="dxa"/>
            <w:tcBorders>
              <w:top w:val="nil"/>
              <w:left w:val="nil"/>
              <w:bottom w:val="single" w:sz="4" w:space="0" w:color="auto"/>
              <w:right w:val="nil"/>
            </w:tcBorders>
            <w:shd w:val="clear" w:color="auto" w:fill="auto"/>
            <w:vAlign w:val="bottom"/>
            <w:hideMark/>
          </w:tcPr>
          <w:p w14:paraId="704CBDBE"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c>
          <w:tcPr>
            <w:tcW w:w="1080" w:type="dxa"/>
            <w:tcBorders>
              <w:top w:val="nil"/>
              <w:left w:val="nil"/>
              <w:bottom w:val="single" w:sz="4" w:space="0" w:color="auto"/>
              <w:right w:val="nil"/>
            </w:tcBorders>
            <w:shd w:val="clear" w:color="auto" w:fill="auto"/>
            <w:vAlign w:val="bottom"/>
            <w:hideMark/>
          </w:tcPr>
          <w:p w14:paraId="4B1803A8"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040" w:type="dxa"/>
            <w:tcBorders>
              <w:top w:val="nil"/>
              <w:left w:val="nil"/>
              <w:bottom w:val="single" w:sz="4" w:space="0" w:color="auto"/>
              <w:right w:val="nil"/>
            </w:tcBorders>
            <w:shd w:val="clear" w:color="auto" w:fill="auto"/>
            <w:vAlign w:val="bottom"/>
            <w:hideMark/>
          </w:tcPr>
          <w:p w14:paraId="73511194"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r>
      <w:tr w:rsidR="005734EE" w:rsidRPr="005734EE" w14:paraId="67579A03" w14:textId="77777777" w:rsidTr="005734EE">
        <w:trPr>
          <w:trHeight w:val="630"/>
        </w:trPr>
        <w:tc>
          <w:tcPr>
            <w:tcW w:w="3160" w:type="dxa"/>
            <w:tcBorders>
              <w:top w:val="nil"/>
              <w:left w:val="nil"/>
              <w:bottom w:val="nil"/>
              <w:right w:val="nil"/>
            </w:tcBorders>
            <w:shd w:val="clear" w:color="auto" w:fill="auto"/>
            <w:vAlign w:val="bottom"/>
            <w:hideMark/>
          </w:tcPr>
          <w:p w14:paraId="42D7CE0C" w14:textId="77777777" w:rsidR="005734EE" w:rsidRPr="005734EE" w:rsidRDefault="005734EE" w:rsidP="005734EE">
            <w:pPr>
              <w:rPr>
                <w:rFonts w:eastAsia="Times New Roman" w:cs="Times New Roman"/>
              </w:rPr>
            </w:pPr>
            <w:r w:rsidRPr="005734EE">
              <w:rPr>
                <w:rFonts w:eastAsia="Times New Roman" w:cs="Times New Roman"/>
              </w:rPr>
              <w:t>Panel 1: Nonstandard work schedule</w:t>
            </w:r>
          </w:p>
        </w:tc>
        <w:tc>
          <w:tcPr>
            <w:tcW w:w="1060" w:type="dxa"/>
            <w:tcBorders>
              <w:top w:val="nil"/>
              <w:left w:val="nil"/>
              <w:bottom w:val="nil"/>
              <w:right w:val="nil"/>
            </w:tcBorders>
            <w:shd w:val="clear" w:color="auto" w:fill="auto"/>
            <w:noWrap/>
            <w:vAlign w:val="bottom"/>
            <w:hideMark/>
          </w:tcPr>
          <w:p w14:paraId="6C086771" w14:textId="77777777" w:rsidR="005734EE" w:rsidRPr="005734EE" w:rsidRDefault="005734EE" w:rsidP="005734EE">
            <w:pPr>
              <w:jc w:val="center"/>
              <w:rPr>
                <w:rFonts w:eastAsia="Times New Roman" w:cs="Times New Roman"/>
              </w:rPr>
            </w:pPr>
            <w:r w:rsidRPr="005734EE">
              <w:rPr>
                <w:rFonts w:eastAsia="Times New Roman" w:cs="Times New Roman"/>
              </w:rPr>
              <w:t>-0.017</w:t>
            </w:r>
          </w:p>
        </w:tc>
        <w:tc>
          <w:tcPr>
            <w:tcW w:w="1040" w:type="dxa"/>
            <w:tcBorders>
              <w:top w:val="nil"/>
              <w:left w:val="nil"/>
              <w:bottom w:val="nil"/>
              <w:right w:val="nil"/>
            </w:tcBorders>
            <w:shd w:val="clear" w:color="auto" w:fill="auto"/>
            <w:noWrap/>
            <w:vAlign w:val="bottom"/>
            <w:hideMark/>
          </w:tcPr>
          <w:p w14:paraId="19754606" w14:textId="77777777" w:rsidR="005734EE" w:rsidRPr="005734EE" w:rsidRDefault="005734EE" w:rsidP="005734EE">
            <w:pPr>
              <w:jc w:val="center"/>
              <w:rPr>
                <w:rFonts w:eastAsia="Times New Roman" w:cs="Times New Roman"/>
              </w:rPr>
            </w:pPr>
            <w:r w:rsidRPr="005734EE">
              <w:rPr>
                <w:rFonts w:eastAsia="Times New Roman" w:cs="Times New Roman"/>
              </w:rPr>
              <w:t>-0.017</w:t>
            </w:r>
          </w:p>
        </w:tc>
        <w:tc>
          <w:tcPr>
            <w:tcW w:w="1080" w:type="dxa"/>
            <w:tcBorders>
              <w:top w:val="nil"/>
              <w:left w:val="nil"/>
              <w:bottom w:val="nil"/>
              <w:right w:val="nil"/>
            </w:tcBorders>
            <w:shd w:val="clear" w:color="auto" w:fill="auto"/>
            <w:noWrap/>
            <w:vAlign w:val="bottom"/>
            <w:hideMark/>
          </w:tcPr>
          <w:p w14:paraId="430C2447" w14:textId="77777777" w:rsidR="005734EE" w:rsidRPr="005734EE" w:rsidRDefault="005734EE" w:rsidP="005734EE">
            <w:pPr>
              <w:jc w:val="center"/>
              <w:rPr>
                <w:rFonts w:eastAsia="Times New Roman" w:cs="Times New Roman"/>
              </w:rPr>
            </w:pPr>
            <w:r w:rsidRPr="005734EE">
              <w:rPr>
                <w:rFonts w:eastAsia="Times New Roman" w:cs="Times New Roman"/>
              </w:rPr>
              <w:t>-0.003</w:t>
            </w:r>
          </w:p>
        </w:tc>
        <w:tc>
          <w:tcPr>
            <w:tcW w:w="1040" w:type="dxa"/>
            <w:tcBorders>
              <w:top w:val="nil"/>
              <w:left w:val="nil"/>
              <w:bottom w:val="nil"/>
              <w:right w:val="nil"/>
            </w:tcBorders>
            <w:shd w:val="clear" w:color="auto" w:fill="auto"/>
            <w:noWrap/>
            <w:vAlign w:val="bottom"/>
            <w:hideMark/>
          </w:tcPr>
          <w:p w14:paraId="43D8984D" w14:textId="77777777" w:rsidR="005734EE" w:rsidRPr="005734EE" w:rsidRDefault="005734EE" w:rsidP="005734EE">
            <w:pPr>
              <w:jc w:val="center"/>
              <w:rPr>
                <w:rFonts w:eastAsia="Times New Roman" w:cs="Times New Roman"/>
              </w:rPr>
            </w:pPr>
            <w:r w:rsidRPr="005734EE">
              <w:rPr>
                <w:rFonts w:eastAsia="Times New Roman" w:cs="Times New Roman"/>
              </w:rPr>
              <w:t>0.006</w:t>
            </w:r>
          </w:p>
        </w:tc>
      </w:tr>
      <w:tr w:rsidR="005734EE" w:rsidRPr="005734EE" w14:paraId="1B183BDB" w14:textId="77777777" w:rsidTr="005734EE">
        <w:trPr>
          <w:trHeight w:val="315"/>
        </w:trPr>
        <w:tc>
          <w:tcPr>
            <w:tcW w:w="3160" w:type="dxa"/>
            <w:tcBorders>
              <w:top w:val="nil"/>
              <w:left w:val="nil"/>
              <w:bottom w:val="single" w:sz="4" w:space="0" w:color="auto"/>
              <w:right w:val="nil"/>
            </w:tcBorders>
            <w:shd w:val="clear" w:color="auto" w:fill="auto"/>
            <w:noWrap/>
            <w:vAlign w:val="bottom"/>
            <w:hideMark/>
          </w:tcPr>
          <w:p w14:paraId="26BC4F57" w14:textId="77777777" w:rsidR="005734EE" w:rsidRPr="005734EE" w:rsidRDefault="005734EE" w:rsidP="005734EE">
            <w:pPr>
              <w:rPr>
                <w:rFonts w:eastAsia="Times New Roman" w:cs="Times New Roman"/>
              </w:rPr>
            </w:pPr>
            <w:r w:rsidRPr="005734EE">
              <w:rPr>
                <w:rFonts w:eastAsia="Times New Roman" w:cs="Times New Roman"/>
              </w:rPr>
              <w:t> </w:t>
            </w:r>
          </w:p>
        </w:tc>
        <w:tc>
          <w:tcPr>
            <w:tcW w:w="1060" w:type="dxa"/>
            <w:tcBorders>
              <w:top w:val="nil"/>
              <w:left w:val="nil"/>
              <w:bottom w:val="nil"/>
              <w:right w:val="nil"/>
            </w:tcBorders>
            <w:shd w:val="clear" w:color="auto" w:fill="auto"/>
            <w:noWrap/>
            <w:vAlign w:val="bottom"/>
            <w:hideMark/>
          </w:tcPr>
          <w:p w14:paraId="213C85D0" w14:textId="77777777" w:rsidR="005734EE" w:rsidRPr="005734EE" w:rsidRDefault="005734EE" w:rsidP="005734EE">
            <w:pPr>
              <w:jc w:val="center"/>
              <w:rPr>
                <w:rFonts w:eastAsia="Times New Roman" w:cs="Times New Roman"/>
              </w:rPr>
            </w:pPr>
            <w:r w:rsidRPr="005734EE">
              <w:rPr>
                <w:rFonts w:eastAsia="Times New Roman" w:cs="Times New Roman"/>
              </w:rPr>
              <w:t>(0.016)</w:t>
            </w:r>
          </w:p>
        </w:tc>
        <w:tc>
          <w:tcPr>
            <w:tcW w:w="1040" w:type="dxa"/>
            <w:tcBorders>
              <w:top w:val="nil"/>
              <w:left w:val="nil"/>
              <w:bottom w:val="nil"/>
              <w:right w:val="nil"/>
            </w:tcBorders>
            <w:shd w:val="clear" w:color="auto" w:fill="auto"/>
            <w:noWrap/>
            <w:vAlign w:val="bottom"/>
            <w:hideMark/>
          </w:tcPr>
          <w:p w14:paraId="29E641CC" w14:textId="77777777" w:rsidR="005734EE" w:rsidRPr="005734EE" w:rsidRDefault="005734EE" w:rsidP="005734EE">
            <w:pPr>
              <w:jc w:val="center"/>
              <w:rPr>
                <w:rFonts w:eastAsia="Times New Roman" w:cs="Times New Roman"/>
              </w:rPr>
            </w:pPr>
            <w:r w:rsidRPr="005734EE">
              <w:rPr>
                <w:rFonts w:eastAsia="Times New Roman" w:cs="Times New Roman"/>
              </w:rPr>
              <w:t>(0.016)</w:t>
            </w:r>
          </w:p>
        </w:tc>
        <w:tc>
          <w:tcPr>
            <w:tcW w:w="1080" w:type="dxa"/>
            <w:tcBorders>
              <w:top w:val="nil"/>
              <w:left w:val="nil"/>
              <w:bottom w:val="nil"/>
              <w:right w:val="nil"/>
            </w:tcBorders>
            <w:shd w:val="clear" w:color="auto" w:fill="auto"/>
            <w:noWrap/>
            <w:vAlign w:val="bottom"/>
            <w:hideMark/>
          </w:tcPr>
          <w:p w14:paraId="017702A9"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040" w:type="dxa"/>
            <w:tcBorders>
              <w:top w:val="nil"/>
              <w:left w:val="nil"/>
              <w:bottom w:val="nil"/>
              <w:right w:val="nil"/>
            </w:tcBorders>
            <w:shd w:val="clear" w:color="auto" w:fill="auto"/>
            <w:noWrap/>
            <w:vAlign w:val="bottom"/>
            <w:hideMark/>
          </w:tcPr>
          <w:p w14:paraId="4DADAED0" w14:textId="77777777" w:rsidR="005734EE" w:rsidRPr="005734EE" w:rsidRDefault="005734EE" w:rsidP="005734EE">
            <w:pPr>
              <w:jc w:val="center"/>
              <w:rPr>
                <w:rFonts w:eastAsia="Times New Roman" w:cs="Times New Roman"/>
              </w:rPr>
            </w:pPr>
            <w:r w:rsidRPr="005734EE">
              <w:rPr>
                <w:rFonts w:eastAsia="Times New Roman" w:cs="Times New Roman"/>
              </w:rPr>
              <w:t>(0.020)</w:t>
            </w:r>
          </w:p>
        </w:tc>
      </w:tr>
      <w:tr w:rsidR="005734EE" w:rsidRPr="005734EE" w14:paraId="07D86CD0" w14:textId="77777777" w:rsidTr="005734EE">
        <w:trPr>
          <w:trHeight w:val="630"/>
        </w:trPr>
        <w:tc>
          <w:tcPr>
            <w:tcW w:w="3160" w:type="dxa"/>
            <w:tcBorders>
              <w:top w:val="nil"/>
              <w:left w:val="nil"/>
              <w:bottom w:val="single" w:sz="4" w:space="0" w:color="auto"/>
              <w:right w:val="nil"/>
            </w:tcBorders>
            <w:shd w:val="clear" w:color="auto" w:fill="auto"/>
            <w:vAlign w:val="bottom"/>
            <w:hideMark/>
          </w:tcPr>
          <w:p w14:paraId="0BBCFAC8" w14:textId="77777777" w:rsidR="005734EE" w:rsidRPr="005734EE" w:rsidRDefault="005734EE" w:rsidP="005734EE">
            <w:pPr>
              <w:rPr>
                <w:rFonts w:eastAsia="Times New Roman" w:cs="Times New Roman"/>
              </w:rPr>
            </w:pPr>
            <w:r w:rsidRPr="005734EE">
              <w:rPr>
                <w:rFonts w:eastAsia="Times New Roman" w:cs="Times New Roman"/>
              </w:rPr>
              <w:t>Panel 2: Types of nonstandard work</w:t>
            </w:r>
          </w:p>
        </w:tc>
        <w:tc>
          <w:tcPr>
            <w:tcW w:w="1060" w:type="dxa"/>
            <w:tcBorders>
              <w:top w:val="single" w:sz="4" w:space="0" w:color="auto"/>
              <w:left w:val="nil"/>
              <w:bottom w:val="single" w:sz="4" w:space="0" w:color="auto"/>
              <w:right w:val="nil"/>
            </w:tcBorders>
            <w:shd w:val="clear" w:color="auto" w:fill="auto"/>
            <w:noWrap/>
            <w:vAlign w:val="bottom"/>
            <w:hideMark/>
          </w:tcPr>
          <w:p w14:paraId="6BED834D"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040" w:type="dxa"/>
            <w:tcBorders>
              <w:top w:val="single" w:sz="4" w:space="0" w:color="auto"/>
              <w:left w:val="nil"/>
              <w:bottom w:val="single" w:sz="4" w:space="0" w:color="auto"/>
              <w:right w:val="nil"/>
            </w:tcBorders>
            <w:shd w:val="clear" w:color="auto" w:fill="auto"/>
            <w:noWrap/>
            <w:vAlign w:val="bottom"/>
            <w:hideMark/>
          </w:tcPr>
          <w:p w14:paraId="11D3071A"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080" w:type="dxa"/>
            <w:tcBorders>
              <w:top w:val="single" w:sz="4" w:space="0" w:color="auto"/>
              <w:left w:val="nil"/>
              <w:bottom w:val="single" w:sz="4" w:space="0" w:color="auto"/>
              <w:right w:val="nil"/>
            </w:tcBorders>
            <w:shd w:val="clear" w:color="auto" w:fill="auto"/>
            <w:noWrap/>
            <w:vAlign w:val="bottom"/>
            <w:hideMark/>
          </w:tcPr>
          <w:p w14:paraId="67C43A19" w14:textId="77777777" w:rsidR="005734EE" w:rsidRPr="005734EE" w:rsidRDefault="005734EE" w:rsidP="005734EE">
            <w:pPr>
              <w:jc w:val="center"/>
              <w:rPr>
                <w:rFonts w:eastAsia="Times New Roman" w:cs="Times New Roman"/>
              </w:rPr>
            </w:pPr>
            <w:r w:rsidRPr="005734EE">
              <w:rPr>
                <w:rFonts w:eastAsia="Times New Roman" w:cs="Times New Roman"/>
              </w:rPr>
              <w:t> </w:t>
            </w:r>
          </w:p>
        </w:tc>
        <w:tc>
          <w:tcPr>
            <w:tcW w:w="1040" w:type="dxa"/>
            <w:tcBorders>
              <w:top w:val="single" w:sz="4" w:space="0" w:color="auto"/>
              <w:left w:val="nil"/>
              <w:bottom w:val="single" w:sz="4" w:space="0" w:color="auto"/>
              <w:right w:val="nil"/>
            </w:tcBorders>
            <w:shd w:val="clear" w:color="auto" w:fill="auto"/>
            <w:noWrap/>
            <w:vAlign w:val="bottom"/>
            <w:hideMark/>
          </w:tcPr>
          <w:p w14:paraId="6DF5C020" w14:textId="77777777" w:rsidR="005734EE" w:rsidRPr="005734EE" w:rsidRDefault="005734EE" w:rsidP="005734EE">
            <w:pPr>
              <w:jc w:val="center"/>
              <w:rPr>
                <w:rFonts w:eastAsia="Times New Roman" w:cs="Times New Roman"/>
              </w:rPr>
            </w:pPr>
            <w:r w:rsidRPr="005734EE">
              <w:rPr>
                <w:rFonts w:eastAsia="Times New Roman" w:cs="Times New Roman"/>
              </w:rPr>
              <w:t> </w:t>
            </w:r>
          </w:p>
        </w:tc>
      </w:tr>
      <w:tr w:rsidR="005734EE" w:rsidRPr="005734EE" w14:paraId="21D9BCAC" w14:textId="77777777" w:rsidTr="005734EE">
        <w:trPr>
          <w:trHeight w:val="315"/>
        </w:trPr>
        <w:tc>
          <w:tcPr>
            <w:tcW w:w="3160" w:type="dxa"/>
            <w:tcBorders>
              <w:top w:val="nil"/>
              <w:left w:val="nil"/>
              <w:bottom w:val="nil"/>
              <w:right w:val="nil"/>
            </w:tcBorders>
            <w:shd w:val="clear" w:color="auto" w:fill="auto"/>
            <w:noWrap/>
            <w:vAlign w:val="bottom"/>
            <w:hideMark/>
          </w:tcPr>
          <w:p w14:paraId="14D30B4E" w14:textId="77777777" w:rsidR="005734EE" w:rsidRPr="005734EE" w:rsidRDefault="005734EE" w:rsidP="005734EE">
            <w:pPr>
              <w:rPr>
                <w:rFonts w:eastAsia="Times New Roman" w:cs="Times New Roman"/>
              </w:rPr>
            </w:pPr>
            <w:r w:rsidRPr="005734EE">
              <w:rPr>
                <w:rFonts w:eastAsia="Times New Roman" w:cs="Times New Roman"/>
              </w:rPr>
              <w:t>Worked evenings</w:t>
            </w:r>
          </w:p>
        </w:tc>
        <w:tc>
          <w:tcPr>
            <w:tcW w:w="1060" w:type="dxa"/>
            <w:tcBorders>
              <w:top w:val="nil"/>
              <w:left w:val="nil"/>
              <w:bottom w:val="nil"/>
              <w:right w:val="nil"/>
            </w:tcBorders>
            <w:shd w:val="clear" w:color="auto" w:fill="auto"/>
            <w:noWrap/>
            <w:vAlign w:val="bottom"/>
            <w:hideMark/>
          </w:tcPr>
          <w:p w14:paraId="7F657B76" w14:textId="77777777" w:rsidR="005734EE" w:rsidRPr="005734EE" w:rsidRDefault="005734EE" w:rsidP="005734EE">
            <w:pPr>
              <w:jc w:val="center"/>
              <w:rPr>
                <w:rFonts w:eastAsia="Times New Roman" w:cs="Times New Roman"/>
              </w:rPr>
            </w:pPr>
            <w:r w:rsidRPr="005734EE">
              <w:rPr>
                <w:rFonts w:eastAsia="Times New Roman" w:cs="Times New Roman"/>
              </w:rPr>
              <w:t>-0.002</w:t>
            </w:r>
          </w:p>
        </w:tc>
        <w:tc>
          <w:tcPr>
            <w:tcW w:w="1040" w:type="dxa"/>
            <w:tcBorders>
              <w:top w:val="nil"/>
              <w:left w:val="nil"/>
              <w:bottom w:val="nil"/>
              <w:right w:val="nil"/>
            </w:tcBorders>
            <w:shd w:val="clear" w:color="auto" w:fill="auto"/>
            <w:noWrap/>
            <w:vAlign w:val="bottom"/>
            <w:hideMark/>
          </w:tcPr>
          <w:p w14:paraId="733E4CAF" w14:textId="77777777" w:rsidR="005734EE" w:rsidRPr="005734EE" w:rsidRDefault="005734EE" w:rsidP="005734EE">
            <w:pPr>
              <w:jc w:val="center"/>
              <w:rPr>
                <w:rFonts w:eastAsia="Times New Roman" w:cs="Times New Roman"/>
              </w:rPr>
            </w:pPr>
            <w:r w:rsidRPr="005734EE">
              <w:rPr>
                <w:rFonts w:eastAsia="Times New Roman" w:cs="Times New Roman"/>
              </w:rPr>
              <w:t>-0.003</w:t>
            </w:r>
          </w:p>
        </w:tc>
        <w:tc>
          <w:tcPr>
            <w:tcW w:w="1080" w:type="dxa"/>
            <w:tcBorders>
              <w:top w:val="nil"/>
              <w:left w:val="nil"/>
              <w:bottom w:val="nil"/>
              <w:right w:val="nil"/>
            </w:tcBorders>
            <w:shd w:val="clear" w:color="auto" w:fill="auto"/>
            <w:noWrap/>
            <w:vAlign w:val="bottom"/>
            <w:hideMark/>
          </w:tcPr>
          <w:p w14:paraId="3810C84A" w14:textId="77777777" w:rsidR="005734EE" w:rsidRPr="005734EE" w:rsidRDefault="005734EE" w:rsidP="005734EE">
            <w:pPr>
              <w:jc w:val="center"/>
              <w:rPr>
                <w:rFonts w:eastAsia="Times New Roman" w:cs="Times New Roman"/>
              </w:rPr>
            </w:pPr>
            <w:r w:rsidRPr="005734EE">
              <w:rPr>
                <w:rFonts w:eastAsia="Times New Roman" w:cs="Times New Roman"/>
              </w:rPr>
              <w:t>0.002</w:t>
            </w:r>
          </w:p>
        </w:tc>
        <w:tc>
          <w:tcPr>
            <w:tcW w:w="1040" w:type="dxa"/>
            <w:tcBorders>
              <w:top w:val="nil"/>
              <w:left w:val="nil"/>
              <w:bottom w:val="nil"/>
              <w:right w:val="nil"/>
            </w:tcBorders>
            <w:shd w:val="clear" w:color="auto" w:fill="auto"/>
            <w:noWrap/>
            <w:vAlign w:val="bottom"/>
            <w:hideMark/>
          </w:tcPr>
          <w:p w14:paraId="76E09C51" w14:textId="77777777" w:rsidR="005734EE" w:rsidRPr="005734EE" w:rsidRDefault="005734EE" w:rsidP="005734EE">
            <w:pPr>
              <w:jc w:val="center"/>
              <w:rPr>
                <w:rFonts w:eastAsia="Times New Roman" w:cs="Times New Roman"/>
              </w:rPr>
            </w:pPr>
            <w:r w:rsidRPr="005734EE">
              <w:rPr>
                <w:rFonts w:eastAsia="Times New Roman" w:cs="Times New Roman"/>
              </w:rPr>
              <w:t>-0.000</w:t>
            </w:r>
          </w:p>
        </w:tc>
      </w:tr>
      <w:tr w:rsidR="005734EE" w:rsidRPr="005734EE" w14:paraId="0ABABDB5" w14:textId="77777777" w:rsidTr="005734EE">
        <w:trPr>
          <w:trHeight w:val="315"/>
        </w:trPr>
        <w:tc>
          <w:tcPr>
            <w:tcW w:w="3160" w:type="dxa"/>
            <w:tcBorders>
              <w:top w:val="nil"/>
              <w:left w:val="nil"/>
              <w:bottom w:val="nil"/>
              <w:right w:val="nil"/>
            </w:tcBorders>
            <w:shd w:val="clear" w:color="auto" w:fill="auto"/>
            <w:noWrap/>
            <w:vAlign w:val="bottom"/>
            <w:hideMark/>
          </w:tcPr>
          <w:p w14:paraId="3927E608" w14:textId="77777777" w:rsidR="005734EE" w:rsidRPr="005734EE" w:rsidRDefault="005734EE" w:rsidP="005734EE">
            <w:pPr>
              <w:jc w:val="center"/>
              <w:rPr>
                <w:rFonts w:eastAsia="Times New Roman" w:cs="Times New Roman"/>
              </w:rPr>
            </w:pPr>
          </w:p>
        </w:tc>
        <w:tc>
          <w:tcPr>
            <w:tcW w:w="1060" w:type="dxa"/>
            <w:tcBorders>
              <w:top w:val="nil"/>
              <w:left w:val="nil"/>
              <w:bottom w:val="nil"/>
              <w:right w:val="nil"/>
            </w:tcBorders>
            <w:shd w:val="clear" w:color="auto" w:fill="auto"/>
            <w:noWrap/>
            <w:vAlign w:val="bottom"/>
            <w:hideMark/>
          </w:tcPr>
          <w:p w14:paraId="4AB088B0"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040" w:type="dxa"/>
            <w:tcBorders>
              <w:top w:val="nil"/>
              <w:left w:val="nil"/>
              <w:bottom w:val="nil"/>
              <w:right w:val="nil"/>
            </w:tcBorders>
            <w:shd w:val="clear" w:color="auto" w:fill="auto"/>
            <w:noWrap/>
            <w:vAlign w:val="bottom"/>
            <w:hideMark/>
          </w:tcPr>
          <w:p w14:paraId="7178A239"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080" w:type="dxa"/>
            <w:tcBorders>
              <w:top w:val="nil"/>
              <w:left w:val="nil"/>
              <w:bottom w:val="nil"/>
              <w:right w:val="nil"/>
            </w:tcBorders>
            <w:shd w:val="clear" w:color="auto" w:fill="auto"/>
            <w:noWrap/>
            <w:vAlign w:val="bottom"/>
            <w:hideMark/>
          </w:tcPr>
          <w:p w14:paraId="3BF46030" w14:textId="77777777" w:rsidR="005734EE" w:rsidRPr="005734EE" w:rsidRDefault="005734EE" w:rsidP="005734EE">
            <w:pPr>
              <w:jc w:val="center"/>
              <w:rPr>
                <w:rFonts w:eastAsia="Times New Roman" w:cs="Times New Roman"/>
              </w:rPr>
            </w:pPr>
            <w:r w:rsidRPr="005734EE">
              <w:rPr>
                <w:rFonts w:eastAsia="Times New Roman" w:cs="Times New Roman"/>
              </w:rPr>
              <w:t>(0.021)</w:t>
            </w:r>
          </w:p>
        </w:tc>
        <w:tc>
          <w:tcPr>
            <w:tcW w:w="1040" w:type="dxa"/>
            <w:tcBorders>
              <w:top w:val="nil"/>
              <w:left w:val="nil"/>
              <w:bottom w:val="nil"/>
              <w:right w:val="nil"/>
            </w:tcBorders>
            <w:shd w:val="clear" w:color="auto" w:fill="auto"/>
            <w:noWrap/>
            <w:vAlign w:val="bottom"/>
            <w:hideMark/>
          </w:tcPr>
          <w:p w14:paraId="291AF877" w14:textId="77777777" w:rsidR="005734EE" w:rsidRPr="005734EE" w:rsidRDefault="005734EE" w:rsidP="005734EE">
            <w:pPr>
              <w:jc w:val="center"/>
              <w:rPr>
                <w:rFonts w:eastAsia="Times New Roman" w:cs="Times New Roman"/>
              </w:rPr>
            </w:pPr>
            <w:r w:rsidRPr="005734EE">
              <w:rPr>
                <w:rFonts w:eastAsia="Times New Roman" w:cs="Times New Roman"/>
              </w:rPr>
              <w:t>(0.024)</w:t>
            </w:r>
          </w:p>
        </w:tc>
      </w:tr>
      <w:tr w:rsidR="005734EE" w:rsidRPr="005734EE" w14:paraId="250745B3" w14:textId="77777777" w:rsidTr="005734EE">
        <w:trPr>
          <w:trHeight w:val="315"/>
        </w:trPr>
        <w:tc>
          <w:tcPr>
            <w:tcW w:w="3160" w:type="dxa"/>
            <w:tcBorders>
              <w:top w:val="nil"/>
              <w:left w:val="nil"/>
              <w:bottom w:val="nil"/>
              <w:right w:val="nil"/>
            </w:tcBorders>
            <w:shd w:val="clear" w:color="auto" w:fill="auto"/>
            <w:noWrap/>
            <w:vAlign w:val="bottom"/>
            <w:hideMark/>
          </w:tcPr>
          <w:p w14:paraId="390C7F61" w14:textId="77777777" w:rsidR="005734EE" w:rsidRPr="005734EE" w:rsidRDefault="005734EE" w:rsidP="005734EE">
            <w:pPr>
              <w:rPr>
                <w:rFonts w:eastAsia="Times New Roman" w:cs="Times New Roman"/>
              </w:rPr>
            </w:pPr>
            <w:r w:rsidRPr="005734EE">
              <w:rPr>
                <w:rFonts w:eastAsia="Times New Roman" w:cs="Times New Roman"/>
              </w:rPr>
              <w:t>Worked weekends</w:t>
            </w:r>
          </w:p>
        </w:tc>
        <w:tc>
          <w:tcPr>
            <w:tcW w:w="1060" w:type="dxa"/>
            <w:tcBorders>
              <w:top w:val="nil"/>
              <w:left w:val="nil"/>
              <w:bottom w:val="nil"/>
              <w:right w:val="nil"/>
            </w:tcBorders>
            <w:shd w:val="clear" w:color="auto" w:fill="auto"/>
            <w:noWrap/>
            <w:vAlign w:val="bottom"/>
            <w:hideMark/>
          </w:tcPr>
          <w:p w14:paraId="2F7F6FAD" w14:textId="77777777" w:rsidR="005734EE" w:rsidRPr="005734EE" w:rsidRDefault="005734EE" w:rsidP="005734EE">
            <w:pPr>
              <w:jc w:val="center"/>
              <w:rPr>
                <w:rFonts w:eastAsia="Times New Roman" w:cs="Times New Roman"/>
              </w:rPr>
            </w:pPr>
            <w:r w:rsidRPr="005734EE">
              <w:rPr>
                <w:rFonts w:eastAsia="Times New Roman" w:cs="Times New Roman"/>
              </w:rPr>
              <w:t>0.011</w:t>
            </w:r>
          </w:p>
        </w:tc>
        <w:tc>
          <w:tcPr>
            <w:tcW w:w="1040" w:type="dxa"/>
            <w:tcBorders>
              <w:top w:val="nil"/>
              <w:left w:val="nil"/>
              <w:bottom w:val="nil"/>
              <w:right w:val="nil"/>
            </w:tcBorders>
            <w:shd w:val="clear" w:color="auto" w:fill="auto"/>
            <w:noWrap/>
            <w:vAlign w:val="bottom"/>
            <w:hideMark/>
          </w:tcPr>
          <w:p w14:paraId="46EC059B" w14:textId="77777777" w:rsidR="005734EE" w:rsidRPr="005734EE" w:rsidRDefault="005734EE" w:rsidP="005734EE">
            <w:pPr>
              <w:jc w:val="center"/>
              <w:rPr>
                <w:rFonts w:eastAsia="Times New Roman" w:cs="Times New Roman"/>
              </w:rPr>
            </w:pPr>
            <w:r w:rsidRPr="005734EE">
              <w:rPr>
                <w:rFonts w:eastAsia="Times New Roman" w:cs="Times New Roman"/>
              </w:rPr>
              <w:t>0.011</w:t>
            </w:r>
          </w:p>
        </w:tc>
        <w:tc>
          <w:tcPr>
            <w:tcW w:w="1080" w:type="dxa"/>
            <w:tcBorders>
              <w:top w:val="nil"/>
              <w:left w:val="nil"/>
              <w:bottom w:val="nil"/>
              <w:right w:val="nil"/>
            </w:tcBorders>
            <w:shd w:val="clear" w:color="auto" w:fill="auto"/>
            <w:noWrap/>
            <w:vAlign w:val="bottom"/>
            <w:hideMark/>
          </w:tcPr>
          <w:p w14:paraId="679FE944" w14:textId="77777777" w:rsidR="005734EE" w:rsidRPr="005734EE" w:rsidRDefault="005734EE" w:rsidP="005734EE">
            <w:pPr>
              <w:jc w:val="center"/>
              <w:rPr>
                <w:rFonts w:eastAsia="Times New Roman" w:cs="Times New Roman"/>
              </w:rPr>
            </w:pPr>
            <w:r w:rsidRPr="005734EE">
              <w:rPr>
                <w:rFonts w:eastAsia="Times New Roman" w:cs="Times New Roman"/>
              </w:rPr>
              <w:t>0.026</w:t>
            </w:r>
          </w:p>
        </w:tc>
        <w:tc>
          <w:tcPr>
            <w:tcW w:w="1040" w:type="dxa"/>
            <w:tcBorders>
              <w:top w:val="nil"/>
              <w:left w:val="nil"/>
              <w:bottom w:val="nil"/>
              <w:right w:val="nil"/>
            </w:tcBorders>
            <w:shd w:val="clear" w:color="auto" w:fill="auto"/>
            <w:noWrap/>
            <w:vAlign w:val="bottom"/>
            <w:hideMark/>
          </w:tcPr>
          <w:p w14:paraId="7CC4CD5C" w14:textId="77777777" w:rsidR="005734EE" w:rsidRPr="005734EE" w:rsidRDefault="005734EE" w:rsidP="005734EE">
            <w:pPr>
              <w:jc w:val="center"/>
              <w:rPr>
                <w:rFonts w:eastAsia="Times New Roman" w:cs="Times New Roman"/>
              </w:rPr>
            </w:pPr>
            <w:r w:rsidRPr="005734EE">
              <w:rPr>
                <w:rFonts w:eastAsia="Times New Roman" w:cs="Times New Roman"/>
              </w:rPr>
              <w:t>0.041</w:t>
            </w:r>
          </w:p>
        </w:tc>
      </w:tr>
      <w:tr w:rsidR="005734EE" w:rsidRPr="005734EE" w14:paraId="031D5048" w14:textId="77777777" w:rsidTr="005734EE">
        <w:trPr>
          <w:trHeight w:val="315"/>
        </w:trPr>
        <w:tc>
          <w:tcPr>
            <w:tcW w:w="3160" w:type="dxa"/>
            <w:tcBorders>
              <w:top w:val="nil"/>
              <w:left w:val="nil"/>
              <w:bottom w:val="nil"/>
              <w:right w:val="nil"/>
            </w:tcBorders>
            <w:shd w:val="clear" w:color="auto" w:fill="auto"/>
            <w:noWrap/>
            <w:vAlign w:val="bottom"/>
            <w:hideMark/>
          </w:tcPr>
          <w:p w14:paraId="2309A07F" w14:textId="77777777" w:rsidR="005734EE" w:rsidRPr="005734EE" w:rsidRDefault="005734EE" w:rsidP="005734EE">
            <w:pPr>
              <w:jc w:val="center"/>
              <w:rPr>
                <w:rFonts w:eastAsia="Times New Roman" w:cs="Times New Roman"/>
              </w:rPr>
            </w:pPr>
          </w:p>
        </w:tc>
        <w:tc>
          <w:tcPr>
            <w:tcW w:w="1060" w:type="dxa"/>
            <w:tcBorders>
              <w:top w:val="nil"/>
              <w:left w:val="nil"/>
              <w:bottom w:val="nil"/>
              <w:right w:val="nil"/>
            </w:tcBorders>
            <w:shd w:val="clear" w:color="auto" w:fill="auto"/>
            <w:noWrap/>
            <w:vAlign w:val="bottom"/>
            <w:hideMark/>
          </w:tcPr>
          <w:p w14:paraId="435EF204" w14:textId="77777777" w:rsidR="005734EE" w:rsidRPr="005734EE" w:rsidRDefault="005734EE" w:rsidP="005734EE">
            <w:pPr>
              <w:jc w:val="center"/>
              <w:rPr>
                <w:rFonts w:eastAsia="Times New Roman" w:cs="Times New Roman"/>
              </w:rPr>
            </w:pPr>
            <w:r w:rsidRPr="005734EE">
              <w:rPr>
                <w:rFonts w:eastAsia="Times New Roman" w:cs="Times New Roman"/>
              </w:rPr>
              <w:t>(0.022)</w:t>
            </w:r>
          </w:p>
        </w:tc>
        <w:tc>
          <w:tcPr>
            <w:tcW w:w="1040" w:type="dxa"/>
            <w:tcBorders>
              <w:top w:val="nil"/>
              <w:left w:val="nil"/>
              <w:bottom w:val="nil"/>
              <w:right w:val="nil"/>
            </w:tcBorders>
            <w:shd w:val="clear" w:color="auto" w:fill="auto"/>
            <w:noWrap/>
            <w:vAlign w:val="bottom"/>
            <w:hideMark/>
          </w:tcPr>
          <w:p w14:paraId="2C77610A" w14:textId="77777777" w:rsidR="005734EE" w:rsidRPr="005734EE" w:rsidRDefault="005734EE" w:rsidP="005734EE">
            <w:pPr>
              <w:jc w:val="center"/>
              <w:rPr>
                <w:rFonts w:eastAsia="Times New Roman" w:cs="Times New Roman"/>
              </w:rPr>
            </w:pPr>
            <w:r w:rsidRPr="005734EE">
              <w:rPr>
                <w:rFonts w:eastAsia="Times New Roman" w:cs="Times New Roman"/>
              </w:rPr>
              <w:t>(0.022)</w:t>
            </w:r>
          </w:p>
        </w:tc>
        <w:tc>
          <w:tcPr>
            <w:tcW w:w="1080" w:type="dxa"/>
            <w:tcBorders>
              <w:top w:val="nil"/>
              <w:left w:val="nil"/>
              <w:bottom w:val="nil"/>
              <w:right w:val="nil"/>
            </w:tcBorders>
            <w:shd w:val="clear" w:color="auto" w:fill="auto"/>
            <w:noWrap/>
            <w:vAlign w:val="bottom"/>
            <w:hideMark/>
          </w:tcPr>
          <w:p w14:paraId="7AD29173" w14:textId="77777777" w:rsidR="005734EE" w:rsidRPr="005734EE" w:rsidRDefault="005734EE" w:rsidP="005734EE">
            <w:pPr>
              <w:jc w:val="center"/>
              <w:rPr>
                <w:rFonts w:eastAsia="Times New Roman" w:cs="Times New Roman"/>
              </w:rPr>
            </w:pPr>
            <w:r w:rsidRPr="005734EE">
              <w:rPr>
                <w:rFonts w:eastAsia="Times New Roman" w:cs="Times New Roman"/>
              </w:rPr>
              <w:t>(0.022)</w:t>
            </w:r>
          </w:p>
        </w:tc>
        <w:tc>
          <w:tcPr>
            <w:tcW w:w="1040" w:type="dxa"/>
            <w:tcBorders>
              <w:top w:val="nil"/>
              <w:left w:val="nil"/>
              <w:bottom w:val="nil"/>
              <w:right w:val="nil"/>
            </w:tcBorders>
            <w:shd w:val="clear" w:color="auto" w:fill="auto"/>
            <w:noWrap/>
            <w:vAlign w:val="bottom"/>
            <w:hideMark/>
          </w:tcPr>
          <w:p w14:paraId="7B22DA4A" w14:textId="77777777" w:rsidR="005734EE" w:rsidRPr="005734EE" w:rsidRDefault="005734EE" w:rsidP="005734EE">
            <w:pPr>
              <w:jc w:val="center"/>
              <w:rPr>
                <w:rFonts w:eastAsia="Times New Roman" w:cs="Times New Roman"/>
              </w:rPr>
            </w:pPr>
            <w:r w:rsidRPr="005734EE">
              <w:rPr>
                <w:rFonts w:eastAsia="Times New Roman" w:cs="Times New Roman"/>
              </w:rPr>
              <w:t>(0.026)</w:t>
            </w:r>
          </w:p>
        </w:tc>
      </w:tr>
      <w:tr w:rsidR="005734EE" w:rsidRPr="005734EE" w14:paraId="2A318B61" w14:textId="77777777" w:rsidTr="005734EE">
        <w:trPr>
          <w:trHeight w:val="315"/>
        </w:trPr>
        <w:tc>
          <w:tcPr>
            <w:tcW w:w="3160" w:type="dxa"/>
            <w:tcBorders>
              <w:top w:val="nil"/>
              <w:left w:val="nil"/>
              <w:bottom w:val="nil"/>
              <w:right w:val="nil"/>
            </w:tcBorders>
            <w:shd w:val="clear" w:color="auto" w:fill="auto"/>
            <w:noWrap/>
            <w:vAlign w:val="bottom"/>
            <w:hideMark/>
          </w:tcPr>
          <w:p w14:paraId="169D9654" w14:textId="77777777" w:rsidR="005734EE" w:rsidRPr="005734EE" w:rsidRDefault="005734EE" w:rsidP="005734EE">
            <w:pPr>
              <w:rPr>
                <w:rFonts w:eastAsia="Times New Roman" w:cs="Times New Roman"/>
              </w:rPr>
            </w:pPr>
            <w:r w:rsidRPr="005734EE">
              <w:rPr>
                <w:rFonts w:eastAsia="Times New Roman" w:cs="Times New Roman"/>
              </w:rPr>
              <w:t>Worked nights</w:t>
            </w:r>
          </w:p>
        </w:tc>
        <w:tc>
          <w:tcPr>
            <w:tcW w:w="1060" w:type="dxa"/>
            <w:tcBorders>
              <w:top w:val="nil"/>
              <w:left w:val="nil"/>
              <w:bottom w:val="nil"/>
              <w:right w:val="nil"/>
            </w:tcBorders>
            <w:shd w:val="clear" w:color="auto" w:fill="auto"/>
            <w:noWrap/>
            <w:vAlign w:val="bottom"/>
            <w:hideMark/>
          </w:tcPr>
          <w:p w14:paraId="369CC286" w14:textId="77777777" w:rsidR="005734EE" w:rsidRPr="005734EE" w:rsidRDefault="005734EE" w:rsidP="005734EE">
            <w:pPr>
              <w:jc w:val="center"/>
              <w:rPr>
                <w:rFonts w:eastAsia="Times New Roman" w:cs="Times New Roman"/>
              </w:rPr>
            </w:pPr>
            <w:r w:rsidRPr="005734EE">
              <w:rPr>
                <w:rFonts w:eastAsia="Times New Roman" w:cs="Times New Roman"/>
              </w:rPr>
              <w:t>-0.074*</w:t>
            </w:r>
          </w:p>
        </w:tc>
        <w:tc>
          <w:tcPr>
            <w:tcW w:w="1040" w:type="dxa"/>
            <w:tcBorders>
              <w:top w:val="nil"/>
              <w:left w:val="nil"/>
              <w:bottom w:val="nil"/>
              <w:right w:val="nil"/>
            </w:tcBorders>
            <w:shd w:val="clear" w:color="auto" w:fill="auto"/>
            <w:noWrap/>
            <w:vAlign w:val="bottom"/>
            <w:hideMark/>
          </w:tcPr>
          <w:p w14:paraId="36DF6D64" w14:textId="77777777" w:rsidR="005734EE" w:rsidRPr="005734EE" w:rsidRDefault="005734EE" w:rsidP="005734EE">
            <w:pPr>
              <w:jc w:val="center"/>
              <w:rPr>
                <w:rFonts w:eastAsia="Times New Roman" w:cs="Times New Roman"/>
              </w:rPr>
            </w:pPr>
            <w:r w:rsidRPr="005734EE">
              <w:rPr>
                <w:rFonts w:eastAsia="Times New Roman" w:cs="Times New Roman"/>
              </w:rPr>
              <w:t>-0.076*</w:t>
            </w:r>
          </w:p>
        </w:tc>
        <w:tc>
          <w:tcPr>
            <w:tcW w:w="1080" w:type="dxa"/>
            <w:tcBorders>
              <w:top w:val="nil"/>
              <w:left w:val="nil"/>
              <w:bottom w:val="nil"/>
              <w:right w:val="nil"/>
            </w:tcBorders>
            <w:shd w:val="clear" w:color="auto" w:fill="auto"/>
            <w:noWrap/>
            <w:vAlign w:val="bottom"/>
            <w:hideMark/>
          </w:tcPr>
          <w:p w14:paraId="34745F95" w14:textId="77777777" w:rsidR="005734EE" w:rsidRPr="005734EE" w:rsidRDefault="005734EE" w:rsidP="005734EE">
            <w:pPr>
              <w:jc w:val="center"/>
              <w:rPr>
                <w:rFonts w:eastAsia="Times New Roman" w:cs="Times New Roman"/>
              </w:rPr>
            </w:pPr>
            <w:r w:rsidRPr="005734EE">
              <w:rPr>
                <w:rFonts w:eastAsia="Times New Roman" w:cs="Times New Roman"/>
              </w:rPr>
              <w:t>-0.043</w:t>
            </w:r>
          </w:p>
        </w:tc>
        <w:tc>
          <w:tcPr>
            <w:tcW w:w="1040" w:type="dxa"/>
            <w:tcBorders>
              <w:top w:val="nil"/>
              <w:left w:val="nil"/>
              <w:bottom w:val="nil"/>
              <w:right w:val="nil"/>
            </w:tcBorders>
            <w:shd w:val="clear" w:color="auto" w:fill="auto"/>
            <w:noWrap/>
            <w:vAlign w:val="bottom"/>
            <w:hideMark/>
          </w:tcPr>
          <w:p w14:paraId="6F83B131" w14:textId="77777777" w:rsidR="005734EE" w:rsidRPr="005734EE" w:rsidRDefault="005734EE" w:rsidP="005734EE">
            <w:pPr>
              <w:jc w:val="center"/>
              <w:rPr>
                <w:rFonts w:eastAsia="Times New Roman" w:cs="Times New Roman"/>
              </w:rPr>
            </w:pPr>
            <w:r w:rsidRPr="005734EE">
              <w:rPr>
                <w:rFonts w:eastAsia="Times New Roman" w:cs="Times New Roman"/>
              </w:rPr>
              <w:t>-0.044</w:t>
            </w:r>
          </w:p>
        </w:tc>
      </w:tr>
      <w:tr w:rsidR="005734EE" w:rsidRPr="005734EE" w14:paraId="6F35ED77" w14:textId="77777777" w:rsidTr="005734EE">
        <w:trPr>
          <w:trHeight w:val="315"/>
        </w:trPr>
        <w:tc>
          <w:tcPr>
            <w:tcW w:w="3160" w:type="dxa"/>
            <w:tcBorders>
              <w:top w:val="nil"/>
              <w:left w:val="nil"/>
              <w:bottom w:val="nil"/>
              <w:right w:val="nil"/>
            </w:tcBorders>
            <w:shd w:val="clear" w:color="auto" w:fill="auto"/>
            <w:noWrap/>
            <w:vAlign w:val="bottom"/>
            <w:hideMark/>
          </w:tcPr>
          <w:p w14:paraId="49BCD557" w14:textId="77777777" w:rsidR="005734EE" w:rsidRPr="005734EE" w:rsidRDefault="005734EE" w:rsidP="005734EE">
            <w:pPr>
              <w:jc w:val="center"/>
              <w:rPr>
                <w:rFonts w:eastAsia="Times New Roman" w:cs="Times New Roman"/>
              </w:rPr>
            </w:pPr>
          </w:p>
        </w:tc>
        <w:tc>
          <w:tcPr>
            <w:tcW w:w="1060" w:type="dxa"/>
            <w:tcBorders>
              <w:top w:val="nil"/>
              <w:left w:val="nil"/>
              <w:bottom w:val="nil"/>
              <w:right w:val="nil"/>
            </w:tcBorders>
            <w:shd w:val="clear" w:color="auto" w:fill="auto"/>
            <w:noWrap/>
            <w:vAlign w:val="bottom"/>
            <w:hideMark/>
          </w:tcPr>
          <w:p w14:paraId="6C5140EC" w14:textId="77777777" w:rsidR="005734EE" w:rsidRPr="005734EE" w:rsidRDefault="005734EE" w:rsidP="005734EE">
            <w:pPr>
              <w:jc w:val="center"/>
              <w:rPr>
                <w:rFonts w:eastAsia="Times New Roman" w:cs="Times New Roman"/>
              </w:rPr>
            </w:pPr>
            <w:r w:rsidRPr="005734EE">
              <w:rPr>
                <w:rFonts w:eastAsia="Times New Roman" w:cs="Times New Roman"/>
              </w:rPr>
              <w:t>(0.032)</w:t>
            </w:r>
          </w:p>
        </w:tc>
        <w:tc>
          <w:tcPr>
            <w:tcW w:w="1040" w:type="dxa"/>
            <w:tcBorders>
              <w:top w:val="nil"/>
              <w:left w:val="nil"/>
              <w:bottom w:val="nil"/>
              <w:right w:val="nil"/>
            </w:tcBorders>
            <w:shd w:val="clear" w:color="auto" w:fill="auto"/>
            <w:noWrap/>
            <w:vAlign w:val="bottom"/>
            <w:hideMark/>
          </w:tcPr>
          <w:p w14:paraId="0434812B" w14:textId="77777777" w:rsidR="005734EE" w:rsidRPr="005734EE" w:rsidRDefault="005734EE" w:rsidP="005734EE">
            <w:pPr>
              <w:jc w:val="center"/>
              <w:rPr>
                <w:rFonts w:eastAsia="Times New Roman" w:cs="Times New Roman"/>
              </w:rPr>
            </w:pPr>
            <w:r w:rsidRPr="005734EE">
              <w:rPr>
                <w:rFonts w:eastAsia="Times New Roman" w:cs="Times New Roman"/>
              </w:rPr>
              <w:t>(0.032)</w:t>
            </w:r>
          </w:p>
        </w:tc>
        <w:tc>
          <w:tcPr>
            <w:tcW w:w="1080" w:type="dxa"/>
            <w:tcBorders>
              <w:top w:val="nil"/>
              <w:left w:val="nil"/>
              <w:bottom w:val="nil"/>
              <w:right w:val="nil"/>
            </w:tcBorders>
            <w:shd w:val="clear" w:color="auto" w:fill="auto"/>
            <w:noWrap/>
            <w:vAlign w:val="bottom"/>
            <w:hideMark/>
          </w:tcPr>
          <w:p w14:paraId="6D4C0398" w14:textId="77777777" w:rsidR="005734EE" w:rsidRPr="005734EE" w:rsidRDefault="005734EE" w:rsidP="005734EE">
            <w:pPr>
              <w:jc w:val="center"/>
              <w:rPr>
                <w:rFonts w:eastAsia="Times New Roman" w:cs="Times New Roman"/>
              </w:rPr>
            </w:pPr>
            <w:r w:rsidRPr="005734EE">
              <w:rPr>
                <w:rFonts w:eastAsia="Times New Roman" w:cs="Times New Roman"/>
              </w:rPr>
              <w:t>(0.027)</w:t>
            </w:r>
          </w:p>
        </w:tc>
        <w:tc>
          <w:tcPr>
            <w:tcW w:w="1040" w:type="dxa"/>
            <w:tcBorders>
              <w:top w:val="nil"/>
              <w:left w:val="nil"/>
              <w:bottom w:val="nil"/>
              <w:right w:val="nil"/>
            </w:tcBorders>
            <w:shd w:val="clear" w:color="auto" w:fill="auto"/>
            <w:noWrap/>
            <w:vAlign w:val="bottom"/>
            <w:hideMark/>
          </w:tcPr>
          <w:p w14:paraId="1832C82C" w14:textId="77777777" w:rsidR="005734EE" w:rsidRPr="005734EE" w:rsidRDefault="005734EE" w:rsidP="005734EE">
            <w:pPr>
              <w:jc w:val="center"/>
              <w:rPr>
                <w:rFonts w:eastAsia="Times New Roman" w:cs="Times New Roman"/>
              </w:rPr>
            </w:pPr>
            <w:r w:rsidRPr="005734EE">
              <w:rPr>
                <w:rFonts w:eastAsia="Times New Roman" w:cs="Times New Roman"/>
              </w:rPr>
              <w:t>(0.032)</w:t>
            </w:r>
          </w:p>
        </w:tc>
      </w:tr>
      <w:tr w:rsidR="005734EE" w:rsidRPr="005734EE" w14:paraId="25B2B77A" w14:textId="77777777" w:rsidTr="005734EE">
        <w:trPr>
          <w:trHeight w:val="315"/>
        </w:trPr>
        <w:tc>
          <w:tcPr>
            <w:tcW w:w="3160" w:type="dxa"/>
            <w:tcBorders>
              <w:top w:val="nil"/>
              <w:left w:val="nil"/>
              <w:bottom w:val="nil"/>
              <w:right w:val="nil"/>
            </w:tcBorders>
            <w:shd w:val="clear" w:color="auto" w:fill="auto"/>
            <w:noWrap/>
            <w:vAlign w:val="bottom"/>
            <w:hideMark/>
          </w:tcPr>
          <w:p w14:paraId="02E3D1E4" w14:textId="77777777" w:rsidR="005734EE" w:rsidRPr="005734EE" w:rsidRDefault="005734EE" w:rsidP="005734EE">
            <w:pPr>
              <w:rPr>
                <w:rFonts w:eastAsia="Times New Roman" w:cs="Times New Roman"/>
              </w:rPr>
            </w:pPr>
            <w:r w:rsidRPr="005734EE">
              <w:rPr>
                <w:rFonts w:eastAsia="Times New Roman" w:cs="Times New Roman"/>
              </w:rPr>
              <w:t>Person-years</w:t>
            </w:r>
          </w:p>
        </w:tc>
        <w:tc>
          <w:tcPr>
            <w:tcW w:w="1060" w:type="dxa"/>
            <w:tcBorders>
              <w:top w:val="nil"/>
              <w:left w:val="nil"/>
              <w:bottom w:val="nil"/>
              <w:right w:val="nil"/>
            </w:tcBorders>
            <w:shd w:val="clear" w:color="auto" w:fill="auto"/>
            <w:noWrap/>
            <w:vAlign w:val="bottom"/>
            <w:hideMark/>
          </w:tcPr>
          <w:p w14:paraId="78F7BB6A" w14:textId="77777777" w:rsidR="005734EE" w:rsidRPr="005734EE" w:rsidRDefault="005734EE" w:rsidP="005734EE">
            <w:pPr>
              <w:jc w:val="center"/>
              <w:rPr>
                <w:rFonts w:eastAsia="Times New Roman" w:cs="Times New Roman"/>
              </w:rPr>
            </w:pPr>
            <w:r w:rsidRPr="005734EE">
              <w:rPr>
                <w:rFonts w:eastAsia="Times New Roman" w:cs="Times New Roman"/>
              </w:rPr>
              <w:t>32,313</w:t>
            </w:r>
          </w:p>
        </w:tc>
        <w:tc>
          <w:tcPr>
            <w:tcW w:w="1040" w:type="dxa"/>
            <w:tcBorders>
              <w:top w:val="nil"/>
              <w:left w:val="nil"/>
              <w:bottom w:val="nil"/>
              <w:right w:val="nil"/>
            </w:tcBorders>
            <w:shd w:val="clear" w:color="auto" w:fill="auto"/>
            <w:noWrap/>
            <w:vAlign w:val="bottom"/>
            <w:hideMark/>
          </w:tcPr>
          <w:p w14:paraId="52DDDC6D" w14:textId="77777777" w:rsidR="005734EE" w:rsidRPr="005734EE" w:rsidRDefault="005734EE" w:rsidP="005734EE">
            <w:pPr>
              <w:jc w:val="center"/>
              <w:rPr>
                <w:rFonts w:eastAsia="Times New Roman" w:cs="Times New Roman"/>
              </w:rPr>
            </w:pPr>
            <w:r w:rsidRPr="005734EE">
              <w:rPr>
                <w:rFonts w:eastAsia="Times New Roman" w:cs="Times New Roman"/>
              </w:rPr>
              <w:t>32,313</w:t>
            </w:r>
          </w:p>
        </w:tc>
        <w:tc>
          <w:tcPr>
            <w:tcW w:w="1080" w:type="dxa"/>
            <w:tcBorders>
              <w:top w:val="nil"/>
              <w:left w:val="nil"/>
              <w:bottom w:val="nil"/>
              <w:right w:val="nil"/>
            </w:tcBorders>
            <w:shd w:val="clear" w:color="auto" w:fill="auto"/>
            <w:noWrap/>
            <w:vAlign w:val="bottom"/>
            <w:hideMark/>
          </w:tcPr>
          <w:p w14:paraId="245E2960" w14:textId="77777777" w:rsidR="005734EE" w:rsidRPr="005734EE" w:rsidRDefault="005734EE" w:rsidP="005734EE">
            <w:pPr>
              <w:jc w:val="center"/>
              <w:rPr>
                <w:rFonts w:eastAsia="Times New Roman" w:cs="Times New Roman"/>
              </w:rPr>
            </w:pPr>
            <w:r w:rsidRPr="005734EE">
              <w:rPr>
                <w:rFonts w:eastAsia="Times New Roman" w:cs="Times New Roman"/>
              </w:rPr>
              <w:t>23,440</w:t>
            </w:r>
          </w:p>
        </w:tc>
        <w:tc>
          <w:tcPr>
            <w:tcW w:w="1040" w:type="dxa"/>
            <w:tcBorders>
              <w:top w:val="nil"/>
              <w:left w:val="nil"/>
              <w:bottom w:val="nil"/>
              <w:right w:val="nil"/>
            </w:tcBorders>
            <w:shd w:val="clear" w:color="auto" w:fill="auto"/>
            <w:noWrap/>
            <w:vAlign w:val="bottom"/>
            <w:hideMark/>
          </w:tcPr>
          <w:p w14:paraId="4B66114E" w14:textId="77777777" w:rsidR="005734EE" w:rsidRPr="005734EE" w:rsidRDefault="005734EE" w:rsidP="005734EE">
            <w:pPr>
              <w:jc w:val="center"/>
              <w:rPr>
                <w:rFonts w:eastAsia="Times New Roman" w:cs="Times New Roman"/>
              </w:rPr>
            </w:pPr>
            <w:r w:rsidRPr="005734EE">
              <w:rPr>
                <w:rFonts w:eastAsia="Times New Roman" w:cs="Times New Roman"/>
              </w:rPr>
              <w:t>23,440</w:t>
            </w:r>
          </w:p>
        </w:tc>
      </w:tr>
      <w:tr w:rsidR="005734EE" w:rsidRPr="005734EE" w14:paraId="01CF7C43" w14:textId="77777777" w:rsidTr="005734EE">
        <w:trPr>
          <w:trHeight w:val="315"/>
        </w:trPr>
        <w:tc>
          <w:tcPr>
            <w:tcW w:w="3160" w:type="dxa"/>
            <w:tcBorders>
              <w:top w:val="nil"/>
              <w:left w:val="nil"/>
              <w:bottom w:val="single" w:sz="4" w:space="0" w:color="auto"/>
              <w:right w:val="nil"/>
            </w:tcBorders>
            <w:shd w:val="clear" w:color="auto" w:fill="auto"/>
            <w:noWrap/>
            <w:vAlign w:val="bottom"/>
            <w:hideMark/>
          </w:tcPr>
          <w:p w14:paraId="54358A80" w14:textId="77777777" w:rsidR="005734EE" w:rsidRPr="005734EE" w:rsidRDefault="005734EE" w:rsidP="005734EE">
            <w:pPr>
              <w:rPr>
                <w:rFonts w:eastAsia="Times New Roman" w:cs="Times New Roman"/>
              </w:rPr>
            </w:pPr>
            <w:r w:rsidRPr="005734EE">
              <w:rPr>
                <w:rFonts w:eastAsia="Times New Roman" w:cs="Times New Roman"/>
              </w:rPr>
              <w:t>Unique observations</w:t>
            </w:r>
          </w:p>
        </w:tc>
        <w:tc>
          <w:tcPr>
            <w:tcW w:w="1060" w:type="dxa"/>
            <w:tcBorders>
              <w:top w:val="nil"/>
              <w:left w:val="nil"/>
              <w:bottom w:val="single" w:sz="4" w:space="0" w:color="auto"/>
              <w:right w:val="nil"/>
            </w:tcBorders>
            <w:shd w:val="clear" w:color="auto" w:fill="auto"/>
            <w:noWrap/>
            <w:vAlign w:val="bottom"/>
            <w:hideMark/>
          </w:tcPr>
          <w:p w14:paraId="250F3FC5" w14:textId="77777777" w:rsidR="005734EE" w:rsidRPr="005734EE" w:rsidRDefault="005734EE" w:rsidP="005734EE">
            <w:pPr>
              <w:jc w:val="center"/>
              <w:rPr>
                <w:rFonts w:eastAsia="Times New Roman" w:cs="Times New Roman"/>
              </w:rPr>
            </w:pPr>
            <w:r w:rsidRPr="005734EE">
              <w:rPr>
                <w:rFonts w:eastAsia="Times New Roman" w:cs="Times New Roman"/>
              </w:rPr>
              <w:t>11,375</w:t>
            </w:r>
          </w:p>
        </w:tc>
        <w:tc>
          <w:tcPr>
            <w:tcW w:w="1040" w:type="dxa"/>
            <w:tcBorders>
              <w:top w:val="nil"/>
              <w:left w:val="nil"/>
              <w:bottom w:val="single" w:sz="4" w:space="0" w:color="auto"/>
              <w:right w:val="nil"/>
            </w:tcBorders>
            <w:shd w:val="clear" w:color="auto" w:fill="auto"/>
            <w:noWrap/>
            <w:vAlign w:val="bottom"/>
            <w:hideMark/>
          </w:tcPr>
          <w:p w14:paraId="550E384A" w14:textId="77777777" w:rsidR="005734EE" w:rsidRPr="005734EE" w:rsidRDefault="005734EE" w:rsidP="005734EE">
            <w:pPr>
              <w:jc w:val="center"/>
              <w:rPr>
                <w:rFonts w:eastAsia="Times New Roman" w:cs="Times New Roman"/>
              </w:rPr>
            </w:pPr>
            <w:r w:rsidRPr="005734EE">
              <w:rPr>
                <w:rFonts w:eastAsia="Times New Roman" w:cs="Times New Roman"/>
              </w:rPr>
              <w:t>11,375</w:t>
            </w:r>
          </w:p>
        </w:tc>
        <w:tc>
          <w:tcPr>
            <w:tcW w:w="1080" w:type="dxa"/>
            <w:tcBorders>
              <w:top w:val="nil"/>
              <w:left w:val="nil"/>
              <w:bottom w:val="single" w:sz="4" w:space="0" w:color="auto"/>
              <w:right w:val="nil"/>
            </w:tcBorders>
            <w:shd w:val="clear" w:color="auto" w:fill="auto"/>
            <w:noWrap/>
            <w:vAlign w:val="bottom"/>
            <w:hideMark/>
          </w:tcPr>
          <w:p w14:paraId="1D9252EA" w14:textId="77777777" w:rsidR="005734EE" w:rsidRPr="005734EE" w:rsidRDefault="005734EE" w:rsidP="005734EE">
            <w:pPr>
              <w:jc w:val="center"/>
              <w:rPr>
                <w:rFonts w:eastAsia="Times New Roman" w:cs="Times New Roman"/>
              </w:rPr>
            </w:pPr>
            <w:r w:rsidRPr="005734EE">
              <w:rPr>
                <w:rFonts w:eastAsia="Times New Roman" w:cs="Times New Roman"/>
              </w:rPr>
              <w:t>11,580</w:t>
            </w:r>
          </w:p>
        </w:tc>
        <w:tc>
          <w:tcPr>
            <w:tcW w:w="1040" w:type="dxa"/>
            <w:tcBorders>
              <w:top w:val="nil"/>
              <w:left w:val="nil"/>
              <w:bottom w:val="single" w:sz="4" w:space="0" w:color="auto"/>
              <w:right w:val="nil"/>
            </w:tcBorders>
            <w:shd w:val="clear" w:color="auto" w:fill="auto"/>
            <w:noWrap/>
            <w:vAlign w:val="bottom"/>
            <w:hideMark/>
          </w:tcPr>
          <w:p w14:paraId="1183A14B" w14:textId="77777777" w:rsidR="005734EE" w:rsidRPr="005734EE" w:rsidRDefault="005734EE" w:rsidP="005734EE">
            <w:pPr>
              <w:jc w:val="center"/>
              <w:rPr>
                <w:rFonts w:eastAsia="Times New Roman" w:cs="Times New Roman"/>
              </w:rPr>
            </w:pPr>
            <w:r w:rsidRPr="005734EE">
              <w:rPr>
                <w:rFonts w:eastAsia="Times New Roman" w:cs="Times New Roman"/>
              </w:rPr>
              <w:t>11,580</w:t>
            </w:r>
          </w:p>
        </w:tc>
      </w:tr>
      <w:tr w:rsidR="005734EE" w:rsidRPr="005734EE" w14:paraId="711686EB" w14:textId="77777777" w:rsidTr="005734EE">
        <w:trPr>
          <w:trHeight w:val="1290"/>
        </w:trPr>
        <w:tc>
          <w:tcPr>
            <w:tcW w:w="7380" w:type="dxa"/>
            <w:gridSpan w:val="5"/>
            <w:tcBorders>
              <w:top w:val="single" w:sz="4" w:space="0" w:color="auto"/>
              <w:left w:val="nil"/>
              <w:bottom w:val="nil"/>
              <w:right w:val="nil"/>
            </w:tcBorders>
            <w:shd w:val="clear" w:color="auto" w:fill="auto"/>
            <w:vAlign w:val="bottom"/>
            <w:hideMark/>
          </w:tcPr>
          <w:p w14:paraId="0FDECACB" w14:textId="77777777" w:rsidR="005734EE" w:rsidRPr="005734EE" w:rsidRDefault="005734EE" w:rsidP="005734EE">
            <w:pPr>
              <w:rPr>
                <w:rFonts w:eastAsia="Times New Roman" w:cs="Times New Roman"/>
              </w:rPr>
            </w:pPr>
            <w:r w:rsidRPr="005734EE">
              <w:rPr>
                <w:rFonts w:eastAsia="Times New Roman" w:cs="Times New Roman"/>
                <w:i/>
                <w:iCs/>
              </w:rPr>
              <w:t>Note</w:t>
            </w:r>
            <w:r w:rsidRPr="005734EE">
              <w:rPr>
                <w:rFonts w:eastAsia="Times New Roman" w:cs="Times New Roman"/>
              </w:rPr>
              <w:t xml:space="preserve">: Regression coefficients are in standard deviation units. Reference category for the work schedule variables is standard hours only. Model 1 includes individual fixed effects. Model 2 includes individual fixed effects and time-varying covariates. </w:t>
            </w:r>
          </w:p>
        </w:tc>
      </w:tr>
      <w:tr w:rsidR="005734EE" w:rsidRPr="005734EE" w14:paraId="04C7FFB2" w14:textId="77777777" w:rsidTr="005734EE">
        <w:trPr>
          <w:trHeight w:val="315"/>
        </w:trPr>
        <w:tc>
          <w:tcPr>
            <w:tcW w:w="7380" w:type="dxa"/>
            <w:gridSpan w:val="5"/>
            <w:tcBorders>
              <w:top w:val="nil"/>
              <w:left w:val="nil"/>
              <w:bottom w:val="nil"/>
              <w:right w:val="nil"/>
            </w:tcBorders>
            <w:shd w:val="clear" w:color="auto" w:fill="auto"/>
            <w:noWrap/>
            <w:vAlign w:val="bottom"/>
            <w:hideMark/>
          </w:tcPr>
          <w:p w14:paraId="0842C68F" w14:textId="77777777" w:rsidR="005734EE" w:rsidRPr="005734EE" w:rsidRDefault="005734EE" w:rsidP="005734EE">
            <w:pPr>
              <w:rPr>
                <w:rFonts w:eastAsia="Times New Roman" w:cs="Times New Roman"/>
              </w:rPr>
            </w:pPr>
            <w:r w:rsidRPr="005734EE">
              <w:rPr>
                <w:rFonts w:eastAsia="Times New Roman" w:cs="Times New Roman"/>
              </w:rPr>
              <w:t>*</w:t>
            </w:r>
            <w:r w:rsidRPr="005734EE">
              <w:rPr>
                <w:rFonts w:eastAsia="Times New Roman" w:cs="Times New Roman"/>
                <w:i/>
                <w:iCs/>
              </w:rPr>
              <w:t xml:space="preserve">p </w:t>
            </w:r>
            <w:r w:rsidRPr="005734EE">
              <w:rPr>
                <w:rFonts w:eastAsia="Times New Roman" w:cs="Times New Roman"/>
              </w:rPr>
              <w:t>&lt; .05.</w:t>
            </w:r>
          </w:p>
        </w:tc>
      </w:tr>
    </w:tbl>
    <w:p w14:paraId="6FD2CE92" w14:textId="585FE626" w:rsidR="005734EE" w:rsidRDefault="005734EE" w:rsidP="00656B7A"/>
    <w:p w14:paraId="720D1658" w14:textId="77777777" w:rsidR="005734EE" w:rsidRDefault="005734EE">
      <w:r>
        <w:br w:type="page"/>
      </w:r>
    </w:p>
    <w:tbl>
      <w:tblPr>
        <w:tblW w:w="9060" w:type="dxa"/>
        <w:tblLook w:val="04A0" w:firstRow="1" w:lastRow="0" w:firstColumn="1" w:lastColumn="0" w:noHBand="0" w:noVBand="1"/>
      </w:tblPr>
      <w:tblGrid>
        <w:gridCol w:w="3680"/>
        <w:gridCol w:w="1200"/>
        <w:gridCol w:w="1200"/>
        <w:gridCol w:w="1440"/>
        <w:gridCol w:w="1540"/>
      </w:tblGrid>
      <w:tr w:rsidR="005734EE" w:rsidRPr="005734EE" w14:paraId="2B1E5339" w14:textId="77777777" w:rsidTr="005734EE">
        <w:trPr>
          <w:trHeight w:val="810"/>
        </w:trPr>
        <w:tc>
          <w:tcPr>
            <w:tcW w:w="9060" w:type="dxa"/>
            <w:gridSpan w:val="5"/>
            <w:tcBorders>
              <w:top w:val="nil"/>
              <w:left w:val="nil"/>
              <w:bottom w:val="single" w:sz="4" w:space="0" w:color="auto"/>
              <w:right w:val="nil"/>
            </w:tcBorders>
            <w:shd w:val="clear" w:color="auto" w:fill="auto"/>
            <w:vAlign w:val="bottom"/>
            <w:hideMark/>
          </w:tcPr>
          <w:p w14:paraId="51404EDD" w14:textId="77777777" w:rsidR="005734EE" w:rsidRPr="005734EE" w:rsidRDefault="005734EE" w:rsidP="005734EE">
            <w:pPr>
              <w:rPr>
                <w:rFonts w:eastAsia="Times New Roman" w:cs="Times New Roman"/>
                <w:i/>
                <w:iCs/>
              </w:rPr>
            </w:pPr>
            <w:r w:rsidRPr="005734EE">
              <w:rPr>
                <w:rFonts w:eastAsia="Times New Roman" w:cs="Times New Roman"/>
              </w:rPr>
              <w:lastRenderedPageBreak/>
              <w:t>Table 5</w:t>
            </w:r>
            <w:r w:rsidRPr="005734EE">
              <w:rPr>
                <w:rFonts w:eastAsia="Times New Roman" w:cs="Times New Roman"/>
                <w:i/>
                <w:iCs/>
              </w:rPr>
              <w:t>. Associations between Joint Parental Nonstandard Work Schedules, Mental Health, and Relationship Happiness from Fixed Effects Models</w:t>
            </w:r>
          </w:p>
        </w:tc>
      </w:tr>
      <w:tr w:rsidR="005734EE" w:rsidRPr="005734EE" w14:paraId="1C3A2BEB" w14:textId="77777777" w:rsidTr="005734EE">
        <w:trPr>
          <w:trHeight w:val="600"/>
        </w:trPr>
        <w:tc>
          <w:tcPr>
            <w:tcW w:w="3680" w:type="dxa"/>
            <w:tcBorders>
              <w:top w:val="nil"/>
              <w:left w:val="nil"/>
              <w:bottom w:val="nil"/>
              <w:right w:val="nil"/>
            </w:tcBorders>
            <w:shd w:val="clear" w:color="auto" w:fill="auto"/>
            <w:noWrap/>
            <w:vAlign w:val="bottom"/>
            <w:hideMark/>
          </w:tcPr>
          <w:p w14:paraId="456B6A81" w14:textId="77777777" w:rsidR="005734EE" w:rsidRPr="005734EE" w:rsidRDefault="005734EE" w:rsidP="005734EE">
            <w:pPr>
              <w:rPr>
                <w:rFonts w:eastAsia="Times New Roman" w:cs="Times New Roman"/>
                <w:i/>
                <w:iCs/>
              </w:rPr>
            </w:pPr>
          </w:p>
        </w:tc>
        <w:tc>
          <w:tcPr>
            <w:tcW w:w="2400" w:type="dxa"/>
            <w:gridSpan w:val="2"/>
            <w:tcBorders>
              <w:top w:val="nil"/>
              <w:left w:val="nil"/>
              <w:bottom w:val="single" w:sz="4" w:space="0" w:color="auto"/>
              <w:right w:val="nil"/>
            </w:tcBorders>
            <w:shd w:val="clear" w:color="auto" w:fill="auto"/>
            <w:vAlign w:val="bottom"/>
            <w:hideMark/>
          </w:tcPr>
          <w:p w14:paraId="44E1A490" w14:textId="77777777" w:rsidR="005734EE" w:rsidRPr="005734EE" w:rsidRDefault="005734EE" w:rsidP="005734EE">
            <w:pPr>
              <w:jc w:val="center"/>
              <w:rPr>
                <w:rFonts w:eastAsia="Times New Roman" w:cs="Times New Roman"/>
              </w:rPr>
            </w:pPr>
            <w:r w:rsidRPr="005734EE">
              <w:rPr>
                <w:rFonts w:eastAsia="Times New Roman" w:cs="Times New Roman"/>
              </w:rPr>
              <w:t>Mothers' mental health</w:t>
            </w:r>
          </w:p>
        </w:tc>
        <w:tc>
          <w:tcPr>
            <w:tcW w:w="2980" w:type="dxa"/>
            <w:gridSpan w:val="2"/>
            <w:tcBorders>
              <w:top w:val="nil"/>
              <w:left w:val="nil"/>
              <w:bottom w:val="single" w:sz="4" w:space="0" w:color="auto"/>
              <w:right w:val="nil"/>
            </w:tcBorders>
            <w:shd w:val="clear" w:color="auto" w:fill="auto"/>
            <w:vAlign w:val="bottom"/>
            <w:hideMark/>
          </w:tcPr>
          <w:p w14:paraId="1F731004" w14:textId="77777777" w:rsidR="005734EE" w:rsidRPr="005734EE" w:rsidRDefault="005734EE" w:rsidP="005734EE">
            <w:pPr>
              <w:jc w:val="center"/>
              <w:rPr>
                <w:rFonts w:eastAsia="Times New Roman" w:cs="Times New Roman"/>
              </w:rPr>
            </w:pPr>
            <w:r w:rsidRPr="005734EE">
              <w:rPr>
                <w:rFonts w:eastAsia="Times New Roman" w:cs="Times New Roman"/>
              </w:rPr>
              <w:t>Mothers' relationship happiness</w:t>
            </w:r>
          </w:p>
        </w:tc>
      </w:tr>
      <w:tr w:rsidR="005734EE" w:rsidRPr="005734EE" w14:paraId="0029AA96" w14:textId="77777777" w:rsidTr="005734EE">
        <w:trPr>
          <w:trHeight w:val="630"/>
        </w:trPr>
        <w:tc>
          <w:tcPr>
            <w:tcW w:w="3680" w:type="dxa"/>
            <w:tcBorders>
              <w:top w:val="nil"/>
              <w:left w:val="nil"/>
              <w:bottom w:val="single" w:sz="4" w:space="0" w:color="auto"/>
              <w:right w:val="nil"/>
            </w:tcBorders>
            <w:shd w:val="clear" w:color="auto" w:fill="auto"/>
            <w:noWrap/>
            <w:vAlign w:val="bottom"/>
            <w:hideMark/>
          </w:tcPr>
          <w:p w14:paraId="7EB38E44" w14:textId="77777777" w:rsidR="005734EE" w:rsidRPr="005734EE" w:rsidRDefault="005734EE" w:rsidP="005734EE">
            <w:pPr>
              <w:rPr>
                <w:rFonts w:eastAsia="Times New Roman" w:cs="Times New Roman"/>
                <w:b/>
                <w:bCs/>
                <w:u w:val="single"/>
              </w:rPr>
            </w:pPr>
            <w:r w:rsidRPr="005734EE">
              <w:rPr>
                <w:rFonts w:eastAsia="Times New Roman" w:cs="Times New Roman"/>
                <w:b/>
                <w:bCs/>
                <w:u w:val="single"/>
              </w:rPr>
              <w:t>Joint work schedules</w:t>
            </w:r>
          </w:p>
        </w:tc>
        <w:tc>
          <w:tcPr>
            <w:tcW w:w="1200" w:type="dxa"/>
            <w:tcBorders>
              <w:top w:val="nil"/>
              <w:left w:val="nil"/>
              <w:bottom w:val="single" w:sz="4" w:space="0" w:color="auto"/>
              <w:right w:val="nil"/>
            </w:tcBorders>
            <w:shd w:val="clear" w:color="auto" w:fill="auto"/>
            <w:vAlign w:val="bottom"/>
            <w:hideMark/>
          </w:tcPr>
          <w:p w14:paraId="4965B3E0"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200" w:type="dxa"/>
            <w:tcBorders>
              <w:top w:val="nil"/>
              <w:left w:val="nil"/>
              <w:bottom w:val="single" w:sz="4" w:space="0" w:color="auto"/>
              <w:right w:val="nil"/>
            </w:tcBorders>
            <w:shd w:val="clear" w:color="auto" w:fill="auto"/>
            <w:vAlign w:val="bottom"/>
            <w:hideMark/>
          </w:tcPr>
          <w:p w14:paraId="5DB264E0"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c>
          <w:tcPr>
            <w:tcW w:w="1440" w:type="dxa"/>
            <w:tcBorders>
              <w:top w:val="nil"/>
              <w:left w:val="nil"/>
              <w:bottom w:val="single" w:sz="4" w:space="0" w:color="auto"/>
              <w:right w:val="nil"/>
            </w:tcBorders>
            <w:shd w:val="clear" w:color="auto" w:fill="auto"/>
            <w:vAlign w:val="bottom"/>
            <w:hideMark/>
          </w:tcPr>
          <w:p w14:paraId="1FD4D0AD"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540" w:type="dxa"/>
            <w:tcBorders>
              <w:top w:val="nil"/>
              <w:left w:val="nil"/>
              <w:bottom w:val="single" w:sz="4" w:space="0" w:color="auto"/>
              <w:right w:val="nil"/>
            </w:tcBorders>
            <w:shd w:val="clear" w:color="auto" w:fill="auto"/>
            <w:vAlign w:val="bottom"/>
            <w:hideMark/>
          </w:tcPr>
          <w:p w14:paraId="42563485"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r>
      <w:tr w:rsidR="005734EE" w:rsidRPr="005734EE" w14:paraId="3D15BBD7" w14:textId="77777777" w:rsidTr="005734EE">
        <w:trPr>
          <w:trHeight w:val="630"/>
        </w:trPr>
        <w:tc>
          <w:tcPr>
            <w:tcW w:w="3680" w:type="dxa"/>
            <w:tcBorders>
              <w:top w:val="nil"/>
              <w:left w:val="nil"/>
              <w:bottom w:val="nil"/>
              <w:right w:val="nil"/>
            </w:tcBorders>
            <w:shd w:val="clear" w:color="auto" w:fill="auto"/>
            <w:vAlign w:val="bottom"/>
            <w:hideMark/>
          </w:tcPr>
          <w:p w14:paraId="5981EEEB" w14:textId="77777777" w:rsidR="005734EE" w:rsidRPr="005734EE" w:rsidRDefault="005734EE" w:rsidP="005734EE">
            <w:pPr>
              <w:rPr>
                <w:rFonts w:eastAsia="Times New Roman" w:cs="Times New Roman"/>
              </w:rPr>
            </w:pPr>
            <w:r w:rsidRPr="005734EE">
              <w:rPr>
                <w:rFonts w:eastAsia="Times New Roman" w:cs="Times New Roman"/>
              </w:rPr>
              <w:t>Both parents nonstandard (ref: Both parents standard)</w:t>
            </w:r>
          </w:p>
        </w:tc>
        <w:tc>
          <w:tcPr>
            <w:tcW w:w="1200" w:type="dxa"/>
            <w:tcBorders>
              <w:top w:val="nil"/>
              <w:left w:val="nil"/>
              <w:bottom w:val="nil"/>
              <w:right w:val="nil"/>
            </w:tcBorders>
            <w:shd w:val="clear" w:color="auto" w:fill="auto"/>
            <w:noWrap/>
            <w:vAlign w:val="bottom"/>
            <w:hideMark/>
          </w:tcPr>
          <w:p w14:paraId="68B79093" w14:textId="77777777" w:rsidR="005734EE" w:rsidRPr="005734EE" w:rsidRDefault="005734EE" w:rsidP="005734EE">
            <w:pPr>
              <w:jc w:val="center"/>
              <w:rPr>
                <w:rFonts w:eastAsia="Times New Roman" w:cs="Times New Roman"/>
              </w:rPr>
            </w:pPr>
            <w:r w:rsidRPr="005734EE">
              <w:rPr>
                <w:rFonts w:eastAsia="Times New Roman" w:cs="Times New Roman"/>
              </w:rPr>
              <w:t>-0.015</w:t>
            </w:r>
          </w:p>
        </w:tc>
        <w:tc>
          <w:tcPr>
            <w:tcW w:w="1200" w:type="dxa"/>
            <w:tcBorders>
              <w:top w:val="nil"/>
              <w:left w:val="nil"/>
              <w:bottom w:val="nil"/>
              <w:right w:val="nil"/>
            </w:tcBorders>
            <w:shd w:val="clear" w:color="auto" w:fill="auto"/>
            <w:noWrap/>
            <w:vAlign w:val="bottom"/>
            <w:hideMark/>
          </w:tcPr>
          <w:p w14:paraId="65325282" w14:textId="77777777" w:rsidR="005734EE" w:rsidRPr="005734EE" w:rsidRDefault="005734EE" w:rsidP="005734EE">
            <w:pPr>
              <w:jc w:val="center"/>
              <w:rPr>
                <w:rFonts w:eastAsia="Times New Roman" w:cs="Times New Roman"/>
              </w:rPr>
            </w:pPr>
            <w:r w:rsidRPr="005734EE">
              <w:rPr>
                <w:rFonts w:eastAsia="Times New Roman" w:cs="Times New Roman"/>
              </w:rPr>
              <w:t>-0.001</w:t>
            </w:r>
          </w:p>
        </w:tc>
        <w:tc>
          <w:tcPr>
            <w:tcW w:w="1440" w:type="dxa"/>
            <w:tcBorders>
              <w:top w:val="nil"/>
              <w:left w:val="nil"/>
              <w:bottom w:val="nil"/>
              <w:right w:val="nil"/>
            </w:tcBorders>
            <w:shd w:val="clear" w:color="auto" w:fill="auto"/>
            <w:noWrap/>
            <w:vAlign w:val="bottom"/>
            <w:hideMark/>
          </w:tcPr>
          <w:p w14:paraId="56942FC6" w14:textId="77777777" w:rsidR="005734EE" w:rsidRPr="005734EE" w:rsidRDefault="005734EE" w:rsidP="005734EE">
            <w:pPr>
              <w:jc w:val="center"/>
              <w:rPr>
                <w:rFonts w:eastAsia="Times New Roman" w:cs="Times New Roman"/>
              </w:rPr>
            </w:pPr>
            <w:r w:rsidRPr="005734EE">
              <w:rPr>
                <w:rFonts w:eastAsia="Times New Roman" w:cs="Times New Roman"/>
              </w:rPr>
              <w:t>-0.071</w:t>
            </w:r>
          </w:p>
        </w:tc>
        <w:tc>
          <w:tcPr>
            <w:tcW w:w="1540" w:type="dxa"/>
            <w:tcBorders>
              <w:top w:val="nil"/>
              <w:left w:val="nil"/>
              <w:bottom w:val="nil"/>
              <w:right w:val="nil"/>
            </w:tcBorders>
            <w:shd w:val="clear" w:color="auto" w:fill="auto"/>
            <w:noWrap/>
            <w:vAlign w:val="bottom"/>
            <w:hideMark/>
          </w:tcPr>
          <w:p w14:paraId="0DF9A403" w14:textId="77777777" w:rsidR="005734EE" w:rsidRPr="005734EE" w:rsidRDefault="005734EE" w:rsidP="005734EE">
            <w:pPr>
              <w:jc w:val="center"/>
              <w:rPr>
                <w:rFonts w:eastAsia="Times New Roman" w:cs="Times New Roman"/>
              </w:rPr>
            </w:pPr>
            <w:r w:rsidRPr="005734EE">
              <w:rPr>
                <w:rFonts w:eastAsia="Times New Roman" w:cs="Times New Roman"/>
              </w:rPr>
              <w:t>-0.070</w:t>
            </w:r>
          </w:p>
        </w:tc>
      </w:tr>
      <w:tr w:rsidR="005734EE" w:rsidRPr="005734EE" w14:paraId="703DD307" w14:textId="77777777" w:rsidTr="005734EE">
        <w:trPr>
          <w:trHeight w:val="315"/>
        </w:trPr>
        <w:tc>
          <w:tcPr>
            <w:tcW w:w="3680" w:type="dxa"/>
            <w:tcBorders>
              <w:top w:val="nil"/>
              <w:left w:val="nil"/>
              <w:bottom w:val="nil"/>
              <w:right w:val="nil"/>
            </w:tcBorders>
            <w:shd w:val="clear" w:color="auto" w:fill="auto"/>
            <w:noWrap/>
            <w:vAlign w:val="bottom"/>
            <w:hideMark/>
          </w:tcPr>
          <w:p w14:paraId="05D3FC27"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307D1DDD" w14:textId="77777777" w:rsidR="005734EE" w:rsidRPr="005734EE" w:rsidRDefault="005734EE" w:rsidP="005734EE">
            <w:pPr>
              <w:jc w:val="center"/>
              <w:rPr>
                <w:rFonts w:eastAsia="Times New Roman" w:cs="Times New Roman"/>
              </w:rPr>
            </w:pPr>
            <w:r w:rsidRPr="005734EE">
              <w:rPr>
                <w:rFonts w:eastAsia="Times New Roman" w:cs="Times New Roman"/>
              </w:rPr>
              <w:t>(0.024)</w:t>
            </w:r>
          </w:p>
        </w:tc>
        <w:tc>
          <w:tcPr>
            <w:tcW w:w="1200" w:type="dxa"/>
            <w:tcBorders>
              <w:top w:val="nil"/>
              <w:left w:val="nil"/>
              <w:bottom w:val="nil"/>
              <w:right w:val="nil"/>
            </w:tcBorders>
            <w:shd w:val="clear" w:color="auto" w:fill="auto"/>
            <w:noWrap/>
            <w:vAlign w:val="bottom"/>
            <w:hideMark/>
          </w:tcPr>
          <w:p w14:paraId="4AEF7BE1" w14:textId="77777777" w:rsidR="005734EE" w:rsidRPr="005734EE" w:rsidRDefault="005734EE" w:rsidP="005734EE">
            <w:pPr>
              <w:jc w:val="center"/>
              <w:rPr>
                <w:rFonts w:eastAsia="Times New Roman" w:cs="Times New Roman"/>
              </w:rPr>
            </w:pPr>
            <w:r w:rsidRPr="005734EE">
              <w:rPr>
                <w:rFonts w:eastAsia="Times New Roman" w:cs="Times New Roman"/>
              </w:rPr>
              <w:t>(0.024)</w:t>
            </w:r>
          </w:p>
        </w:tc>
        <w:tc>
          <w:tcPr>
            <w:tcW w:w="1440" w:type="dxa"/>
            <w:tcBorders>
              <w:top w:val="nil"/>
              <w:left w:val="nil"/>
              <w:bottom w:val="nil"/>
              <w:right w:val="nil"/>
            </w:tcBorders>
            <w:shd w:val="clear" w:color="auto" w:fill="auto"/>
            <w:noWrap/>
            <w:vAlign w:val="bottom"/>
            <w:hideMark/>
          </w:tcPr>
          <w:p w14:paraId="60704359" w14:textId="77777777" w:rsidR="005734EE" w:rsidRPr="005734EE" w:rsidRDefault="005734EE" w:rsidP="005734EE">
            <w:pPr>
              <w:jc w:val="center"/>
              <w:rPr>
                <w:rFonts w:eastAsia="Times New Roman" w:cs="Times New Roman"/>
              </w:rPr>
            </w:pPr>
            <w:r w:rsidRPr="005734EE">
              <w:rPr>
                <w:rFonts w:eastAsia="Times New Roman" w:cs="Times New Roman"/>
              </w:rPr>
              <w:t>(0.041)</w:t>
            </w:r>
          </w:p>
        </w:tc>
        <w:tc>
          <w:tcPr>
            <w:tcW w:w="1540" w:type="dxa"/>
            <w:tcBorders>
              <w:top w:val="nil"/>
              <w:left w:val="nil"/>
              <w:bottom w:val="nil"/>
              <w:right w:val="nil"/>
            </w:tcBorders>
            <w:shd w:val="clear" w:color="auto" w:fill="auto"/>
            <w:noWrap/>
            <w:vAlign w:val="bottom"/>
            <w:hideMark/>
          </w:tcPr>
          <w:p w14:paraId="4DD49AA7" w14:textId="77777777" w:rsidR="005734EE" w:rsidRPr="005734EE" w:rsidRDefault="005734EE" w:rsidP="005734EE">
            <w:pPr>
              <w:jc w:val="center"/>
              <w:rPr>
                <w:rFonts w:eastAsia="Times New Roman" w:cs="Times New Roman"/>
              </w:rPr>
            </w:pPr>
            <w:r w:rsidRPr="005734EE">
              <w:rPr>
                <w:rFonts w:eastAsia="Times New Roman" w:cs="Times New Roman"/>
              </w:rPr>
              <w:t>(0.042)</w:t>
            </w:r>
          </w:p>
        </w:tc>
      </w:tr>
      <w:tr w:rsidR="005734EE" w:rsidRPr="005734EE" w14:paraId="36A24F65" w14:textId="77777777" w:rsidTr="005734EE">
        <w:trPr>
          <w:trHeight w:val="315"/>
        </w:trPr>
        <w:tc>
          <w:tcPr>
            <w:tcW w:w="3680" w:type="dxa"/>
            <w:tcBorders>
              <w:top w:val="nil"/>
              <w:left w:val="nil"/>
              <w:bottom w:val="nil"/>
              <w:right w:val="nil"/>
            </w:tcBorders>
            <w:shd w:val="clear" w:color="auto" w:fill="auto"/>
            <w:noWrap/>
            <w:vAlign w:val="bottom"/>
            <w:hideMark/>
          </w:tcPr>
          <w:p w14:paraId="0ED5B5FF" w14:textId="77777777" w:rsidR="005734EE" w:rsidRPr="005734EE" w:rsidRDefault="005734EE" w:rsidP="005734EE">
            <w:pPr>
              <w:rPr>
                <w:rFonts w:eastAsia="Times New Roman" w:cs="Times New Roman"/>
              </w:rPr>
            </w:pPr>
            <w:r w:rsidRPr="005734EE">
              <w:rPr>
                <w:rFonts w:eastAsia="Times New Roman" w:cs="Times New Roman"/>
              </w:rPr>
              <w:t>Mother nonstandard/father standard</w:t>
            </w:r>
          </w:p>
        </w:tc>
        <w:tc>
          <w:tcPr>
            <w:tcW w:w="1200" w:type="dxa"/>
            <w:tcBorders>
              <w:top w:val="nil"/>
              <w:left w:val="nil"/>
              <w:bottom w:val="nil"/>
              <w:right w:val="nil"/>
            </w:tcBorders>
            <w:shd w:val="clear" w:color="auto" w:fill="auto"/>
            <w:noWrap/>
            <w:vAlign w:val="bottom"/>
            <w:hideMark/>
          </w:tcPr>
          <w:p w14:paraId="37B3B441" w14:textId="77777777" w:rsidR="005734EE" w:rsidRPr="005734EE" w:rsidRDefault="005734EE" w:rsidP="005734EE">
            <w:pPr>
              <w:jc w:val="center"/>
              <w:rPr>
                <w:rFonts w:eastAsia="Times New Roman" w:cs="Times New Roman"/>
              </w:rPr>
            </w:pPr>
            <w:r w:rsidRPr="005734EE">
              <w:rPr>
                <w:rFonts w:eastAsia="Times New Roman" w:cs="Times New Roman"/>
              </w:rPr>
              <w:t>-0.005</w:t>
            </w:r>
          </w:p>
        </w:tc>
        <w:tc>
          <w:tcPr>
            <w:tcW w:w="1200" w:type="dxa"/>
            <w:tcBorders>
              <w:top w:val="nil"/>
              <w:left w:val="nil"/>
              <w:bottom w:val="nil"/>
              <w:right w:val="nil"/>
            </w:tcBorders>
            <w:shd w:val="clear" w:color="auto" w:fill="auto"/>
            <w:noWrap/>
            <w:vAlign w:val="bottom"/>
            <w:hideMark/>
          </w:tcPr>
          <w:p w14:paraId="0416F96F" w14:textId="77777777" w:rsidR="005734EE" w:rsidRPr="005734EE" w:rsidRDefault="005734EE" w:rsidP="005734EE">
            <w:pPr>
              <w:jc w:val="center"/>
              <w:rPr>
                <w:rFonts w:eastAsia="Times New Roman" w:cs="Times New Roman"/>
              </w:rPr>
            </w:pPr>
            <w:r w:rsidRPr="005734EE">
              <w:rPr>
                <w:rFonts w:eastAsia="Times New Roman" w:cs="Times New Roman"/>
              </w:rPr>
              <w:t>-0.007</w:t>
            </w:r>
          </w:p>
        </w:tc>
        <w:tc>
          <w:tcPr>
            <w:tcW w:w="1440" w:type="dxa"/>
            <w:tcBorders>
              <w:top w:val="nil"/>
              <w:left w:val="nil"/>
              <w:bottom w:val="nil"/>
              <w:right w:val="nil"/>
            </w:tcBorders>
            <w:shd w:val="clear" w:color="auto" w:fill="auto"/>
            <w:noWrap/>
            <w:vAlign w:val="bottom"/>
            <w:hideMark/>
          </w:tcPr>
          <w:p w14:paraId="006BC64F" w14:textId="77777777" w:rsidR="005734EE" w:rsidRPr="005734EE" w:rsidRDefault="005734EE" w:rsidP="005734EE">
            <w:pPr>
              <w:jc w:val="center"/>
              <w:rPr>
                <w:rFonts w:eastAsia="Times New Roman" w:cs="Times New Roman"/>
              </w:rPr>
            </w:pPr>
            <w:r w:rsidRPr="005734EE">
              <w:rPr>
                <w:rFonts w:eastAsia="Times New Roman" w:cs="Times New Roman"/>
              </w:rPr>
              <w:t>-0.012</w:t>
            </w:r>
          </w:p>
        </w:tc>
        <w:tc>
          <w:tcPr>
            <w:tcW w:w="1540" w:type="dxa"/>
            <w:tcBorders>
              <w:top w:val="nil"/>
              <w:left w:val="nil"/>
              <w:bottom w:val="nil"/>
              <w:right w:val="nil"/>
            </w:tcBorders>
            <w:shd w:val="clear" w:color="auto" w:fill="auto"/>
            <w:noWrap/>
            <w:vAlign w:val="bottom"/>
            <w:hideMark/>
          </w:tcPr>
          <w:p w14:paraId="41A373E7" w14:textId="77777777" w:rsidR="005734EE" w:rsidRPr="005734EE" w:rsidRDefault="005734EE" w:rsidP="005734EE">
            <w:pPr>
              <w:jc w:val="center"/>
              <w:rPr>
                <w:rFonts w:eastAsia="Times New Roman" w:cs="Times New Roman"/>
              </w:rPr>
            </w:pPr>
            <w:r w:rsidRPr="005734EE">
              <w:rPr>
                <w:rFonts w:eastAsia="Times New Roman" w:cs="Times New Roman"/>
              </w:rPr>
              <w:t>-0.015</w:t>
            </w:r>
          </w:p>
        </w:tc>
      </w:tr>
      <w:tr w:rsidR="005734EE" w:rsidRPr="005734EE" w14:paraId="088F682B" w14:textId="77777777" w:rsidTr="005734EE">
        <w:trPr>
          <w:trHeight w:val="315"/>
        </w:trPr>
        <w:tc>
          <w:tcPr>
            <w:tcW w:w="3680" w:type="dxa"/>
            <w:tcBorders>
              <w:top w:val="nil"/>
              <w:left w:val="nil"/>
              <w:bottom w:val="nil"/>
              <w:right w:val="nil"/>
            </w:tcBorders>
            <w:shd w:val="clear" w:color="auto" w:fill="auto"/>
            <w:noWrap/>
            <w:vAlign w:val="bottom"/>
            <w:hideMark/>
          </w:tcPr>
          <w:p w14:paraId="0BCC98E8"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4312AD22" w14:textId="77777777" w:rsidR="005734EE" w:rsidRPr="005734EE" w:rsidRDefault="005734EE" w:rsidP="005734EE">
            <w:pPr>
              <w:jc w:val="center"/>
              <w:rPr>
                <w:rFonts w:eastAsia="Times New Roman" w:cs="Times New Roman"/>
              </w:rPr>
            </w:pPr>
            <w:r w:rsidRPr="005734EE">
              <w:rPr>
                <w:rFonts w:eastAsia="Times New Roman" w:cs="Times New Roman"/>
              </w:rPr>
              <w:t>(0.025)</w:t>
            </w:r>
          </w:p>
        </w:tc>
        <w:tc>
          <w:tcPr>
            <w:tcW w:w="1200" w:type="dxa"/>
            <w:tcBorders>
              <w:top w:val="nil"/>
              <w:left w:val="nil"/>
              <w:bottom w:val="nil"/>
              <w:right w:val="nil"/>
            </w:tcBorders>
            <w:shd w:val="clear" w:color="auto" w:fill="auto"/>
            <w:noWrap/>
            <w:vAlign w:val="bottom"/>
            <w:hideMark/>
          </w:tcPr>
          <w:p w14:paraId="3E88DBAD" w14:textId="77777777" w:rsidR="005734EE" w:rsidRPr="005734EE" w:rsidRDefault="005734EE" w:rsidP="005734EE">
            <w:pPr>
              <w:jc w:val="center"/>
              <w:rPr>
                <w:rFonts w:eastAsia="Times New Roman" w:cs="Times New Roman"/>
              </w:rPr>
            </w:pPr>
            <w:r w:rsidRPr="005734EE">
              <w:rPr>
                <w:rFonts w:eastAsia="Times New Roman" w:cs="Times New Roman"/>
              </w:rPr>
              <w:t>(0.025)</w:t>
            </w:r>
          </w:p>
        </w:tc>
        <w:tc>
          <w:tcPr>
            <w:tcW w:w="1440" w:type="dxa"/>
            <w:tcBorders>
              <w:top w:val="nil"/>
              <w:left w:val="nil"/>
              <w:bottom w:val="nil"/>
              <w:right w:val="nil"/>
            </w:tcBorders>
            <w:shd w:val="clear" w:color="auto" w:fill="auto"/>
            <w:noWrap/>
            <w:vAlign w:val="bottom"/>
            <w:hideMark/>
          </w:tcPr>
          <w:p w14:paraId="23604C06" w14:textId="77777777" w:rsidR="005734EE" w:rsidRPr="005734EE" w:rsidRDefault="005734EE" w:rsidP="005734EE">
            <w:pPr>
              <w:jc w:val="center"/>
              <w:rPr>
                <w:rFonts w:eastAsia="Times New Roman" w:cs="Times New Roman"/>
              </w:rPr>
            </w:pPr>
            <w:r w:rsidRPr="005734EE">
              <w:rPr>
                <w:rFonts w:eastAsia="Times New Roman" w:cs="Times New Roman"/>
              </w:rPr>
              <w:t>(0.041)</w:t>
            </w:r>
          </w:p>
        </w:tc>
        <w:tc>
          <w:tcPr>
            <w:tcW w:w="1540" w:type="dxa"/>
            <w:tcBorders>
              <w:top w:val="nil"/>
              <w:left w:val="nil"/>
              <w:bottom w:val="nil"/>
              <w:right w:val="nil"/>
            </w:tcBorders>
            <w:shd w:val="clear" w:color="auto" w:fill="auto"/>
            <w:noWrap/>
            <w:vAlign w:val="bottom"/>
            <w:hideMark/>
          </w:tcPr>
          <w:p w14:paraId="4051434B" w14:textId="77777777" w:rsidR="005734EE" w:rsidRPr="005734EE" w:rsidRDefault="005734EE" w:rsidP="005734EE">
            <w:pPr>
              <w:jc w:val="center"/>
              <w:rPr>
                <w:rFonts w:eastAsia="Times New Roman" w:cs="Times New Roman"/>
              </w:rPr>
            </w:pPr>
            <w:r w:rsidRPr="005734EE">
              <w:rPr>
                <w:rFonts w:eastAsia="Times New Roman" w:cs="Times New Roman"/>
              </w:rPr>
              <w:t>(0.041)</w:t>
            </w:r>
          </w:p>
        </w:tc>
      </w:tr>
      <w:tr w:rsidR="005734EE" w:rsidRPr="005734EE" w14:paraId="0DEF7940" w14:textId="77777777" w:rsidTr="005734EE">
        <w:trPr>
          <w:trHeight w:val="315"/>
        </w:trPr>
        <w:tc>
          <w:tcPr>
            <w:tcW w:w="3680" w:type="dxa"/>
            <w:tcBorders>
              <w:top w:val="nil"/>
              <w:left w:val="nil"/>
              <w:bottom w:val="nil"/>
              <w:right w:val="nil"/>
            </w:tcBorders>
            <w:shd w:val="clear" w:color="auto" w:fill="auto"/>
            <w:noWrap/>
            <w:vAlign w:val="bottom"/>
            <w:hideMark/>
          </w:tcPr>
          <w:p w14:paraId="009BFDE3" w14:textId="77777777" w:rsidR="005734EE" w:rsidRPr="005734EE" w:rsidRDefault="005734EE" w:rsidP="005734EE">
            <w:pPr>
              <w:rPr>
                <w:rFonts w:eastAsia="Times New Roman" w:cs="Times New Roman"/>
              </w:rPr>
            </w:pPr>
            <w:r w:rsidRPr="005734EE">
              <w:rPr>
                <w:rFonts w:eastAsia="Times New Roman" w:cs="Times New Roman"/>
              </w:rPr>
              <w:t>Mother standard/father nonstandard</w:t>
            </w:r>
          </w:p>
        </w:tc>
        <w:tc>
          <w:tcPr>
            <w:tcW w:w="1200" w:type="dxa"/>
            <w:tcBorders>
              <w:top w:val="nil"/>
              <w:left w:val="nil"/>
              <w:bottom w:val="nil"/>
              <w:right w:val="nil"/>
            </w:tcBorders>
            <w:shd w:val="clear" w:color="auto" w:fill="auto"/>
            <w:noWrap/>
            <w:vAlign w:val="bottom"/>
            <w:hideMark/>
          </w:tcPr>
          <w:p w14:paraId="7B678CC8" w14:textId="77777777" w:rsidR="005734EE" w:rsidRPr="005734EE" w:rsidRDefault="005734EE" w:rsidP="005734EE">
            <w:pPr>
              <w:jc w:val="center"/>
              <w:rPr>
                <w:rFonts w:eastAsia="Times New Roman" w:cs="Times New Roman"/>
              </w:rPr>
            </w:pPr>
            <w:r w:rsidRPr="005734EE">
              <w:rPr>
                <w:rFonts w:eastAsia="Times New Roman" w:cs="Times New Roman"/>
              </w:rPr>
              <w:t>-0.009</w:t>
            </w:r>
          </w:p>
        </w:tc>
        <w:tc>
          <w:tcPr>
            <w:tcW w:w="1200" w:type="dxa"/>
            <w:tcBorders>
              <w:top w:val="nil"/>
              <w:left w:val="nil"/>
              <w:bottom w:val="nil"/>
              <w:right w:val="nil"/>
            </w:tcBorders>
            <w:shd w:val="clear" w:color="auto" w:fill="auto"/>
            <w:noWrap/>
            <w:vAlign w:val="bottom"/>
            <w:hideMark/>
          </w:tcPr>
          <w:p w14:paraId="4E90D203" w14:textId="77777777" w:rsidR="005734EE" w:rsidRPr="005734EE" w:rsidRDefault="005734EE" w:rsidP="005734EE">
            <w:pPr>
              <w:jc w:val="center"/>
              <w:rPr>
                <w:rFonts w:eastAsia="Times New Roman" w:cs="Times New Roman"/>
              </w:rPr>
            </w:pPr>
            <w:r w:rsidRPr="005734EE">
              <w:rPr>
                <w:rFonts w:eastAsia="Times New Roman" w:cs="Times New Roman"/>
              </w:rPr>
              <w:t>0.006</w:t>
            </w:r>
          </w:p>
        </w:tc>
        <w:tc>
          <w:tcPr>
            <w:tcW w:w="1440" w:type="dxa"/>
            <w:tcBorders>
              <w:top w:val="nil"/>
              <w:left w:val="nil"/>
              <w:bottom w:val="nil"/>
              <w:right w:val="nil"/>
            </w:tcBorders>
            <w:shd w:val="clear" w:color="auto" w:fill="auto"/>
            <w:noWrap/>
            <w:vAlign w:val="bottom"/>
            <w:hideMark/>
          </w:tcPr>
          <w:p w14:paraId="24D59E20" w14:textId="77777777" w:rsidR="005734EE" w:rsidRPr="005734EE" w:rsidRDefault="005734EE" w:rsidP="005734EE">
            <w:pPr>
              <w:jc w:val="center"/>
              <w:rPr>
                <w:rFonts w:eastAsia="Times New Roman" w:cs="Times New Roman"/>
              </w:rPr>
            </w:pPr>
            <w:r w:rsidRPr="005734EE">
              <w:rPr>
                <w:rFonts w:eastAsia="Times New Roman" w:cs="Times New Roman"/>
              </w:rPr>
              <w:t>-0.089*</w:t>
            </w:r>
          </w:p>
        </w:tc>
        <w:tc>
          <w:tcPr>
            <w:tcW w:w="1540" w:type="dxa"/>
            <w:tcBorders>
              <w:top w:val="nil"/>
              <w:left w:val="nil"/>
              <w:bottom w:val="nil"/>
              <w:right w:val="nil"/>
            </w:tcBorders>
            <w:shd w:val="clear" w:color="auto" w:fill="auto"/>
            <w:noWrap/>
            <w:vAlign w:val="bottom"/>
            <w:hideMark/>
          </w:tcPr>
          <w:p w14:paraId="321FEDB8" w14:textId="77777777" w:rsidR="005734EE" w:rsidRPr="005734EE" w:rsidRDefault="005734EE" w:rsidP="005734EE">
            <w:pPr>
              <w:jc w:val="center"/>
              <w:rPr>
                <w:rFonts w:eastAsia="Times New Roman" w:cs="Times New Roman"/>
              </w:rPr>
            </w:pPr>
            <w:r w:rsidRPr="005734EE">
              <w:rPr>
                <w:rFonts w:eastAsia="Times New Roman" w:cs="Times New Roman"/>
              </w:rPr>
              <w:t>-0.085*</w:t>
            </w:r>
          </w:p>
        </w:tc>
      </w:tr>
      <w:tr w:rsidR="005734EE" w:rsidRPr="005734EE" w14:paraId="3D4E8C91" w14:textId="77777777" w:rsidTr="005734EE">
        <w:trPr>
          <w:trHeight w:val="315"/>
        </w:trPr>
        <w:tc>
          <w:tcPr>
            <w:tcW w:w="3680" w:type="dxa"/>
            <w:tcBorders>
              <w:top w:val="nil"/>
              <w:left w:val="nil"/>
              <w:bottom w:val="nil"/>
              <w:right w:val="nil"/>
            </w:tcBorders>
            <w:shd w:val="clear" w:color="auto" w:fill="auto"/>
            <w:noWrap/>
            <w:vAlign w:val="bottom"/>
            <w:hideMark/>
          </w:tcPr>
          <w:p w14:paraId="370B31B7"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437F0C6D" w14:textId="77777777" w:rsidR="005734EE" w:rsidRPr="005734EE" w:rsidRDefault="005734EE" w:rsidP="005734EE">
            <w:pPr>
              <w:jc w:val="center"/>
              <w:rPr>
                <w:rFonts w:eastAsia="Times New Roman" w:cs="Times New Roman"/>
              </w:rPr>
            </w:pPr>
            <w:r w:rsidRPr="005734EE">
              <w:rPr>
                <w:rFonts w:eastAsia="Times New Roman" w:cs="Times New Roman"/>
              </w:rPr>
              <w:t>(0.021)</w:t>
            </w:r>
          </w:p>
        </w:tc>
        <w:tc>
          <w:tcPr>
            <w:tcW w:w="1200" w:type="dxa"/>
            <w:tcBorders>
              <w:top w:val="nil"/>
              <w:left w:val="nil"/>
              <w:bottom w:val="nil"/>
              <w:right w:val="nil"/>
            </w:tcBorders>
            <w:shd w:val="clear" w:color="auto" w:fill="auto"/>
            <w:noWrap/>
            <w:vAlign w:val="bottom"/>
            <w:hideMark/>
          </w:tcPr>
          <w:p w14:paraId="7C0C8E5B" w14:textId="77777777" w:rsidR="005734EE" w:rsidRPr="005734EE" w:rsidRDefault="005734EE" w:rsidP="005734EE">
            <w:pPr>
              <w:jc w:val="center"/>
              <w:rPr>
                <w:rFonts w:eastAsia="Times New Roman" w:cs="Times New Roman"/>
              </w:rPr>
            </w:pPr>
            <w:r w:rsidRPr="005734EE">
              <w:rPr>
                <w:rFonts w:eastAsia="Times New Roman" w:cs="Times New Roman"/>
              </w:rPr>
              <w:t>(0.020)</w:t>
            </w:r>
          </w:p>
        </w:tc>
        <w:tc>
          <w:tcPr>
            <w:tcW w:w="1440" w:type="dxa"/>
            <w:tcBorders>
              <w:top w:val="nil"/>
              <w:left w:val="nil"/>
              <w:bottom w:val="nil"/>
              <w:right w:val="nil"/>
            </w:tcBorders>
            <w:shd w:val="clear" w:color="auto" w:fill="auto"/>
            <w:noWrap/>
            <w:vAlign w:val="bottom"/>
            <w:hideMark/>
          </w:tcPr>
          <w:p w14:paraId="08BE3452" w14:textId="77777777" w:rsidR="005734EE" w:rsidRPr="005734EE" w:rsidRDefault="005734EE" w:rsidP="005734EE">
            <w:pPr>
              <w:jc w:val="center"/>
              <w:rPr>
                <w:rFonts w:eastAsia="Times New Roman" w:cs="Times New Roman"/>
              </w:rPr>
            </w:pPr>
            <w:r w:rsidRPr="005734EE">
              <w:rPr>
                <w:rFonts w:eastAsia="Times New Roman" w:cs="Times New Roman"/>
              </w:rPr>
              <w:t>(0.035)</w:t>
            </w:r>
          </w:p>
        </w:tc>
        <w:tc>
          <w:tcPr>
            <w:tcW w:w="1540" w:type="dxa"/>
            <w:tcBorders>
              <w:top w:val="nil"/>
              <w:left w:val="nil"/>
              <w:bottom w:val="nil"/>
              <w:right w:val="nil"/>
            </w:tcBorders>
            <w:shd w:val="clear" w:color="auto" w:fill="auto"/>
            <w:noWrap/>
            <w:vAlign w:val="bottom"/>
            <w:hideMark/>
          </w:tcPr>
          <w:p w14:paraId="03E9D9A0" w14:textId="77777777" w:rsidR="005734EE" w:rsidRPr="005734EE" w:rsidRDefault="005734EE" w:rsidP="005734EE">
            <w:pPr>
              <w:jc w:val="center"/>
              <w:rPr>
                <w:rFonts w:eastAsia="Times New Roman" w:cs="Times New Roman"/>
              </w:rPr>
            </w:pPr>
            <w:r w:rsidRPr="005734EE">
              <w:rPr>
                <w:rFonts w:eastAsia="Times New Roman" w:cs="Times New Roman"/>
              </w:rPr>
              <w:t>(0.035)</w:t>
            </w:r>
          </w:p>
        </w:tc>
      </w:tr>
      <w:tr w:rsidR="005734EE" w:rsidRPr="005734EE" w14:paraId="7664BDD3" w14:textId="77777777" w:rsidTr="005734EE">
        <w:trPr>
          <w:trHeight w:val="315"/>
        </w:trPr>
        <w:tc>
          <w:tcPr>
            <w:tcW w:w="3680" w:type="dxa"/>
            <w:tcBorders>
              <w:top w:val="nil"/>
              <w:left w:val="nil"/>
              <w:bottom w:val="nil"/>
              <w:right w:val="nil"/>
            </w:tcBorders>
            <w:shd w:val="clear" w:color="auto" w:fill="auto"/>
            <w:noWrap/>
            <w:vAlign w:val="bottom"/>
            <w:hideMark/>
          </w:tcPr>
          <w:p w14:paraId="09736E6C" w14:textId="77777777" w:rsidR="005734EE" w:rsidRPr="005734EE" w:rsidRDefault="005734EE" w:rsidP="005734EE">
            <w:pPr>
              <w:rPr>
                <w:rFonts w:eastAsia="Times New Roman" w:cs="Times New Roman"/>
              </w:rPr>
            </w:pPr>
            <w:r w:rsidRPr="005734EE">
              <w:rPr>
                <w:rFonts w:eastAsia="Times New Roman" w:cs="Times New Roman"/>
              </w:rPr>
              <w:t>Person-years</w:t>
            </w:r>
          </w:p>
        </w:tc>
        <w:tc>
          <w:tcPr>
            <w:tcW w:w="1200" w:type="dxa"/>
            <w:tcBorders>
              <w:top w:val="nil"/>
              <w:left w:val="nil"/>
              <w:bottom w:val="nil"/>
              <w:right w:val="nil"/>
            </w:tcBorders>
            <w:shd w:val="clear" w:color="auto" w:fill="auto"/>
            <w:noWrap/>
            <w:vAlign w:val="bottom"/>
            <w:hideMark/>
          </w:tcPr>
          <w:p w14:paraId="2C5FCD3F" w14:textId="77777777" w:rsidR="005734EE" w:rsidRPr="005734EE" w:rsidRDefault="005734EE" w:rsidP="005734EE">
            <w:pPr>
              <w:jc w:val="center"/>
              <w:rPr>
                <w:rFonts w:eastAsia="Times New Roman" w:cs="Times New Roman"/>
              </w:rPr>
            </w:pPr>
            <w:r w:rsidRPr="005734EE">
              <w:rPr>
                <w:rFonts w:eastAsia="Times New Roman" w:cs="Times New Roman"/>
              </w:rPr>
              <w:t>16,920</w:t>
            </w:r>
          </w:p>
        </w:tc>
        <w:tc>
          <w:tcPr>
            <w:tcW w:w="1200" w:type="dxa"/>
            <w:tcBorders>
              <w:top w:val="nil"/>
              <w:left w:val="nil"/>
              <w:bottom w:val="nil"/>
              <w:right w:val="nil"/>
            </w:tcBorders>
            <w:shd w:val="clear" w:color="auto" w:fill="auto"/>
            <w:noWrap/>
            <w:vAlign w:val="bottom"/>
            <w:hideMark/>
          </w:tcPr>
          <w:p w14:paraId="7251C393" w14:textId="77777777" w:rsidR="005734EE" w:rsidRPr="005734EE" w:rsidRDefault="005734EE" w:rsidP="005734EE">
            <w:pPr>
              <w:jc w:val="center"/>
              <w:rPr>
                <w:rFonts w:eastAsia="Times New Roman" w:cs="Times New Roman"/>
              </w:rPr>
            </w:pPr>
            <w:r w:rsidRPr="005734EE">
              <w:rPr>
                <w:rFonts w:eastAsia="Times New Roman" w:cs="Times New Roman"/>
              </w:rPr>
              <w:t>16,920</w:t>
            </w:r>
          </w:p>
        </w:tc>
        <w:tc>
          <w:tcPr>
            <w:tcW w:w="1440" w:type="dxa"/>
            <w:tcBorders>
              <w:top w:val="nil"/>
              <w:left w:val="nil"/>
              <w:bottom w:val="nil"/>
              <w:right w:val="nil"/>
            </w:tcBorders>
            <w:shd w:val="clear" w:color="auto" w:fill="auto"/>
            <w:noWrap/>
            <w:vAlign w:val="bottom"/>
            <w:hideMark/>
          </w:tcPr>
          <w:p w14:paraId="45C8C880" w14:textId="77777777" w:rsidR="005734EE" w:rsidRPr="005734EE" w:rsidRDefault="005734EE" w:rsidP="005734EE">
            <w:pPr>
              <w:jc w:val="center"/>
              <w:rPr>
                <w:rFonts w:eastAsia="Times New Roman" w:cs="Times New Roman"/>
              </w:rPr>
            </w:pPr>
            <w:r w:rsidRPr="005734EE">
              <w:rPr>
                <w:rFonts w:eastAsia="Times New Roman" w:cs="Times New Roman"/>
              </w:rPr>
              <w:t>16,794</w:t>
            </w:r>
          </w:p>
        </w:tc>
        <w:tc>
          <w:tcPr>
            <w:tcW w:w="1540" w:type="dxa"/>
            <w:tcBorders>
              <w:top w:val="nil"/>
              <w:left w:val="nil"/>
              <w:bottom w:val="nil"/>
              <w:right w:val="nil"/>
            </w:tcBorders>
            <w:shd w:val="clear" w:color="auto" w:fill="auto"/>
            <w:noWrap/>
            <w:vAlign w:val="bottom"/>
            <w:hideMark/>
          </w:tcPr>
          <w:p w14:paraId="42C0B822" w14:textId="77777777" w:rsidR="005734EE" w:rsidRPr="005734EE" w:rsidRDefault="005734EE" w:rsidP="005734EE">
            <w:pPr>
              <w:jc w:val="center"/>
              <w:rPr>
                <w:rFonts w:eastAsia="Times New Roman" w:cs="Times New Roman"/>
              </w:rPr>
            </w:pPr>
            <w:r w:rsidRPr="005734EE">
              <w:rPr>
                <w:rFonts w:eastAsia="Times New Roman" w:cs="Times New Roman"/>
              </w:rPr>
              <w:t>16,794</w:t>
            </w:r>
          </w:p>
        </w:tc>
      </w:tr>
      <w:tr w:rsidR="005734EE" w:rsidRPr="005734EE" w14:paraId="69A89510" w14:textId="77777777" w:rsidTr="005734EE">
        <w:trPr>
          <w:trHeight w:val="315"/>
        </w:trPr>
        <w:tc>
          <w:tcPr>
            <w:tcW w:w="3680" w:type="dxa"/>
            <w:tcBorders>
              <w:top w:val="nil"/>
              <w:left w:val="nil"/>
              <w:bottom w:val="single" w:sz="4" w:space="0" w:color="auto"/>
              <w:right w:val="nil"/>
            </w:tcBorders>
            <w:shd w:val="clear" w:color="auto" w:fill="auto"/>
            <w:noWrap/>
            <w:vAlign w:val="bottom"/>
            <w:hideMark/>
          </w:tcPr>
          <w:p w14:paraId="11D340D1" w14:textId="77777777" w:rsidR="005734EE" w:rsidRPr="005734EE" w:rsidRDefault="005734EE" w:rsidP="005734EE">
            <w:pPr>
              <w:rPr>
                <w:rFonts w:eastAsia="Times New Roman" w:cs="Times New Roman"/>
              </w:rPr>
            </w:pPr>
            <w:r w:rsidRPr="005734EE">
              <w:rPr>
                <w:rFonts w:eastAsia="Times New Roman" w:cs="Times New Roman"/>
              </w:rPr>
              <w:t>Unique observations</w:t>
            </w:r>
          </w:p>
        </w:tc>
        <w:tc>
          <w:tcPr>
            <w:tcW w:w="1200" w:type="dxa"/>
            <w:tcBorders>
              <w:top w:val="nil"/>
              <w:left w:val="nil"/>
              <w:bottom w:val="single" w:sz="4" w:space="0" w:color="auto"/>
              <w:right w:val="nil"/>
            </w:tcBorders>
            <w:shd w:val="clear" w:color="auto" w:fill="auto"/>
            <w:noWrap/>
            <w:vAlign w:val="bottom"/>
            <w:hideMark/>
          </w:tcPr>
          <w:p w14:paraId="706A3A76" w14:textId="77777777" w:rsidR="005734EE" w:rsidRPr="005734EE" w:rsidRDefault="005734EE" w:rsidP="005734EE">
            <w:pPr>
              <w:jc w:val="center"/>
              <w:rPr>
                <w:rFonts w:eastAsia="Times New Roman" w:cs="Times New Roman"/>
              </w:rPr>
            </w:pPr>
            <w:r w:rsidRPr="005734EE">
              <w:rPr>
                <w:rFonts w:eastAsia="Times New Roman" w:cs="Times New Roman"/>
              </w:rPr>
              <w:t>9,305</w:t>
            </w:r>
          </w:p>
        </w:tc>
        <w:tc>
          <w:tcPr>
            <w:tcW w:w="1200" w:type="dxa"/>
            <w:tcBorders>
              <w:top w:val="nil"/>
              <w:left w:val="nil"/>
              <w:bottom w:val="single" w:sz="4" w:space="0" w:color="auto"/>
              <w:right w:val="nil"/>
            </w:tcBorders>
            <w:shd w:val="clear" w:color="auto" w:fill="auto"/>
            <w:noWrap/>
            <w:vAlign w:val="bottom"/>
            <w:hideMark/>
          </w:tcPr>
          <w:p w14:paraId="3651A4F9" w14:textId="77777777" w:rsidR="005734EE" w:rsidRPr="005734EE" w:rsidRDefault="005734EE" w:rsidP="005734EE">
            <w:pPr>
              <w:jc w:val="center"/>
              <w:rPr>
                <w:rFonts w:eastAsia="Times New Roman" w:cs="Times New Roman"/>
              </w:rPr>
            </w:pPr>
            <w:r w:rsidRPr="005734EE">
              <w:rPr>
                <w:rFonts w:eastAsia="Times New Roman" w:cs="Times New Roman"/>
              </w:rPr>
              <w:t>9,305</w:t>
            </w:r>
          </w:p>
        </w:tc>
        <w:tc>
          <w:tcPr>
            <w:tcW w:w="1440" w:type="dxa"/>
            <w:tcBorders>
              <w:top w:val="nil"/>
              <w:left w:val="nil"/>
              <w:bottom w:val="single" w:sz="4" w:space="0" w:color="auto"/>
              <w:right w:val="nil"/>
            </w:tcBorders>
            <w:shd w:val="clear" w:color="auto" w:fill="auto"/>
            <w:noWrap/>
            <w:vAlign w:val="bottom"/>
            <w:hideMark/>
          </w:tcPr>
          <w:p w14:paraId="7532B1B5" w14:textId="77777777" w:rsidR="005734EE" w:rsidRPr="005734EE" w:rsidRDefault="005734EE" w:rsidP="005734EE">
            <w:pPr>
              <w:jc w:val="center"/>
              <w:rPr>
                <w:rFonts w:eastAsia="Times New Roman" w:cs="Times New Roman"/>
              </w:rPr>
            </w:pPr>
            <w:r w:rsidRPr="005734EE">
              <w:rPr>
                <w:rFonts w:eastAsia="Times New Roman" w:cs="Times New Roman"/>
              </w:rPr>
              <w:t>9,256</w:t>
            </w:r>
          </w:p>
        </w:tc>
        <w:tc>
          <w:tcPr>
            <w:tcW w:w="1540" w:type="dxa"/>
            <w:tcBorders>
              <w:top w:val="nil"/>
              <w:left w:val="nil"/>
              <w:bottom w:val="single" w:sz="4" w:space="0" w:color="auto"/>
              <w:right w:val="nil"/>
            </w:tcBorders>
            <w:shd w:val="clear" w:color="auto" w:fill="auto"/>
            <w:noWrap/>
            <w:vAlign w:val="bottom"/>
            <w:hideMark/>
          </w:tcPr>
          <w:p w14:paraId="34D85102" w14:textId="77777777" w:rsidR="005734EE" w:rsidRPr="005734EE" w:rsidRDefault="005734EE" w:rsidP="005734EE">
            <w:pPr>
              <w:jc w:val="center"/>
              <w:rPr>
                <w:rFonts w:eastAsia="Times New Roman" w:cs="Times New Roman"/>
              </w:rPr>
            </w:pPr>
            <w:r w:rsidRPr="005734EE">
              <w:rPr>
                <w:rFonts w:eastAsia="Times New Roman" w:cs="Times New Roman"/>
              </w:rPr>
              <w:t>9,256</w:t>
            </w:r>
          </w:p>
        </w:tc>
      </w:tr>
      <w:tr w:rsidR="005734EE" w:rsidRPr="005734EE" w14:paraId="0D84F276" w14:textId="77777777" w:rsidTr="005734EE">
        <w:trPr>
          <w:trHeight w:val="683"/>
        </w:trPr>
        <w:tc>
          <w:tcPr>
            <w:tcW w:w="3680" w:type="dxa"/>
            <w:tcBorders>
              <w:top w:val="nil"/>
              <w:left w:val="nil"/>
              <w:bottom w:val="nil"/>
              <w:right w:val="nil"/>
            </w:tcBorders>
            <w:shd w:val="clear" w:color="auto" w:fill="auto"/>
            <w:noWrap/>
            <w:vAlign w:val="bottom"/>
            <w:hideMark/>
          </w:tcPr>
          <w:p w14:paraId="036B70C4" w14:textId="77777777" w:rsidR="005734EE" w:rsidRPr="005734EE" w:rsidRDefault="005734EE" w:rsidP="005734EE">
            <w:pPr>
              <w:jc w:val="center"/>
              <w:rPr>
                <w:rFonts w:eastAsia="Times New Roman" w:cs="Times New Roman"/>
              </w:rPr>
            </w:pPr>
          </w:p>
        </w:tc>
        <w:tc>
          <w:tcPr>
            <w:tcW w:w="2400" w:type="dxa"/>
            <w:gridSpan w:val="2"/>
            <w:tcBorders>
              <w:top w:val="nil"/>
              <w:left w:val="nil"/>
              <w:bottom w:val="single" w:sz="4" w:space="0" w:color="auto"/>
              <w:right w:val="nil"/>
            </w:tcBorders>
            <w:shd w:val="clear" w:color="auto" w:fill="auto"/>
            <w:vAlign w:val="bottom"/>
            <w:hideMark/>
          </w:tcPr>
          <w:p w14:paraId="4BD1BC89" w14:textId="77777777" w:rsidR="005734EE" w:rsidRPr="005734EE" w:rsidRDefault="005734EE" w:rsidP="005734EE">
            <w:pPr>
              <w:jc w:val="center"/>
              <w:rPr>
                <w:rFonts w:eastAsia="Times New Roman" w:cs="Times New Roman"/>
              </w:rPr>
            </w:pPr>
            <w:r w:rsidRPr="005734EE">
              <w:rPr>
                <w:rFonts w:eastAsia="Times New Roman" w:cs="Times New Roman"/>
              </w:rPr>
              <w:t>Fathers' mental health</w:t>
            </w:r>
          </w:p>
        </w:tc>
        <w:tc>
          <w:tcPr>
            <w:tcW w:w="2980" w:type="dxa"/>
            <w:gridSpan w:val="2"/>
            <w:tcBorders>
              <w:top w:val="nil"/>
              <w:left w:val="nil"/>
              <w:bottom w:val="single" w:sz="4" w:space="0" w:color="auto"/>
              <w:right w:val="nil"/>
            </w:tcBorders>
            <w:shd w:val="clear" w:color="auto" w:fill="auto"/>
            <w:vAlign w:val="bottom"/>
            <w:hideMark/>
          </w:tcPr>
          <w:p w14:paraId="483AA97D" w14:textId="77777777" w:rsidR="005734EE" w:rsidRPr="005734EE" w:rsidRDefault="005734EE" w:rsidP="005734EE">
            <w:pPr>
              <w:jc w:val="center"/>
              <w:rPr>
                <w:rFonts w:eastAsia="Times New Roman" w:cs="Times New Roman"/>
              </w:rPr>
            </w:pPr>
            <w:r w:rsidRPr="005734EE">
              <w:rPr>
                <w:rFonts w:eastAsia="Times New Roman" w:cs="Times New Roman"/>
              </w:rPr>
              <w:t>Fathers' relationship happiness</w:t>
            </w:r>
          </w:p>
        </w:tc>
      </w:tr>
      <w:tr w:rsidR="005734EE" w:rsidRPr="005734EE" w14:paraId="0BF5686F" w14:textId="77777777" w:rsidTr="005734EE">
        <w:trPr>
          <w:trHeight w:val="630"/>
        </w:trPr>
        <w:tc>
          <w:tcPr>
            <w:tcW w:w="3680" w:type="dxa"/>
            <w:tcBorders>
              <w:top w:val="nil"/>
              <w:left w:val="nil"/>
              <w:bottom w:val="single" w:sz="4" w:space="0" w:color="auto"/>
              <w:right w:val="nil"/>
            </w:tcBorders>
            <w:shd w:val="clear" w:color="auto" w:fill="auto"/>
            <w:noWrap/>
            <w:vAlign w:val="bottom"/>
            <w:hideMark/>
          </w:tcPr>
          <w:p w14:paraId="4056485F" w14:textId="77777777" w:rsidR="005734EE" w:rsidRPr="005734EE" w:rsidRDefault="005734EE" w:rsidP="005734EE">
            <w:pPr>
              <w:rPr>
                <w:rFonts w:eastAsia="Times New Roman" w:cs="Times New Roman"/>
                <w:b/>
                <w:bCs/>
                <w:u w:val="single"/>
              </w:rPr>
            </w:pPr>
            <w:r w:rsidRPr="005734EE">
              <w:rPr>
                <w:rFonts w:eastAsia="Times New Roman" w:cs="Times New Roman"/>
                <w:b/>
                <w:bCs/>
                <w:u w:val="single"/>
              </w:rPr>
              <w:t>Joint work schedules</w:t>
            </w:r>
          </w:p>
        </w:tc>
        <w:tc>
          <w:tcPr>
            <w:tcW w:w="1200" w:type="dxa"/>
            <w:tcBorders>
              <w:top w:val="nil"/>
              <w:left w:val="nil"/>
              <w:bottom w:val="single" w:sz="4" w:space="0" w:color="auto"/>
              <w:right w:val="nil"/>
            </w:tcBorders>
            <w:shd w:val="clear" w:color="auto" w:fill="auto"/>
            <w:vAlign w:val="bottom"/>
            <w:hideMark/>
          </w:tcPr>
          <w:p w14:paraId="4923447F"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200" w:type="dxa"/>
            <w:tcBorders>
              <w:top w:val="nil"/>
              <w:left w:val="nil"/>
              <w:bottom w:val="single" w:sz="4" w:space="0" w:color="auto"/>
              <w:right w:val="nil"/>
            </w:tcBorders>
            <w:shd w:val="clear" w:color="auto" w:fill="auto"/>
            <w:vAlign w:val="bottom"/>
            <w:hideMark/>
          </w:tcPr>
          <w:p w14:paraId="690789C3"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c>
          <w:tcPr>
            <w:tcW w:w="1440" w:type="dxa"/>
            <w:tcBorders>
              <w:top w:val="nil"/>
              <w:left w:val="nil"/>
              <w:bottom w:val="single" w:sz="4" w:space="0" w:color="auto"/>
              <w:right w:val="nil"/>
            </w:tcBorders>
            <w:shd w:val="clear" w:color="auto" w:fill="auto"/>
            <w:vAlign w:val="bottom"/>
            <w:hideMark/>
          </w:tcPr>
          <w:p w14:paraId="613CDE92"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1 </w:t>
            </w:r>
            <w:r w:rsidRPr="005734EE">
              <w:rPr>
                <w:rFonts w:eastAsia="Times New Roman" w:cs="Times New Roman"/>
                <w:i/>
                <w:iCs/>
              </w:rPr>
              <w:t>B (SE)</w:t>
            </w:r>
          </w:p>
        </w:tc>
        <w:tc>
          <w:tcPr>
            <w:tcW w:w="1540" w:type="dxa"/>
            <w:tcBorders>
              <w:top w:val="nil"/>
              <w:left w:val="nil"/>
              <w:bottom w:val="single" w:sz="4" w:space="0" w:color="auto"/>
              <w:right w:val="nil"/>
            </w:tcBorders>
            <w:shd w:val="clear" w:color="auto" w:fill="auto"/>
            <w:vAlign w:val="bottom"/>
            <w:hideMark/>
          </w:tcPr>
          <w:p w14:paraId="773373FB" w14:textId="77777777" w:rsidR="005734EE" w:rsidRPr="005734EE" w:rsidRDefault="005734EE" w:rsidP="005734EE">
            <w:pPr>
              <w:jc w:val="center"/>
              <w:rPr>
                <w:rFonts w:eastAsia="Times New Roman" w:cs="Times New Roman"/>
              </w:rPr>
            </w:pPr>
            <w:r w:rsidRPr="005734EE">
              <w:rPr>
                <w:rFonts w:eastAsia="Times New Roman" w:cs="Times New Roman"/>
              </w:rPr>
              <w:t xml:space="preserve">Model 2 </w:t>
            </w:r>
            <w:r w:rsidRPr="005734EE">
              <w:rPr>
                <w:rFonts w:eastAsia="Times New Roman" w:cs="Times New Roman"/>
                <w:i/>
                <w:iCs/>
              </w:rPr>
              <w:t>B (SE)</w:t>
            </w:r>
          </w:p>
        </w:tc>
      </w:tr>
      <w:tr w:rsidR="005734EE" w:rsidRPr="005734EE" w14:paraId="70D67B0C" w14:textId="77777777" w:rsidTr="005734EE">
        <w:trPr>
          <w:trHeight w:val="630"/>
        </w:trPr>
        <w:tc>
          <w:tcPr>
            <w:tcW w:w="3680" w:type="dxa"/>
            <w:tcBorders>
              <w:top w:val="nil"/>
              <w:left w:val="nil"/>
              <w:bottom w:val="nil"/>
              <w:right w:val="nil"/>
            </w:tcBorders>
            <w:shd w:val="clear" w:color="auto" w:fill="auto"/>
            <w:vAlign w:val="bottom"/>
            <w:hideMark/>
          </w:tcPr>
          <w:p w14:paraId="60B434BA" w14:textId="77777777" w:rsidR="005734EE" w:rsidRPr="005734EE" w:rsidRDefault="005734EE" w:rsidP="005734EE">
            <w:pPr>
              <w:rPr>
                <w:rFonts w:eastAsia="Times New Roman" w:cs="Times New Roman"/>
              </w:rPr>
            </w:pPr>
            <w:r w:rsidRPr="005734EE">
              <w:rPr>
                <w:rFonts w:eastAsia="Times New Roman" w:cs="Times New Roman"/>
              </w:rPr>
              <w:t>Both parents nonstandard (ref: Both parents standard)</w:t>
            </w:r>
          </w:p>
        </w:tc>
        <w:tc>
          <w:tcPr>
            <w:tcW w:w="1200" w:type="dxa"/>
            <w:tcBorders>
              <w:top w:val="nil"/>
              <w:left w:val="nil"/>
              <w:bottom w:val="nil"/>
              <w:right w:val="nil"/>
            </w:tcBorders>
            <w:shd w:val="clear" w:color="auto" w:fill="auto"/>
            <w:noWrap/>
            <w:vAlign w:val="bottom"/>
            <w:hideMark/>
          </w:tcPr>
          <w:p w14:paraId="7C57AB91" w14:textId="77777777" w:rsidR="005734EE" w:rsidRPr="005734EE" w:rsidRDefault="005734EE" w:rsidP="005734EE">
            <w:pPr>
              <w:jc w:val="center"/>
              <w:rPr>
                <w:rFonts w:eastAsia="Times New Roman" w:cs="Times New Roman"/>
              </w:rPr>
            </w:pPr>
            <w:r w:rsidRPr="005734EE">
              <w:rPr>
                <w:rFonts w:eastAsia="Times New Roman" w:cs="Times New Roman"/>
              </w:rPr>
              <w:t>0.054</w:t>
            </w:r>
          </w:p>
        </w:tc>
        <w:tc>
          <w:tcPr>
            <w:tcW w:w="1200" w:type="dxa"/>
            <w:tcBorders>
              <w:top w:val="nil"/>
              <w:left w:val="nil"/>
              <w:bottom w:val="nil"/>
              <w:right w:val="nil"/>
            </w:tcBorders>
            <w:shd w:val="clear" w:color="auto" w:fill="auto"/>
            <w:noWrap/>
            <w:vAlign w:val="bottom"/>
            <w:hideMark/>
          </w:tcPr>
          <w:p w14:paraId="4A5DDE60" w14:textId="77777777" w:rsidR="005734EE" w:rsidRPr="005734EE" w:rsidRDefault="005734EE" w:rsidP="005734EE">
            <w:pPr>
              <w:jc w:val="center"/>
              <w:rPr>
                <w:rFonts w:eastAsia="Times New Roman" w:cs="Times New Roman"/>
              </w:rPr>
            </w:pPr>
            <w:r w:rsidRPr="005734EE">
              <w:rPr>
                <w:rFonts w:eastAsia="Times New Roman" w:cs="Times New Roman"/>
              </w:rPr>
              <w:t>0.059</w:t>
            </w:r>
          </w:p>
        </w:tc>
        <w:tc>
          <w:tcPr>
            <w:tcW w:w="1440" w:type="dxa"/>
            <w:tcBorders>
              <w:top w:val="nil"/>
              <w:left w:val="nil"/>
              <w:bottom w:val="nil"/>
              <w:right w:val="nil"/>
            </w:tcBorders>
            <w:shd w:val="clear" w:color="auto" w:fill="auto"/>
            <w:noWrap/>
            <w:vAlign w:val="bottom"/>
            <w:hideMark/>
          </w:tcPr>
          <w:p w14:paraId="0E28D6BB" w14:textId="77777777" w:rsidR="005734EE" w:rsidRPr="005734EE" w:rsidRDefault="005734EE" w:rsidP="005734EE">
            <w:pPr>
              <w:jc w:val="center"/>
              <w:rPr>
                <w:rFonts w:eastAsia="Times New Roman" w:cs="Times New Roman"/>
              </w:rPr>
            </w:pPr>
            <w:r w:rsidRPr="005734EE">
              <w:rPr>
                <w:rFonts w:eastAsia="Times New Roman" w:cs="Times New Roman"/>
              </w:rPr>
              <w:t>-0.013</w:t>
            </w:r>
          </w:p>
        </w:tc>
        <w:tc>
          <w:tcPr>
            <w:tcW w:w="1540" w:type="dxa"/>
            <w:tcBorders>
              <w:top w:val="nil"/>
              <w:left w:val="nil"/>
              <w:bottom w:val="nil"/>
              <w:right w:val="nil"/>
            </w:tcBorders>
            <w:shd w:val="clear" w:color="auto" w:fill="auto"/>
            <w:noWrap/>
            <w:vAlign w:val="bottom"/>
            <w:hideMark/>
          </w:tcPr>
          <w:p w14:paraId="4FC26CD8" w14:textId="77777777" w:rsidR="005734EE" w:rsidRPr="005734EE" w:rsidRDefault="005734EE" w:rsidP="005734EE">
            <w:pPr>
              <w:jc w:val="center"/>
              <w:rPr>
                <w:rFonts w:eastAsia="Times New Roman" w:cs="Times New Roman"/>
              </w:rPr>
            </w:pPr>
            <w:r w:rsidRPr="005734EE">
              <w:rPr>
                <w:rFonts w:eastAsia="Times New Roman" w:cs="Times New Roman"/>
              </w:rPr>
              <w:t>-0.002</w:t>
            </w:r>
          </w:p>
        </w:tc>
      </w:tr>
      <w:tr w:rsidR="005734EE" w:rsidRPr="005734EE" w14:paraId="18E77224" w14:textId="77777777" w:rsidTr="005734EE">
        <w:trPr>
          <w:trHeight w:val="315"/>
        </w:trPr>
        <w:tc>
          <w:tcPr>
            <w:tcW w:w="3680" w:type="dxa"/>
            <w:tcBorders>
              <w:top w:val="nil"/>
              <w:left w:val="nil"/>
              <w:bottom w:val="nil"/>
              <w:right w:val="nil"/>
            </w:tcBorders>
            <w:shd w:val="clear" w:color="auto" w:fill="auto"/>
            <w:noWrap/>
            <w:vAlign w:val="bottom"/>
            <w:hideMark/>
          </w:tcPr>
          <w:p w14:paraId="6F3B80BB"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58C66C0F" w14:textId="77777777" w:rsidR="005734EE" w:rsidRPr="005734EE" w:rsidRDefault="005734EE" w:rsidP="005734EE">
            <w:pPr>
              <w:jc w:val="center"/>
              <w:rPr>
                <w:rFonts w:eastAsia="Times New Roman" w:cs="Times New Roman"/>
              </w:rPr>
            </w:pPr>
            <w:r w:rsidRPr="005734EE">
              <w:rPr>
                <w:rFonts w:eastAsia="Times New Roman" w:cs="Times New Roman"/>
              </w:rPr>
              <w:t>(0.031)</w:t>
            </w:r>
          </w:p>
        </w:tc>
        <w:tc>
          <w:tcPr>
            <w:tcW w:w="1200" w:type="dxa"/>
            <w:tcBorders>
              <w:top w:val="nil"/>
              <w:left w:val="nil"/>
              <w:bottom w:val="nil"/>
              <w:right w:val="nil"/>
            </w:tcBorders>
            <w:shd w:val="clear" w:color="auto" w:fill="auto"/>
            <w:noWrap/>
            <w:vAlign w:val="bottom"/>
            <w:hideMark/>
          </w:tcPr>
          <w:p w14:paraId="4F2C6B77" w14:textId="77777777" w:rsidR="005734EE" w:rsidRPr="005734EE" w:rsidRDefault="005734EE" w:rsidP="005734EE">
            <w:pPr>
              <w:jc w:val="center"/>
              <w:rPr>
                <w:rFonts w:eastAsia="Times New Roman" w:cs="Times New Roman"/>
              </w:rPr>
            </w:pPr>
            <w:r w:rsidRPr="005734EE">
              <w:rPr>
                <w:rFonts w:eastAsia="Times New Roman" w:cs="Times New Roman"/>
              </w:rPr>
              <w:t>(0.031)</w:t>
            </w:r>
          </w:p>
        </w:tc>
        <w:tc>
          <w:tcPr>
            <w:tcW w:w="1440" w:type="dxa"/>
            <w:tcBorders>
              <w:top w:val="nil"/>
              <w:left w:val="nil"/>
              <w:bottom w:val="nil"/>
              <w:right w:val="nil"/>
            </w:tcBorders>
            <w:shd w:val="clear" w:color="auto" w:fill="auto"/>
            <w:noWrap/>
            <w:vAlign w:val="bottom"/>
            <w:hideMark/>
          </w:tcPr>
          <w:p w14:paraId="7623A345" w14:textId="77777777" w:rsidR="005734EE" w:rsidRPr="005734EE" w:rsidRDefault="005734EE" w:rsidP="005734EE">
            <w:pPr>
              <w:jc w:val="center"/>
              <w:rPr>
                <w:rFonts w:eastAsia="Times New Roman" w:cs="Times New Roman"/>
              </w:rPr>
            </w:pPr>
            <w:r w:rsidRPr="005734EE">
              <w:rPr>
                <w:rFonts w:eastAsia="Times New Roman" w:cs="Times New Roman"/>
              </w:rPr>
              <w:t>(0.035)</w:t>
            </w:r>
          </w:p>
        </w:tc>
        <w:tc>
          <w:tcPr>
            <w:tcW w:w="1540" w:type="dxa"/>
            <w:tcBorders>
              <w:top w:val="nil"/>
              <w:left w:val="nil"/>
              <w:bottom w:val="nil"/>
              <w:right w:val="nil"/>
            </w:tcBorders>
            <w:shd w:val="clear" w:color="auto" w:fill="auto"/>
            <w:noWrap/>
            <w:vAlign w:val="bottom"/>
            <w:hideMark/>
          </w:tcPr>
          <w:p w14:paraId="503B959C" w14:textId="77777777" w:rsidR="005734EE" w:rsidRPr="005734EE" w:rsidRDefault="005734EE" w:rsidP="005734EE">
            <w:pPr>
              <w:jc w:val="center"/>
              <w:rPr>
                <w:rFonts w:eastAsia="Times New Roman" w:cs="Times New Roman"/>
              </w:rPr>
            </w:pPr>
            <w:r w:rsidRPr="005734EE">
              <w:rPr>
                <w:rFonts w:eastAsia="Times New Roman" w:cs="Times New Roman"/>
              </w:rPr>
              <w:t>(0.036)</w:t>
            </w:r>
          </w:p>
        </w:tc>
      </w:tr>
      <w:tr w:rsidR="005734EE" w:rsidRPr="005734EE" w14:paraId="74C0131E" w14:textId="77777777" w:rsidTr="005734EE">
        <w:trPr>
          <w:trHeight w:val="315"/>
        </w:trPr>
        <w:tc>
          <w:tcPr>
            <w:tcW w:w="3680" w:type="dxa"/>
            <w:tcBorders>
              <w:top w:val="nil"/>
              <w:left w:val="nil"/>
              <w:bottom w:val="nil"/>
              <w:right w:val="nil"/>
            </w:tcBorders>
            <w:shd w:val="clear" w:color="auto" w:fill="auto"/>
            <w:noWrap/>
            <w:vAlign w:val="bottom"/>
            <w:hideMark/>
          </w:tcPr>
          <w:p w14:paraId="02129B36" w14:textId="77777777" w:rsidR="005734EE" w:rsidRPr="005734EE" w:rsidRDefault="005734EE" w:rsidP="005734EE">
            <w:pPr>
              <w:rPr>
                <w:rFonts w:eastAsia="Times New Roman" w:cs="Times New Roman"/>
              </w:rPr>
            </w:pPr>
            <w:r w:rsidRPr="005734EE">
              <w:rPr>
                <w:rFonts w:eastAsia="Times New Roman" w:cs="Times New Roman"/>
              </w:rPr>
              <w:t>Mother nonstandard/father standard</w:t>
            </w:r>
          </w:p>
        </w:tc>
        <w:tc>
          <w:tcPr>
            <w:tcW w:w="1200" w:type="dxa"/>
            <w:tcBorders>
              <w:top w:val="nil"/>
              <w:left w:val="nil"/>
              <w:bottom w:val="nil"/>
              <w:right w:val="nil"/>
            </w:tcBorders>
            <w:shd w:val="clear" w:color="auto" w:fill="auto"/>
            <w:noWrap/>
            <w:vAlign w:val="bottom"/>
            <w:hideMark/>
          </w:tcPr>
          <w:p w14:paraId="1ED908B6" w14:textId="77777777" w:rsidR="005734EE" w:rsidRPr="005734EE" w:rsidRDefault="005734EE" w:rsidP="005734EE">
            <w:pPr>
              <w:jc w:val="center"/>
              <w:rPr>
                <w:rFonts w:eastAsia="Times New Roman" w:cs="Times New Roman"/>
              </w:rPr>
            </w:pPr>
            <w:r w:rsidRPr="005734EE">
              <w:rPr>
                <w:rFonts w:eastAsia="Times New Roman" w:cs="Times New Roman"/>
              </w:rPr>
              <w:t>0.006</w:t>
            </w:r>
          </w:p>
        </w:tc>
        <w:tc>
          <w:tcPr>
            <w:tcW w:w="1200" w:type="dxa"/>
            <w:tcBorders>
              <w:top w:val="nil"/>
              <w:left w:val="nil"/>
              <w:bottom w:val="nil"/>
              <w:right w:val="nil"/>
            </w:tcBorders>
            <w:shd w:val="clear" w:color="auto" w:fill="auto"/>
            <w:noWrap/>
            <w:vAlign w:val="bottom"/>
            <w:hideMark/>
          </w:tcPr>
          <w:p w14:paraId="072FFA66" w14:textId="77777777" w:rsidR="005734EE" w:rsidRPr="005734EE" w:rsidRDefault="005734EE" w:rsidP="005734EE">
            <w:pPr>
              <w:jc w:val="center"/>
              <w:rPr>
                <w:rFonts w:eastAsia="Times New Roman" w:cs="Times New Roman"/>
              </w:rPr>
            </w:pPr>
            <w:r w:rsidRPr="005734EE">
              <w:rPr>
                <w:rFonts w:eastAsia="Times New Roman" w:cs="Times New Roman"/>
              </w:rPr>
              <w:t>0.005</w:t>
            </w:r>
          </w:p>
        </w:tc>
        <w:tc>
          <w:tcPr>
            <w:tcW w:w="1440" w:type="dxa"/>
            <w:tcBorders>
              <w:top w:val="nil"/>
              <w:left w:val="nil"/>
              <w:bottom w:val="nil"/>
              <w:right w:val="nil"/>
            </w:tcBorders>
            <w:shd w:val="clear" w:color="auto" w:fill="auto"/>
            <w:noWrap/>
            <w:vAlign w:val="bottom"/>
            <w:hideMark/>
          </w:tcPr>
          <w:p w14:paraId="56A5E216" w14:textId="77777777" w:rsidR="005734EE" w:rsidRPr="005734EE" w:rsidRDefault="005734EE" w:rsidP="005734EE">
            <w:pPr>
              <w:jc w:val="center"/>
              <w:rPr>
                <w:rFonts w:eastAsia="Times New Roman" w:cs="Times New Roman"/>
              </w:rPr>
            </w:pPr>
            <w:r w:rsidRPr="005734EE">
              <w:rPr>
                <w:rFonts w:eastAsia="Times New Roman" w:cs="Times New Roman"/>
              </w:rPr>
              <w:t>0.022</w:t>
            </w:r>
          </w:p>
        </w:tc>
        <w:tc>
          <w:tcPr>
            <w:tcW w:w="1540" w:type="dxa"/>
            <w:tcBorders>
              <w:top w:val="nil"/>
              <w:left w:val="nil"/>
              <w:bottom w:val="nil"/>
              <w:right w:val="nil"/>
            </w:tcBorders>
            <w:shd w:val="clear" w:color="auto" w:fill="auto"/>
            <w:noWrap/>
            <w:vAlign w:val="bottom"/>
            <w:hideMark/>
          </w:tcPr>
          <w:p w14:paraId="34DF4753" w14:textId="77777777" w:rsidR="005734EE" w:rsidRPr="005734EE" w:rsidRDefault="005734EE" w:rsidP="005734EE">
            <w:pPr>
              <w:jc w:val="center"/>
              <w:rPr>
                <w:rFonts w:eastAsia="Times New Roman" w:cs="Times New Roman"/>
              </w:rPr>
            </w:pPr>
            <w:r w:rsidRPr="005734EE">
              <w:rPr>
                <w:rFonts w:eastAsia="Times New Roman" w:cs="Times New Roman"/>
              </w:rPr>
              <w:t>0.025</w:t>
            </w:r>
          </w:p>
        </w:tc>
      </w:tr>
      <w:tr w:rsidR="005734EE" w:rsidRPr="005734EE" w14:paraId="753388B4" w14:textId="77777777" w:rsidTr="005734EE">
        <w:trPr>
          <w:trHeight w:val="315"/>
        </w:trPr>
        <w:tc>
          <w:tcPr>
            <w:tcW w:w="3680" w:type="dxa"/>
            <w:tcBorders>
              <w:top w:val="nil"/>
              <w:left w:val="nil"/>
              <w:bottom w:val="nil"/>
              <w:right w:val="nil"/>
            </w:tcBorders>
            <w:shd w:val="clear" w:color="auto" w:fill="auto"/>
            <w:noWrap/>
            <w:vAlign w:val="bottom"/>
            <w:hideMark/>
          </w:tcPr>
          <w:p w14:paraId="07AA492F"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2AC6371D" w14:textId="77777777" w:rsidR="005734EE" w:rsidRPr="005734EE" w:rsidRDefault="005734EE" w:rsidP="005734EE">
            <w:pPr>
              <w:jc w:val="center"/>
              <w:rPr>
                <w:rFonts w:eastAsia="Times New Roman" w:cs="Times New Roman"/>
              </w:rPr>
            </w:pPr>
            <w:r w:rsidRPr="005734EE">
              <w:rPr>
                <w:rFonts w:eastAsia="Times New Roman" w:cs="Times New Roman"/>
              </w:rPr>
              <w:t>(0.033)</w:t>
            </w:r>
          </w:p>
        </w:tc>
        <w:tc>
          <w:tcPr>
            <w:tcW w:w="1200" w:type="dxa"/>
            <w:tcBorders>
              <w:top w:val="nil"/>
              <w:left w:val="nil"/>
              <w:bottom w:val="nil"/>
              <w:right w:val="nil"/>
            </w:tcBorders>
            <w:shd w:val="clear" w:color="auto" w:fill="auto"/>
            <w:noWrap/>
            <w:vAlign w:val="bottom"/>
            <w:hideMark/>
          </w:tcPr>
          <w:p w14:paraId="113D1F5E" w14:textId="77777777" w:rsidR="005734EE" w:rsidRPr="005734EE" w:rsidRDefault="005734EE" w:rsidP="005734EE">
            <w:pPr>
              <w:jc w:val="center"/>
              <w:rPr>
                <w:rFonts w:eastAsia="Times New Roman" w:cs="Times New Roman"/>
              </w:rPr>
            </w:pPr>
            <w:r w:rsidRPr="005734EE">
              <w:rPr>
                <w:rFonts w:eastAsia="Times New Roman" w:cs="Times New Roman"/>
              </w:rPr>
              <w:t>(0.033)</w:t>
            </w:r>
          </w:p>
        </w:tc>
        <w:tc>
          <w:tcPr>
            <w:tcW w:w="1440" w:type="dxa"/>
            <w:tcBorders>
              <w:top w:val="nil"/>
              <w:left w:val="nil"/>
              <w:bottom w:val="nil"/>
              <w:right w:val="nil"/>
            </w:tcBorders>
            <w:shd w:val="clear" w:color="auto" w:fill="auto"/>
            <w:noWrap/>
            <w:vAlign w:val="bottom"/>
            <w:hideMark/>
          </w:tcPr>
          <w:p w14:paraId="70E905BA" w14:textId="77777777" w:rsidR="005734EE" w:rsidRPr="005734EE" w:rsidRDefault="005734EE" w:rsidP="005734EE">
            <w:pPr>
              <w:jc w:val="center"/>
              <w:rPr>
                <w:rFonts w:eastAsia="Times New Roman" w:cs="Times New Roman"/>
              </w:rPr>
            </w:pPr>
            <w:r w:rsidRPr="005734EE">
              <w:rPr>
                <w:rFonts w:eastAsia="Times New Roman" w:cs="Times New Roman"/>
              </w:rPr>
              <w:t>(0.036)</w:t>
            </w:r>
          </w:p>
        </w:tc>
        <w:tc>
          <w:tcPr>
            <w:tcW w:w="1540" w:type="dxa"/>
            <w:tcBorders>
              <w:top w:val="nil"/>
              <w:left w:val="nil"/>
              <w:bottom w:val="nil"/>
              <w:right w:val="nil"/>
            </w:tcBorders>
            <w:shd w:val="clear" w:color="auto" w:fill="auto"/>
            <w:noWrap/>
            <w:vAlign w:val="bottom"/>
            <w:hideMark/>
          </w:tcPr>
          <w:p w14:paraId="368DB3B2" w14:textId="77777777" w:rsidR="005734EE" w:rsidRPr="005734EE" w:rsidRDefault="005734EE" w:rsidP="005734EE">
            <w:pPr>
              <w:jc w:val="center"/>
              <w:rPr>
                <w:rFonts w:eastAsia="Times New Roman" w:cs="Times New Roman"/>
              </w:rPr>
            </w:pPr>
            <w:r w:rsidRPr="005734EE">
              <w:rPr>
                <w:rFonts w:eastAsia="Times New Roman" w:cs="Times New Roman"/>
              </w:rPr>
              <w:t>(0.036)</w:t>
            </w:r>
          </w:p>
        </w:tc>
      </w:tr>
      <w:tr w:rsidR="005734EE" w:rsidRPr="005734EE" w14:paraId="75782279" w14:textId="77777777" w:rsidTr="005734EE">
        <w:trPr>
          <w:trHeight w:val="315"/>
        </w:trPr>
        <w:tc>
          <w:tcPr>
            <w:tcW w:w="3680" w:type="dxa"/>
            <w:tcBorders>
              <w:top w:val="nil"/>
              <w:left w:val="nil"/>
              <w:bottom w:val="nil"/>
              <w:right w:val="nil"/>
            </w:tcBorders>
            <w:shd w:val="clear" w:color="auto" w:fill="auto"/>
            <w:noWrap/>
            <w:vAlign w:val="bottom"/>
            <w:hideMark/>
          </w:tcPr>
          <w:p w14:paraId="551067D0" w14:textId="77777777" w:rsidR="005734EE" w:rsidRPr="005734EE" w:rsidRDefault="005734EE" w:rsidP="005734EE">
            <w:pPr>
              <w:rPr>
                <w:rFonts w:eastAsia="Times New Roman" w:cs="Times New Roman"/>
              </w:rPr>
            </w:pPr>
            <w:r w:rsidRPr="005734EE">
              <w:rPr>
                <w:rFonts w:eastAsia="Times New Roman" w:cs="Times New Roman"/>
              </w:rPr>
              <w:t>Mother standard/father nonstandard</w:t>
            </w:r>
          </w:p>
        </w:tc>
        <w:tc>
          <w:tcPr>
            <w:tcW w:w="1200" w:type="dxa"/>
            <w:tcBorders>
              <w:top w:val="nil"/>
              <w:left w:val="nil"/>
              <w:bottom w:val="nil"/>
              <w:right w:val="nil"/>
            </w:tcBorders>
            <w:shd w:val="clear" w:color="auto" w:fill="auto"/>
            <w:noWrap/>
            <w:vAlign w:val="bottom"/>
            <w:hideMark/>
          </w:tcPr>
          <w:p w14:paraId="716B6B4E" w14:textId="77777777" w:rsidR="005734EE" w:rsidRPr="005734EE" w:rsidRDefault="005734EE" w:rsidP="005734EE">
            <w:pPr>
              <w:jc w:val="center"/>
              <w:rPr>
                <w:rFonts w:eastAsia="Times New Roman" w:cs="Times New Roman"/>
              </w:rPr>
            </w:pPr>
            <w:r w:rsidRPr="005734EE">
              <w:rPr>
                <w:rFonts w:eastAsia="Times New Roman" w:cs="Times New Roman"/>
              </w:rPr>
              <w:t>0.071*</w:t>
            </w:r>
          </w:p>
        </w:tc>
        <w:tc>
          <w:tcPr>
            <w:tcW w:w="1200" w:type="dxa"/>
            <w:tcBorders>
              <w:top w:val="nil"/>
              <w:left w:val="nil"/>
              <w:bottom w:val="nil"/>
              <w:right w:val="nil"/>
            </w:tcBorders>
            <w:shd w:val="clear" w:color="auto" w:fill="auto"/>
            <w:noWrap/>
            <w:vAlign w:val="bottom"/>
            <w:hideMark/>
          </w:tcPr>
          <w:p w14:paraId="410079E2" w14:textId="77777777" w:rsidR="005734EE" w:rsidRPr="005734EE" w:rsidRDefault="005734EE" w:rsidP="005734EE">
            <w:pPr>
              <w:jc w:val="center"/>
              <w:rPr>
                <w:rFonts w:eastAsia="Times New Roman" w:cs="Times New Roman"/>
              </w:rPr>
            </w:pPr>
            <w:r w:rsidRPr="005734EE">
              <w:rPr>
                <w:rFonts w:eastAsia="Times New Roman" w:cs="Times New Roman"/>
              </w:rPr>
              <w:t>0.076**</w:t>
            </w:r>
          </w:p>
        </w:tc>
        <w:tc>
          <w:tcPr>
            <w:tcW w:w="1440" w:type="dxa"/>
            <w:tcBorders>
              <w:top w:val="nil"/>
              <w:left w:val="nil"/>
              <w:bottom w:val="nil"/>
              <w:right w:val="nil"/>
            </w:tcBorders>
            <w:shd w:val="clear" w:color="auto" w:fill="auto"/>
            <w:noWrap/>
            <w:vAlign w:val="bottom"/>
            <w:hideMark/>
          </w:tcPr>
          <w:p w14:paraId="4A50B854" w14:textId="77777777" w:rsidR="005734EE" w:rsidRPr="005734EE" w:rsidRDefault="005734EE" w:rsidP="005734EE">
            <w:pPr>
              <w:jc w:val="center"/>
              <w:rPr>
                <w:rFonts w:eastAsia="Times New Roman" w:cs="Times New Roman"/>
              </w:rPr>
            </w:pPr>
            <w:r w:rsidRPr="005734EE">
              <w:rPr>
                <w:rFonts w:eastAsia="Times New Roman" w:cs="Times New Roman"/>
              </w:rPr>
              <w:t>0.013</w:t>
            </w:r>
          </w:p>
        </w:tc>
        <w:tc>
          <w:tcPr>
            <w:tcW w:w="1540" w:type="dxa"/>
            <w:tcBorders>
              <w:top w:val="nil"/>
              <w:left w:val="nil"/>
              <w:bottom w:val="nil"/>
              <w:right w:val="nil"/>
            </w:tcBorders>
            <w:shd w:val="clear" w:color="auto" w:fill="auto"/>
            <w:noWrap/>
            <w:vAlign w:val="bottom"/>
            <w:hideMark/>
          </w:tcPr>
          <w:p w14:paraId="15BC5791" w14:textId="77777777" w:rsidR="005734EE" w:rsidRPr="005734EE" w:rsidRDefault="005734EE" w:rsidP="005734EE">
            <w:pPr>
              <w:jc w:val="center"/>
              <w:rPr>
                <w:rFonts w:eastAsia="Times New Roman" w:cs="Times New Roman"/>
              </w:rPr>
            </w:pPr>
            <w:r w:rsidRPr="005734EE">
              <w:rPr>
                <w:rFonts w:eastAsia="Times New Roman" w:cs="Times New Roman"/>
              </w:rPr>
              <w:t>0.020</w:t>
            </w:r>
          </w:p>
        </w:tc>
      </w:tr>
      <w:tr w:rsidR="005734EE" w:rsidRPr="005734EE" w14:paraId="02A45144" w14:textId="77777777" w:rsidTr="005734EE">
        <w:trPr>
          <w:trHeight w:val="315"/>
        </w:trPr>
        <w:tc>
          <w:tcPr>
            <w:tcW w:w="3680" w:type="dxa"/>
            <w:tcBorders>
              <w:top w:val="nil"/>
              <w:left w:val="nil"/>
              <w:bottom w:val="nil"/>
              <w:right w:val="nil"/>
            </w:tcBorders>
            <w:shd w:val="clear" w:color="auto" w:fill="auto"/>
            <w:noWrap/>
            <w:vAlign w:val="bottom"/>
            <w:hideMark/>
          </w:tcPr>
          <w:p w14:paraId="1CCF8321" w14:textId="77777777" w:rsidR="005734EE" w:rsidRPr="005734EE" w:rsidRDefault="005734EE" w:rsidP="005734EE">
            <w:pPr>
              <w:jc w:val="center"/>
              <w:rPr>
                <w:rFonts w:eastAsia="Times New Roman" w:cs="Times New Roman"/>
              </w:rPr>
            </w:pPr>
          </w:p>
        </w:tc>
        <w:tc>
          <w:tcPr>
            <w:tcW w:w="1200" w:type="dxa"/>
            <w:tcBorders>
              <w:top w:val="nil"/>
              <w:left w:val="nil"/>
              <w:bottom w:val="nil"/>
              <w:right w:val="nil"/>
            </w:tcBorders>
            <w:shd w:val="clear" w:color="auto" w:fill="auto"/>
            <w:noWrap/>
            <w:vAlign w:val="bottom"/>
            <w:hideMark/>
          </w:tcPr>
          <w:p w14:paraId="5FE6568A" w14:textId="77777777" w:rsidR="005734EE" w:rsidRPr="005734EE" w:rsidRDefault="005734EE" w:rsidP="005734EE">
            <w:pPr>
              <w:jc w:val="center"/>
              <w:rPr>
                <w:rFonts w:eastAsia="Times New Roman" w:cs="Times New Roman"/>
              </w:rPr>
            </w:pPr>
            <w:r w:rsidRPr="005734EE">
              <w:rPr>
                <w:rFonts w:eastAsia="Times New Roman" w:cs="Times New Roman"/>
              </w:rPr>
              <w:t>(0.028)</w:t>
            </w:r>
          </w:p>
        </w:tc>
        <w:tc>
          <w:tcPr>
            <w:tcW w:w="1200" w:type="dxa"/>
            <w:tcBorders>
              <w:top w:val="nil"/>
              <w:left w:val="nil"/>
              <w:bottom w:val="nil"/>
              <w:right w:val="nil"/>
            </w:tcBorders>
            <w:shd w:val="clear" w:color="auto" w:fill="auto"/>
            <w:noWrap/>
            <w:vAlign w:val="bottom"/>
            <w:hideMark/>
          </w:tcPr>
          <w:p w14:paraId="2292C5E6" w14:textId="77777777" w:rsidR="005734EE" w:rsidRPr="005734EE" w:rsidRDefault="005734EE" w:rsidP="005734EE">
            <w:pPr>
              <w:jc w:val="center"/>
              <w:rPr>
                <w:rFonts w:eastAsia="Times New Roman" w:cs="Times New Roman"/>
              </w:rPr>
            </w:pPr>
            <w:r w:rsidRPr="005734EE">
              <w:rPr>
                <w:rFonts w:eastAsia="Times New Roman" w:cs="Times New Roman"/>
              </w:rPr>
              <w:t>(0.028)</w:t>
            </w:r>
          </w:p>
        </w:tc>
        <w:tc>
          <w:tcPr>
            <w:tcW w:w="1440" w:type="dxa"/>
            <w:tcBorders>
              <w:top w:val="nil"/>
              <w:left w:val="nil"/>
              <w:bottom w:val="nil"/>
              <w:right w:val="nil"/>
            </w:tcBorders>
            <w:shd w:val="clear" w:color="auto" w:fill="auto"/>
            <w:noWrap/>
            <w:vAlign w:val="bottom"/>
            <w:hideMark/>
          </w:tcPr>
          <w:p w14:paraId="73BED341" w14:textId="77777777" w:rsidR="005734EE" w:rsidRPr="005734EE" w:rsidRDefault="005734EE" w:rsidP="005734EE">
            <w:pPr>
              <w:jc w:val="center"/>
              <w:rPr>
                <w:rFonts w:eastAsia="Times New Roman" w:cs="Times New Roman"/>
              </w:rPr>
            </w:pPr>
            <w:r w:rsidRPr="005734EE">
              <w:rPr>
                <w:rFonts w:eastAsia="Times New Roman" w:cs="Times New Roman"/>
              </w:rPr>
              <w:t>(0.031)</w:t>
            </w:r>
          </w:p>
        </w:tc>
        <w:tc>
          <w:tcPr>
            <w:tcW w:w="1540" w:type="dxa"/>
            <w:tcBorders>
              <w:top w:val="nil"/>
              <w:left w:val="nil"/>
              <w:bottom w:val="nil"/>
              <w:right w:val="nil"/>
            </w:tcBorders>
            <w:shd w:val="clear" w:color="auto" w:fill="auto"/>
            <w:noWrap/>
            <w:vAlign w:val="bottom"/>
            <w:hideMark/>
          </w:tcPr>
          <w:p w14:paraId="7ABB687C" w14:textId="77777777" w:rsidR="005734EE" w:rsidRPr="005734EE" w:rsidRDefault="005734EE" w:rsidP="005734EE">
            <w:pPr>
              <w:jc w:val="center"/>
              <w:rPr>
                <w:rFonts w:eastAsia="Times New Roman" w:cs="Times New Roman"/>
              </w:rPr>
            </w:pPr>
            <w:r w:rsidRPr="005734EE">
              <w:rPr>
                <w:rFonts w:eastAsia="Times New Roman" w:cs="Times New Roman"/>
              </w:rPr>
              <w:t>(0.032)</w:t>
            </w:r>
          </w:p>
        </w:tc>
      </w:tr>
      <w:tr w:rsidR="005734EE" w:rsidRPr="005734EE" w14:paraId="3F22CC24" w14:textId="77777777" w:rsidTr="005734EE">
        <w:trPr>
          <w:trHeight w:val="315"/>
        </w:trPr>
        <w:tc>
          <w:tcPr>
            <w:tcW w:w="3680" w:type="dxa"/>
            <w:tcBorders>
              <w:top w:val="nil"/>
              <w:left w:val="nil"/>
              <w:bottom w:val="nil"/>
              <w:right w:val="nil"/>
            </w:tcBorders>
            <w:shd w:val="clear" w:color="auto" w:fill="auto"/>
            <w:noWrap/>
            <w:vAlign w:val="bottom"/>
            <w:hideMark/>
          </w:tcPr>
          <w:p w14:paraId="74CE46B0" w14:textId="77777777" w:rsidR="005734EE" w:rsidRPr="005734EE" w:rsidRDefault="005734EE" w:rsidP="005734EE">
            <w:pPr>
              <w:rPr>
                <w:rFonts w:eastAsia="Times New Roman" w:cs="Times New Roman"/>
              </w:rPr>
            </w:pPr>
            <w:r w:rsidRPr="005734EE">
              <w:rPr>
                <w:rFonts w:eastAsia="Times New Roman" w:cs="Times New Roman"/>
              </w:rPr>
              <w:t>Person-years</w:t>
            </w:r>
          </w:p>
        </w:tc>
        <w:tc>
          <w:tcPr>
            <w:tcW w:w="1200" w:type="dxa"/>
            <w:tcBorders>
              <w:top w:val="nil"/>
              <w:left w:val="nil"/>
              <w:bottom w:val="nil"/>
              <w:right w:val="nil"/>
            </w:tcBorders>
            <w:shd w:val="clear" w:color="auto" w:fill="auto"/>
            <w:noWrap/>
            <w:vAlign w:val="bottom"/>
            <w:hideMark/>
          </w:tcPr>
          <w:p w14:paraId="287AB57E" w14:textId="77777777" w:rsidR="005734EE" w:rsidRPr="005734EE" w:rsidRDefault="005734EE" w:rsidP="005734EE">
            <w:pPr>
              <w:jc w:val="center"/>
              <w:rPr>
                <w:rFonts w:eastAsia="Times New Roman" w:cs="Times New Roman"/>
              </w:rPr>
            </w:pPr>
            <w:r w:rsidRPr="005734EE">
              <w:rPr>
                <w:rFonts w:eastAsia="Times New Roman" w:cs="Times New Roman"/>
              </w:rPr>
              <w:t>15,699</w:t>
            </w:r>
          </w:p>
        </w:tc>
        <w:tc>
          <w:tcPr>
            <w:tcW w:w="1200" w:type="dxa"/>
            <w:tcBorders>
              <w:top w:val="nil"/>
              <w:left w:val="nil"/>
              <w:bottom w:val="nil"/>
              <w:right w:val="nil"/>
            </w:tcBorders>
            <w:shd w:val="clear" w:color="auto" w:fill="auto"/>
            <w:noWrap/>
            <w:vAlign w:val="bottom"/>
            <w:hideMark/>
          </w:tcPr>
          <w:p w14:paraId="06916E61" w14:textId="77777777" w:rsidR="005734EE" w:rsidRPr="005734EE" w:rsidRDefault="005734EE" w:rsidP="005734EE">
            <w:pPr>
              <w:jc w:val="center"/>
              <w:rPr>
                <w:rFonts w:eastAsia="Times New Roman" w:cs="Times New Roman"/>
              </w:rPr>
            </w:pPr>
            <w:r w:rsidRPr="005734EE">
              <w:rPr>
                <w:rFonts w:eastAsia="Times New Roman" w:cs="Times New Roman"/>
              </w:rPr>
              <w:t>15,699</w:t>
            </w:r>
          </w:p>
        </w:tc>
        <w:tc>
          <w:tcPr>
            <w:tcW w:w="1440" w:type="dxa"/>
            <w:tcBorders>
              <w:top w:val="nil"/>
              <w:left w:val="nil"/>
              <w:bottom w:val="nil"/>
              <w:right w:val="nil"/>
            </w:tcBorders>
            <w:shd w:val="clear" w:color="auto" w:fill="auto"/>
            <w:noWrap/>
            <w:vAlign w:val="bottom"/>
            <w:hideMark/>
          </w:tcPr>
          <w:p w14:paraId="14443D48" w14:textId="77777777" w:rsidR="005734EE" w:rsidRPr="005734EE" w:rsidRDefault="005734EE" w:rsidP="005734EE">
            <w:pPr>
              <w:jc w:val="center"/>
              <w:rPr>
                <w:rFonts w:eastAsia="Times New Roman" w:cs="Times New Roman"/>
              </w:rPr>
            </w:pPr>
            <w:r w:rsidRPr="005734EE">
              <w:rPr>
                <w:rFonts w:eastAsia="Times New Roman" w:cs="Times New Roman"/>
              </w:rPr>
              <w:t>15,594</w:t>
            </w:r>
          </w:p>
        </w:tc>
        <w:tc>
          <w:tcPr>
            <w:tcW w:w="1540" w:type="dxa"/>
            <w:tcBorders>
              <w:top w:val="nil"/>
              <w:left w:val="nil"/>
              <w:bottom w:val="nil"/>
              <w:right w:val="nil"/>
            </w:tcBorders>
            <w:shd w:val="clear" w:color="auto" w:fill="auto"/>
            <w:noWrap/>
            <w:vAlign w:val="bottom"/>
            <w:hideMark/>
          </w:tcPr>
          <w:p w14:paraId="18EFB5EC" w14:textId="77777777" w:rsidR="005734EE" w:rsidRPr="005734EE" w:rsidRDefault="005734EE" w:rsidP="005734EE">
            <w:pPr>
              <w:jc w:val="center"/>
              <w:rPr>
                <w:rFonts w:eastAsia="Times New Roman" w:cs="Times New Roman"/>
              </w:rPr>
            </w:pPr>
            <w:r w:rsidRPr="005734EE">
              <w:rPr>
                <w:rFonts w:eastAsia="Times New Roman" w:cs="Times New Roman"/>
              </w:rPr>
              <w:t>15,594</w:t>
            </w:r>
          </w:p>
        </w:tc>
      </w:tr>
      <w:tr w:rsidR="005734EE" w:rsidRPr="005734EE" w14:paraId="6D82A301" w14:textId="77777777" w:rsidTr="005734EE">
        <w:trPr>
          <w:trHeight w:val="315"/>
        </w:trPr>
        <w:tc>
          <w:tcPr>
            <w:tcW w:w="3680" w:type="dxa"/>
            <w:tcBorders>
              <w:top w:val="nil"/>
              <w:left w:val="nil"/>
              <w:bottom w:val="single" w:sz="4" w:space="0" w:color="auto"/>
              <w:right w:val="nil"/>
            </w:tcBorders>
            <w:shd w:val="clear" w:color="auto" w:fill="auto"/>
            <w:noWrap/>
            <w:vAlign w:val="bottom"/>
            <w:hideMark/>
          </w:tcPr>
          <w:p w14:paraId="34FE5DC4" w14:textId="77777777" w:rsidR="005734EE" w:rsidRPr="005734EE" w:rsidRDefault="005734EE" w:rsidP="005734EE">
            <w:pPr>
              <w:rPr>
                <w:rFonts w:eastAsia="Times New Roman" w:cs="Times New Roman"/>
              </w:rPr>
            </w:pPr>
            <w:r w:rsidRPr="005734EE">
              <w:rPr>
                <w:rFonts w:eastAsia="Times New Roman" w:cs="Times New Roman"/>
              </w:rPr>
              <w:t>Unique observations</w:t>
            </w:r>
          </w:p>
        </w:tc>
        <w:tc>
          <w:tcPr>
            <w:tcW w:w="1200" w:type="dxa"/>
            <w:tcBorders>
              <w:top w:val="nil"/>
              <w:left w:val="nil"/>
              <w:bottom w:val="single" w:sz="4" w:space="0" w:color="auto"/>
              <w:right w:val="nil"/>
            </w:tcBorders>
            <w:shd w:val="clear" w:color="auto" w:fill="auto"/>
            <w:noWrap/>
            <w:vAlign w:val="bottom"/>
            <w:hideMark/>
          </w:tcPr>
          <w:p w14:paraId="1D5FF622" w14:textId="77777777" w:rsidR="005734EE" w:rsidRPr="005734EE" w:rsidRDefault="005734EE" w:rsidP="005734EE">
            <w:pPr>
              <w:jc w:val="center"/>
              <w:rPr>
                <w:rFonts w:eastAsia="Times New Roman" w:cs="Times New Roman"/>
              </w:rPr>
            </w:pPr>
            <w:r w:rsidRPr="005734EE">
              <w:rPr>
                <w:rFonts w:eastAsia="Times New Roman" w:cs="Times New Roman"/>
              </w:rPr>
              <w:t>8,466</w:t>
            </w:r>
          </w:p>
        </w:tc>
        <w:tc>
          <w:tcPr>
            <w:tcW w:w="1200" w:type="dxa"/>
            <w:tcBorders>
              <w:top w:val="nil"/>
              <w:left w:val="nil"/>
              <w:bottom w:val="single" w:sz="4" w:space="0" w:color="auto"/>
              <w:right w:val="nil"/>
            </w:tcBorders>
            <w:shd w:val="clear" w:color="auto" w:fill="auto"/>
            <w:noWrap/>
            <w:vAlign w:val="bottom"/>
            <w:hideMark/>
          </w:tcPr>
          <w:p w14:paraId="0572263C" w14:textId="77777777" w:rsidR="005734EE" w:rsidRPr="005734EE" w:rsidRDefault="005734EE" w:rsidP="005734EE">
            <w:pPr>
              <w:jc w:val="center"/>
              <w:rPr>
                <w:rFonts w:eastAsia="Times New Roman" w:cs="Times New Roman"/>
              </w:rPr>
            </w:pPr>
            <w:r w:rsidRPr="005734EE">
              <w:rPr>
                <w:rFonts w:eastAsia="Times New Roman" w:cs="Times New Roman"/>
              </w:rPr>
              <w:t>8,466</w:t>
            </w:r>
          </w:p>
        </w:tc>
        <w:tc>
          <w:tcPr>
            <w:tcW w:w="1440" w:type="dxa"/>
            <w:tcBorders>
              <w:top w:val="nil"/>
              <w:left w:val="nil"/>
              <w:bottom w:val="single" w:sz="4" w:space="0" w:color="auto"/>
              <w:right w:val="nil"/>
            </w:tcBorders>
            <w:shd w:val="clear" w:color="auto" w:fill="auto"/>
            <w:noWrap/>
            <w:vAlign w:val="bottom"/>
            <w:hideMark/>
          </w:tcPr>
          <w:p w14:paraId="073181E6" w14:textId="77777777" w:rsidR="005734EE" w:rsidRPr="005734EE" w:rsidRDefault="005734EE" w:rsidP="005734EE">
            <w:pPr>
              <w:jc w:val="center"/>
              <w:rPr>
                <w:rFonts w:eastAsia="Times New Roman" w:cs="Times New Roman"/>
              </w:rPr>
            </w:pPr>
            <w:r w:rsidRPr="005734EE">
              <w:rPr>
                <w:rFonts w:eastAsia="Times New Roman" w:cs="Times New Roman"/>
              </w:rPr>
              <w:t>8,430</w:t>
            </w:r>
          </w:p>
        </w:tc>
        <w:tc>
          <w:tcPr>
            <w:tcW w:w="1540" w:type="dxa"/>
            <w:tcBorders>
              <w:top w:val="nil"/>
              <w:left w:val="nil"/>
              <w:bottom w:val="single" w:sz="4" w:space="0" w:color="auto"/>
              <w:right w:val="nil"/>
            </w:tcBorders>
            <w:shd w:val="clear" w:color="auto" w:fill="auto"/>
            <w:noWrap/>
            <w:vAlign w:val="bottom"/>
            <w:hideMark/>
          </w:tcPr>
          <w:p w14:paraId="11510D94" w14:textId="77777777" w:rsidR="005734EE" w:rsidRPr="005734EE" w:rsidRDefault="005734EE" w:rsidP="005734EE">
            <w:pPr>
              <w:jc w:val="center"/>
              <w:rPr>
                <w:rFonts w:eastAsia="Times New Roman" w:cs="Times New Roman"/>
              </w:rPr>
            </w:pPr>
            <w:r w:rsidRPr="005734EE">
              <w:rPr>
                <w:rFonts w:eastAsia="Times New Roman" w:cs="Times New Roman"/>
              </w:rPr>
              <w:t>8,430</w:t>
            </w:r>
          </w:p>
        </w:tc>
      </w:tr>
      <w:tr w:rsidR="005734EE" w:rsidRPr="005734EE" w14:paraId="6DAFD2D5" w14:textId="77777777" w:rsidTr="005734EE">
        <w:trPr>
          <w:trHeight w:val="645"/>
        </w:trPr>
        <w:tc>
          <w:tcPr>
            <w:tcW w:w="9060" w:type="dxa"/>
            <w:gridSpan w:val="5"/>
            <w:tcBorders>
              <w:top w:val="single" w:sz="4" w:space="0" w:color="auto"/>
              <w:left w:val="nil"/>
              <w:bottom w:val="nil"/>
              <w:right w:val="nil"/>
            </w:tcBorders>
            <w:shd w:val="clear" w:color="auto" w:fill="auto"/>
            <w:vAlign w:val="bottom"/>
            <w:hideMark/>
          </w:tcPr>
          <w:p w14:paraId="47B45F10" w14:textId="77777777" w:rsidR="005734EE" w:rsidRPr="005734EE" w:rsidRDefault="005734EE" w:rsidP="005734EE">
            <w:pPr>
              <w:rPr>
                <w:rFonts w:eastAsia="Times New Roman" w:cs="Times New Roman"/>
              </w:rPr>
            </w:pPr>
            <w:r w:rsidRPr="005734EE">
              <w:rPr>
                <w:rFonts w:eastAsia="Times New Roman" w:cs="Times New Roman"/>
                <w:i/>
                <w:iCs/>
              </w:rPr>
              <w:t>Note</w:t>
            </w:r>
            <w:r w:rsidRPr="005734EE">
              <w:rPr>
                <w:rFonts w:eastAsia="Times New Roman" w:cs="Times New Roman"/>
              </w:rPr>
              <w:t xml:space="preserve">: Regression coefficients are in standard deviation units. Model 1 includes individual fixed effects. Model 2 includes individual fixed effects and time-varying covariates. </w:t>
            </w:r>
          </w:p>
        </w:tc>
      </w:tr>
      <w:tr w:rsidR="005734EE" w:rsidRPr="005734EE" w14:paraId="408C0587" w14:textId="77777777" w:rsidTr="005734EE">
        <w:trPr>
          <w:trHeight w:val="315"/>
        </w:trPr>
        <w:tc>
          <w:tcPr>
            <w:tcW w:w="9060" w:type="dxa"/>
            <w:gridSpan w:val="5"/>
            <w:tcBorders>
              <w:top w:val="nil"/>
              <w:left w:val="nil"/>
              <w:bottom w:val="nil"/>
              <w:right w:val="nil"/>
            </w:tcBorders>
            <w:shd w:val="clear" w:color="auto" w:fill="auto"/>
            <w:noWrap/>
            <w:vAlign w:val="bottom"/>
            <w:hideMark/>
          </w:tcPr>
          <w:p w14:paraId="0D383669" w14:textId="77777777" w:rsidR="005734EE" w:rsidRPr="005734EE" w:rsidRDefault="005734EE" w:rsidP="005734EE">
            <w:pPr>
              <w:rPr>
                <w:rFonts w:eastAsia="Times New Roman" w:cs="Times New Roman"/>
              </w:rPr>
            </w:pPr>
            <w:r w:rsidRPr="005734EE">
              <w:rPr>
                <w:rFonts w:eastAsia="Times New Roman" w:cs="Times New Roman"/>
              </w:rPr>
              <w:t>*</w:t>
            </w:r>
            <w:r w:rsidRPr="005734EE">
              <w:rPr>
                <w:rFonts w:eastAsia="Times New Roman" w:cs="Times New Roman"/>
                <w:i/>
                <w:iCs/>
              </w:rPr>
              <w:t xml:space="preserve">p </w:t>
            </w:r>
            <w:r w:rsidRPr="005734EE">
              <w:rPr>
                <w:rFonts w:eastAsia="Times New Roman" w:cs="Times New Roman"/>
              </w:rPr>
              <w:t>&lt; .05. **</w:t>
            </w:r>
            <w:r w:rsidRPr="005734EE">
              <w:rPr>
                <w:rFonts w:eastAsia="Times New Roman" w:cs="Times New Roman"/>
                <w:i/>
                <w:iCs/>
              </w:rPr>
              <w:t xml:space="preserve">p </w:t>
            </w:r>
            <w:r w:rsidRPr="005734EE">
              <w:rPr>
                <w:rFonts w:eastAsia="Times New Roman" w:cs="Times New Roman"/>
              </w:rPr>
              <w:t>&lt; .01.</w:t>
            </w:r>
          </w:p>
        </w:tc>
      </w:tr>
    </w:tbl>
    <w:p w14:paraId="77DC456A" w14:textId="394CA383" w:rsidR="00A05531" w:rsidRDefault="00A05531" w:rsidP="00656B7A"/>
    <w:sectPr w:rsidR="00A05531" w:rsidSect="00656B7A">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DA483" w16cex:dateUtc="2022-01-03T16:36:00Z"/>
  <w16cex:commentExtensible w16cex:durableId="25829706" w16cex:dateUtc="2022-01-07T10:40:00Z"/>
  <w16cex:commentExtensible w16cex:durableId="25A2D2A3" w16cex:dateUtc="2022-01-31T21:26:00Z"/>
  <w16cex:commentExtensible w16cex:durableId="257DAEC3" w16cex:dateUtc="2022-01-03T17:20:00Z"/>
  <w16cex:commentExtensible w16cex:durableId="257DAF09" w16cex:dateUtc="2022-01-03T17:21:00Z"/>
  <w16cex:commentExtensible w16cex:durableId="257DAF5F" w16cex:dateUtc="2022-01-03T17:22:00Z"/>
  <w16cex:commentExtensible w16cex:durableId="2582E4BE" w16cex:dateUtc="2022-01-07T16: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F05A2C" w14:textId="77777777" w:rsidR="005C01B9" w:rsidRDefault="005C01B9" w:rsidP="00A4147B">
      <w:r>
        <w:separator/>
      </w:r>
    </w:p>
  </w:endnote>
  <w:endnote w:type="continuationSeparator" w:id="0">
    <w:p w14:paraId="210CB952" w14:textId="77777777" w:rsidR="005C01B9" w:rsidRDefault="005C01B9" w:rsidP="00A41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9491035"/>
      <w:docPartObj>
        <w:docPartGallery w:val="Page Numbers (Bottom of Page)"/>
        <w:docPartUnique/>
      </w:docPartObj>
    </w:sdtPr>
    <w:sdtEndPr>
      <w:rPr>
        <w:noProof/>
      </w:rPr>
    </w:sdtEndPr>
    <w:sdtContent>
      <w:p w14:paraId="0E7ACF91" w14:textId="3AFA53AF" w:rsidR="00B12180" w:rsidRDefault="00B12180">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5A49DA1B" w14:textId="77777777" w:rsidR="00B12180" w:rsidRDefault="00B12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B23DF" w14:textId="77777777" w:rsidR="005C01B9" w:rsidRDefault="005C01B9" w:rsidP="00A4147B">
      <w:r>
        <w:separator/>
      </w:r>
    </w:p>
  </w:footnote>
  <w:footnote w:type="continuationSeparator" w:id="0">
    <w:p w14:paraId="1BD868B1" w14:textId="77777777" w:rsidR="005C01B9" w:rsidRDefault="005C01B9" w:rsidP="00A414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1A7020"/>
    <w:multiLevelType w:val="hybridMultilevel"/>
    <w:tmpl w:val="6B46DFC4"/>
    <w:lvl w:ilvl="0" w:tplc="1F4062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2epx0rvpa5he2avovrvwif9rf5atddt2z&quot;&gt;work and family&lt;record-ids&gt;&lt;item&gt;8&lt;/item&gt;&lt;item&gt;11&lt;/item&gt;&lt;item&gt;22&lt;/item&gt;&lt;item&gt;34&lt;/item&gt;&lt;item&gt;35&lt;/item&gt;&lt;item&gt;44&lt;/item&gt;&lt;item&gt;46&lt;/item&gt;&lt;item&gt;55&lt;/item&gt;&lt;item&gt;74&lt;/item&gt;&lt;item&gt;81&lt;/item&gt;&lt;item&gt;84&lt;/item&gt;&lt;item&gt;127&lt;/item&gt;&lt;item&gt;156&lt;/item&gt;&lt;item&gt;158&lt;/item&gt;&lt;item&gt;165&lt;/item&gt;&lt;item&gt;169&lt;/item&gt;&lt;item&gt;176&lt;/item&gt;&lt;item&gt;177&lt;/item&gt;&lt;item&gt;178&lt;/item&gt;&lt;item&gt;180&lt;/item&gt;&lt;item&gt;185&lt;/item&gt;&lt;item&gt;186&lt;/item&gt;&lt;item&gt;192&lt;/item&gt;&lt;item&gt;197&lt;/item&gt;&lt;item&gt;199&lt;/item&gt;&lt;item&gt;212&lt;/item&gt;&lt;item&gt;213&lt;/item&gt;&lt;item&gt;227&lt;/item&gt;&lt;item&gt;237&lt;/item&gt;&lt;item&gt;240&lt;/item&gt;&lt;item&gt;242&lt;/item&gt;&lt;item&gt;246&lt;/item&gt;&lt;item&gt;250&lt;/item&gt;&lt;item&gt;251&lt;/item&gt;&lt;item&gt;254&lt;/item&gt;&lt;item&gt;267&lt;/item&gt;&lt;item&gt;269&lt;/item&gt;&lt;item&gt;274&lt;/item&gt;&lt;item&gt;276&lt;/item&gt;&lt;item&gt;277&lt;/item&gt;&lt;item&gt;284&lt;/item&gt;&lt;item&gt;302&lt;/item&gt;&lt;item&gt;311&lt;/item&gt;&lt;item&gt;339&lt;/item&gt;&lt;item&gt;340&lt;/item&gt;&lt;item&gt;342&lt;/item&gt;&lt;item&gt;344&lt;/item&gt;&lt;item&gt;370&lt;/item&gt;&lt;item&gt;372&lt;/item&gt;&lt;item&gt;373&lt;/item&gt;&lt;item&gt;374&lt;/item&gt;&lt;item&gt;375&lt;/item&gt;&lt;item&gt;376&lt;/item&gt;&lt;item&gt;377&lt;/item&gt;&lt;item&gt;380&lt;/item&gt;&lt;item&gt;381&lt;/item&gt;&lt;item&gt;382&lt;/item&gt;&lt;item&gt;383&lt;/item&gt;&lt;item&gt;413&lt;/item&gt;&lt;item&gt;414&lt;/item&gt;&lt;item&gt;415&lt;/item&gt;&lt;item&gt;416&lt;/item&gt;&lt;item&gt;417&lt;/item&gt;&lt;item&gt;418&lt;/item&gt;&lt;item&gt;420&lt;/item&gt;&lt;item&gt;421&lt;/item&gt;&lt;/record-ids&gt;&lt;/item&gt;&lt;/Libraries&gt;"/>
  </w:docVars>
  <w:rsids>
    <w:rsidRoot w:val="0043546E"/>
    <w:rsid w:val="0000007E"/>
    <w:rsid w:val="00000FCC"/>
    <w:rsid w:val="00002F19"/>
    <w:rsid w:val="00003A5D"/>
    <w:rsid w:val="00004017"/>
    <w:rsid w:val="000044D2"/>
    <w:rsid w:val="0000490E"/>
    <w:rsid w:val="0000729D"/>
    <w:rsid w:val="00010E41"/>
    <w:rsid w:val="00010F4D"/>
    <w:rsid w:val="00014937"/>
    <w:rsid w:val="0001789C"/>
    <w:rsid w:val="000232DA"/>
    <w:rsid w:val="00024DCD"/>
    <w:rsid w:val="000257A9"/>
    <w:rsid w:val="00025A20"/>
    <w:rsid w:val="000260D2"/>
    <w:rsid w:val="00032147"/>
    <w:rsid w:val="000333EA"/>
    <w:rsid w:val="00036AF7"/>
    <w:rsid w:val="000377C3"/>
    <w:rsid w:val="000445AB"/>
    <w:rsid w:val="000502ED"/>
    <w:rsid w:val="000538DE"/>
    <w:rsid w:val="00056011"/>
    <w:rsid w:val="00056D39"/>
    <w:rsid w:val="00057EBA"/>
    <w:rsid w:val="00057FFE"/>
    <w:rsid w:val="00064376"/>
    <w:rsid w:val="00064523"/>
    <w:rsid w:val="0006718E"/>
    <w:rsid w:val="000671B9"/>
    <w:rsid w:val="000709D8"/>
    <w:rsid w:val="00074426"/>
    <w:rsid w:val="0007457D"/>
    <w:rsid w:val="00077828"/>
    <w:rsid w:val="00081BD8"/>
    <w:rsid w:val="00083E3E"/>
    <w:rsid w:val="00084807"/>
    <w:rsid w:val="00084D9B"/>
    <w:rsid w:val="00085172"/>
    <w:rsid w:val="00086447"/>
    <w:rsid w:val="00086581"/>
    <w:rsid w:val="000900C9"/>
    <w:rsid w:val="00090E0F"/>
    <w:rsid w:val="0009111A"/>
    <w:rsid w:val="00091788"/>
    <w:rsid w:val="000923EF"/>
    <w:rsid w:val="00092864"/>
    <w:rsid w:val="00092A95"/>
    <w:rsid w:val="0009392D"/>
    <w:rsid w:val="00095E6B"/>
    <w:rsid w:val="00096938"/>
    <w:rsid w:val="00096C54"/>
    <w:rsid w:val="000A0688"/>
    <w:rsid w:val="000A4CFB"/>
    <w:rsid w:val="000A5472"/>
    <w:rsid w:val="000A57DB"/>
    <w:rsid w:val="000A580A"/>
    <w:rsid w:val="000B09C1"/>
    <w:rsid w:val="000B2D06"/>
    <w:rsid w:val="000B3CE9"/>
    <w:rsid w:val="000B46C8"/>
    <w:rsid w:val="000B50A7"/>
    <w:rsid w:val="000B578E"/>
    <w:rsid w:val="000B6387"/>
    <w:rsid w:val="000B63BF"/>
    <w:rsid w:val="000C0E3C"/>
    <w:rsid w:val="000C43CE"/>
    <w:rsid w:val="000C4878"/>
    <w:rsid w:val="000C6A97"/>
    <w:rsid w:val="000C7CA5"/>
    <w:rsid w:val="000D085C"/>
    <w:rsid w:val="000D0C4C"/>
    <w:rsid w:val="000D1797"/>
    <w:rsid w:val="000D1B5F"/>
    <w:rsid w:val="000D233F"/>
    <w:rsid w:val="000D3917"/>
    <w:rsid w:val="000D5996"/>
    <w:rsid w:val="000D62E1"/>
    <w:rsid w:val="000D6783"/>
    <w:rsid w:val="000E08F6"/>
    <w:rsid w:val="000E19C9"/>
    <w:rsid w:val="000E1C9C"/>
    <w:rsid w:val="000E4332"/>
    <w:rsid w:val="000E6BCC"/>
    <w:rsid w:val="000E6D00"/>
    <w:rsid w:val="000E7552"/>
    <w:rsid w:val="000E760E"/>
    <w:rsid w:val="000E7D28"/>
    <w:rsid w:val="000F106F"/>
    <w:rsid w:val="000F1DF2"/>
    <w:rsid w:val="000F208A"/>
    <w:rsid w:val="000F3A79"/>
    <w:rsid w:val="000F4BCA"/>
    <w:rsid w:val="000F4E0E"/>
    <w:rsid w:val="000F6063"/>
    <w:rsid w:val="000F69CD"/>
    <w:rsid w:val="00100A81"/>
    <w:rsid w:val="00102903"/>
    <w:rsid w:val="001029E6"/>
    <w:rsid w:val="00102E19"/>
    <w:rsid w:val="00104183"/>
    <w:rsid w:val="00104FCE"/>
    <w:rsid w:val="0010775A"/>
    <w:rsid w:val="00107F19"/>
    <w:rsid w:val="001118E1"/>
    <w:rsid w:val="00111DC8"/>
    <w:rsid w:val="00112DA8"/>
    <w:rsid w:val="001147B4"/>
    <w:rsid w:val="00114E82"/>
    <w:rsid w:val="00115A30"/>
    <w:rsid w:val="00120F6D"/>
    <w:rsid w:val="00122A02"/>
    <w:rsid w:val="00122C8F"/>
    <w:rsid w:val="0012332F"/>
    <w:rsid w:val="00123C87"/>
    <w:rsid w:val="001267DA"/>
    <w:rsid w:val="00127022"/>
    <w:rsid w:val="00132358"/>
    <w:rsid w:val="00133CAC"/>
    <w:rsid w:val="00134FED"/>
    <w:rsid w:val="001362AA"/>
    <w:rsid w:val="0013791D"/>
    <w:rsid w:val="00137D7F"/>
    <w:rsid w:val="0014180D"/>
    <w:rsid w:val="00142A48"/>
    <w:rsid w:val="00142F4B"/>
    <w:rsid w:val="001436B0"/>
    <w:rsid w:val="00143C2E"/>
    <w:rsid w:val="001449FA"/>
    <w:rsid w:val="00145232"/>
    <w:rsid w:val="001506F2"/>
    <w:rsid w:val="00150BB3"/>
    <w:rsid w:val="00152EA0"/>
    <w:rsid w:val="00154A6F"/>
    <w:rsid w:val="00162888"/>
    <w:rsid w:val="00162C0D"/>
    <w:rsid w:val="00165A4E"/>
    <w:rsid w:val="001678B8"/>
    <w:rsid w:val="00170B16"/>
    <w:rsid w:val="001719EE"/>
    <w:rsid w:val="00173134"/>
    <w:rsid w:val="0017332A"/>
    <w:rsid w:val="0017688D"/>
    <w:rsid w:val="001778F8"/>
    <w:rsid w:val="001803E6"/>
    <w:rsid w:val="001816BD"/>
    <w:rsid w:val="001817BA"/>
    <w:rsid w:val="00183128"/>
    <w:rsid w:val="00183D33"/>
    <w:rsid w:val="001843C3"/>
    <w:rsid w:val="00185966"/>
    <w:rsid w:val="00185A82"/>
    <w:rsid w:val="00186275"/>
    <w:rsid w:val="00186ADD"/>
    <w:rsid w:val="00190257"/>
    <w:rsid w:val="00193133"/>
    <w:rsid w:val="00193C46"/>
    <w:rsid w:val="001942A5"/>
    <w:rsid w:val="00194752"/>
    <w:rsid w:val="001947D0"/>
    <w:rsid w:val="00194B24"/>
    <w:rsid w:val="001952F9"/>
    <w:rsid w:val="001961BB"/>
    <w:rsid w:val="00196572"/>
    <w:rsid w:val="00196F95"/>
    <w:rsid w:val="00197FD4"/>
    <w:rsid w:val="001A1205"/>
    <w:rsid w:val="001A18D5"/>
    <w:rsid w:val="001A30BC"/>
    <w:rsid w:val="001A4336"/>
    <w:rsid w:val="001A471E"/>
    <w:rsid w:val="001A5E05"/>
    <w:rsid w:val="001A71BF"/>
    <w:rsid w:val="001B1362"/>
    <w:rsid w:val="001B2E9B"/>
    <w:rsid w:val="001B3980"/>
    <w:rsid w:val="001B5F35"/>
    <w:rsid w:val="001B7330"/>
    <w:rsid w:val="001B7523"/>
    <w:rsid w:val="001B7645"/>
    <w:rsid w:val="001C09A0"/>
    <w:rsid w:val="001C2738"/>
    <w:rsid w:val="001C2AF6"/>
    <w:rsid w:val="001C2D61"/>
    <w:rsid w:val="001C48BF"/>
    <w:rsid w:val="001C5322"/>
    <w:rsid w:val="001C6911"/>
    <w:rsid w:val="001D28D9"/>
    <w:rsid w:val="001D2A7A"/>
    <w:rsid w:val="001D6671"/>
    <w:rsid w:val="001D6F92"/>
    <w:rsid w:val="001E0517"/>
    <w:rsid w:val="001E1594"/>
    <w:rsid w:val="001E1ED9"/>
    <w:rsid w:val="001E2017"/>
    <w:rsid w:val="001E569D"/>
    <w:rsid w:val="001E6C9A"/>
    <w:rsid w:val="001E7D08"/>
    <w:rsid w:val="001F0927"/>
    <w:rsid w:val="001F179C"/>
    <w:rsid w:val="001F291F"/>
    <w:rsid w:val="001F364C"/>
    <w:rsid w:val="001F4A01"/>
    <w:rsid w:val="001F6401"/>
    <w:rsid w:val="001F6BD9"/>
    <w:rsid w:val="001F77A0"/>
    <w:rsid w:val="00200263"/>
    <w:rsid w:val="002010DE"/>
    <w:rsid w:val="00201455"/>
    <w:rsid w:val="00204379"/>
    <w:rsid w:val="00205380"/>
    <w:rsid w:val="00206579"/>
    <w:rsid w:val="00210028"/>
    <w:rsid w:val="00210CE8"/>
    <w:rsid w:val="00210E6B"/>
    <w:rsid w:val="00211550"/>
    <w:rsid w:val="002117FB"/>
    <w:rsid w:val="00211D2A"/>
    <w:rsid w:val="00212558"/>
    <w:rsid w:val="00215744"/>
    <w:rsid w:val="00216050"/>
    <w:rsid w:val="00216A3B"/>
    <w:rsid w:val="00220248"/>
    <w:rsid w:val="002211BC"/>
    <w:rsid w:val="0022193A"/>
    <w:rsid w:val="00222000"/>
    <w:rsid w:val="00222B88"/>
    <w:rsid w:val="002259F7"/>
    <w:rsid w:val="00225C41"/>
    <w:rsid w:val="00226F7A"/>
    <w:rsid w:val="00231E65"/>
    <w:rsid w:val="002331AD"/>
    <w:rsid w:val="00233992"/>
    <w:rsid w:val="00234FE1"/>
    <w:rsid w:val="00242654"/>
    <w:rsid w:val="00242E2B"/>
    <w:rsid w:val="0024312F"/>
    <w:rsid w:val="00244838"/>
    <w:rsid w:val="00244D45"/>
    <w:rsid w:val="002454FF"/>
    <w:rsid w:val="00246061"/>
    <w:rsid w:val="002461DE"/>
    <w:rsid w:val="00246B3C"/>
    <w:rsid w:val="002470C9"/>
    <w:rsid w:val="00250AE7"/>
    <w:rsid w:val="00251B45"/>
    <w:rsid w:val="00251DAB"/>
    <w:rsid w:val="00251E7F"/>
    <w:rsid w:val="00252709"/>
    <w:rsid w:val="0025317C"/>
    <w:rsid w:val="00253588"/>
    <w:rsid w:val="00254D82"/>
    <w:rsid w:val="00254EB3"/>
    <w:rsid w:val="0025649E"/>
    <w:rsid w:val="00256A76"/>
    <w:rsid w:val="00257079"/>
    <w:rsid w:val="00257E00"/>
    <w:rsid w:val="0026032D"/>
    <w:rsid w:val="00262299"/>
    <w:rsid w:val="00262557"/>
    <w:rsid w:val="00262B77"/>
    <w:rsid w:val="00262CB6"/>
    <w:rsid w:val="002647E0"/>
    <w:rsid w:val="00265F10"/>
    <w:rsid w:val="0026686F"/>
    <w:rsid w:val="00266969"/>
    <w:rsid w:val="002728E4"/>
    <w:rsid w:val="00273A59"/>
    <w:rsid w:val="0027509B"/>
    <w:rsid w:val="002770F4"/>
    <w:rsid w:val="00277213"/>
    <w:rsid w:val="00277424"/>
    <w:rsid w:val="00280AF0"/>
    <w:rsid w:val="00280F9C"/>
    <w:rsid w:val="00281046"/>
    <w:rsid w:val="00282453"/>
    <w:rsid w:val="002824B0"/>
    <w:rsid w:val="00282B22"/>
    <w:rsid w:val="00284D29"/>
    <w:rsid w:val="0028550A"/>
    <w:rsid w:val="002865DC"/>
    <w:rsid w:val="00286CCD"/>
    <w:rsid w:val="002908C4"/>
    <w:rsid w:val="0029284A"/>
    <w:rsid w:val="00292881"/>
    <w:rsid w:val="002936D7"/>
    <w:rsid w:val="00293925"/>
    <w:rsid w:val="002947A9"/>
    <w:rsid w:val="002956E6"/>
    <w:rsid w:val="0029699F"/>
    <w:rsid w:val="002A0C8B"/>
    <w:rsid w:val="002A0FB7"/>
    <w:rsid w:val="002A136B"/>
    <w:rsid w:val="002A2112"/>
    <w:rsid w:val="002A2EDF"/>
    <w:rsid w:val="002A2F6C"/>
    <w:rsid w:val="002A3497"/>
    <w:rsid w:val="002B0028"/>
    <w:rsid w:val="002B0612"/>
    <w:rsid w:val="002B2DBF"/>
    <w:rsid w:val="002B2FA4"/>
    <w:rsid w:val="002B423F"/>
    <w:rsid w:val="002B5480"/>
    <w:rsid w:val="002B61E1"/>
    <w:rsid w:val="002B6747"/>
    <w:rsid w:val="002B7742"/>
    <w:rsid w:val="002C0F12"/>
    <w:rsid w:val="002C129F"/>
    <w:rsid w:val="002C1C5C"/>
    <w:rsid w:val="002D0A15"/>
    <w:rsid w:val="002D33F6"/>
    <w:rsid w:val="002D3AF0"/>
    <w:rsid w:val="002D3EA2"/>
    <w:rsid w:val="002D690C"/>
    <w:rsid w:val="002D7018"/>
    <w:rsid w:val="002D7475"/>
    <w:rsid w:val="002E18A2"/>
    <w:rsid w:val="002E3DDA"/>
    <w:rsid w:val="002E6C93"/>
    <w:rsid w:val="002E7741"/>
    <w:rsid w:val="002F08E9"/>
    <w:rsid w:val="002F1096"/>
    <w:rsid w:val="002F2E6F"/>
    <w:rsid w:val="002F3849"/>
    <w:rsid w:val="002F5CA3"/>
    <w:rsid w:val="0030022C"/>
    <w:rsid w:val="00300F1B"/>
    <w:rsid w:val="00301128"/>
    <w:rsid w:val="00312C1D"/>
    <w:rsid w:val="00312D5B"/>
    <w:rsid w:val="00313D93"/>
    <w:rsid w:val="003143C7"/>
    <w:rsid w:val="00314C46"/>
    <w:rsid w:val="0031520D"/>
    <w:rsid w:val="00315A2B"/>
    <w:rsid w:val="00325A7D"/>
    <w:rsid w:val="00326E5F"/>
    <w:rsid w:val="00326F8D"/>
    <w:rsid w:val="0032789C"/>
    <w:rsid w:val="00327D72"/>
    <w:rsid w:val="003301DC"/>
    <w:rsid w:val="00330B3A"/>
    <w:rsid w:val="00331440"/>
    <w:rsid w:val="00332074"/>
    <w:rsid w:val="003325DA"/>
    <w:rsid w:val="00332BEA"/>
    <w:rsid w:val="0033309C"/>
    <w:rsid w:val="003336D8"/>
    <w:rsid w:val="0033662D"/>
    <w:rsid w:val="00336D62"/>
    <w:rsid w:val="003372F1"/>
    <w:rsid w:val="00337DA6"/>
    <w:rsid w:val="003402A9"/>
    <w:rsid w:val="003427ED"/>
    <w:rsid w:val="00342F73"/>
    <w:rsid w:val="00343839"/>
    <w:rsid w:val="00343D1F"/>
    <w:rsid w:val="003444D0"/>
    <w:rsid w:val="003472BC"/>
    <w:rsid w:val="00347376"/>
    <w:rsid w:val="00350471"/>
    <w:rsid w:val="00351D5D"/>
    <w:rsid w:val="00352096"/>
    <w:rsid w:val="00352713"/>
    <w:rsid w:val="0035330F"/>
    <w:rsid w:val="00353C48"/>
    <w:rsid w:val="00355E4E"/>
    <w:rsid w:val="00357C8F"/>
    <w:rsid w:val="00360A8F"/>
    <w:rsid w:val="00362DEE"/>
    <w:rsid w:val="0036440F"/>
    <w:rsid w:val="00366830"/>
    <w:rsid w:val="00367112"/>
    <w:rsid w:val="00370E86"/>
    <w:rsid w:val="003721E8"/>
    <w:rsid w:val="0037236B"/>
    <w:rsid w:val="00372C41"/>
    <w:rsid w:val="00375317"/>
    <w:rsid w:val="0037553A"/>
    <w:rsid w:val="00375CFD"/>
    <w:rsid w:val="00376166"/>
    <w:rsid w:val="00376542"/>
    <w:rsid w:val="003769A1"/>
    <w:rsid w:val="00376B96"/>
    <w:rsid w:val="00377C17"/>
    <w:rsid w:val="00380713"/>
    <w:rsid w:val="0038073A"/>
    <w:rsid w:val="00381E77"/>
    <w:rsid w:val="0038212B"/>
    <w:rsid w:val="003838BA"/>
    <w:rsid w:val="0038444E"/>
    <w:rsid w:val="003846E5"/>
    <w:rsid w:val="00386A15"/>
    <w:rsid w:val="0038706D"/>
    <w:rsid w:val="0038723D"/>
    <w:rsid w:val="00390F4F"/>
    <w:rsid w:val="00391847"/>
    <w:rsid w:val="0039235D"/>
    <w:rsid w:val="0039559B"/>
    <w:rsid w:val="00396155"/>
    <w:rsid w:val="00396D05"/>
    <w:rsid w:val="00397D44"/>
    <w:rsid w:val="00397DD5"/>
    <w:rsid w:val="003A0B89"/>
    <w:rsid w:val="003A2622"/>
    <w:rsid w:val="003A26F9"/>
    <w:rsid w:val="003A2B66"/>
    <w:rsid w:val="003A3075"/>
    <w:rsid w:val="003A3AEE"/>
    <w:rsid w:val="003A4A4F"/>
    <w:rsid w:val="003A5C7A"/>
    <w:rsid w:val="003A5F85"/>
    <w:rsid w:val="003A6C86"/>
    <w:rsid w:val="003B143B"/>
    <w:rsid w:val="003B1D0D"/>
    <w:rsid w:val="003B4135"/>
    <w:rsid w:val="003B4B63"/>
    <w:rsid w:val="003B5DE2"/>
    <w:rsid w:val="003B69EC"/>
    <w:rsid w:val="003B7BB0"/>
    <w:rsid w:val="003C112F"/>
    <w:rsid w:val="003C2870"/>
    <w:rsid w:val="003C62E7"/>
    <w:rsid w:val="003C6CD5"/>
    <w:rsid w:val="003D08A5"/>
    <w:rsid w:val="003D0DA4"/>
    <w:rsid w:val="003D1895"/>
    <w:rsid w:val="003D1C4A"/>
    <w:rsid w:val="003D1D41"/>
    <w:rsid w:val="003D451D"/>
    <w:rsid w:val="003D6876"/>
    <w:rsid w:val="003D792D"/>
    <w:rsid w:val="003E03F1"/>
    <w:rsid w:val="003E1FBE"/>
    <w:rsid w:val="003E302D"/>
    <w:rsid w:val="003E501D"/>
    <w:rsid w:val="003E5081"/>
    <w:rsid w:val="003E534D"/>
    <w:rsid w:val="003E5E6D"/>
    <w:rsid w:val="003F10B1"/>
    <w:rsid w:val="003F1D44"/>
    <w:rsid w:val="003F2787"/>
    <w:rsid w:val="003F59C2"/>
    <w:rsid w:val="003F72B1"/>
    <w:rsid w:val="003F7544"/>
    <w:rsid w:val="00400FCF"/>
    <w:rsid w:val="00401820"/>
    <w:rsid w:val="00402401"/>
    <w:rsid w:val="004038E9"/>
    <w:rsid w:val="004038FB"/>
    <w:rsid w:val="0040400B"/>
    <w:rsid w:val="00404D06"/>
    <w:rsid w:val="00405920"/>
    <w:rsid w:val="00412ECE"/>
    <w:rsid w:val="004137D8"/>
    <w:rsid w:val="004139A4"/>
    <w:rsid w:val="00414784"/>
    <w:rsid w:val="00416871"/>
    <w:rsid w:val="004213D4"/>
    <w:rsid w:val="00421A93"/>
    <w:rsid w:val="004222D4"/>
    <w:rsid w:val="00422DC1"/>
    <w:rsid w:val="004231AE"/>
    <w:rsid w:val="0042666A"/>
    <w:rsid w:val="00426E4D"/>
    <w:rsid w:val="0042715C"/>
    <w:rsid w:val="004309A4"/>
    <w:rsid w:val="00430C0F"/>
    <w:rsid w:val="00431BED"/>
    <w:rsid w:val="0043233C"/>
    <w:rsid w:val="00432B99"/>
    <w:rsid w:val="00434991"/>
    <w:rsid w:val="00434EC7"/>
    <w:rsid w:val="0043546E"/>
    <w:rsid w:val="00435C2C"/>
    <w:rsid w:val="00436740"/>
    <w:rsid w:val="00437C6C"/>
    <w:rsid w:val="00437FB2"/>
    <w:rsid w:val="00441AEF"/>
    <w:rsid w:val="00442E01"/>
    <w:rsid w:val="00446B7D"/>
    <w:rsid w:val="00446E36"/>
    <w:rsid w:val="00446F28"/>
    <w:rsid w:val="00447ABD"/>
    <w:rsid w:val="00454877"/>
    <w:rsid w:val="0045560F"/>
    <w:rsid w:val="004558CC"/>
    <w:rsid w:val="0045660D"/>
    <w:rsid w:val="00461980"/>
    <w:rsid w:val="004625A2"/>
    <w:rsid w:val="00462994"/>
    <w:rsid w:val="004640AD"/>
    <w:rsid w:val="0046411C"/>
    <w:rsid w:val="004646EF"/>
    <w:rsid w:val="00464E7A"/>
    <w:rsid w:val="00471E9D"/>
    <w:rsid w:val="00474EC3"/>
    <w:rsid w:val="004755FC"/>
    <w:rsid w:val="00475FA7"/>
    <w:rsid w:val="00481AB0"/>
    <w:rsid w:val="00481F35"/>
    <w:rsid w:val="004835D0"/>
    <w:rsid w:val="00485198"/>
    <w:rsid w:val="00485380"/>
    <w:rsid w:val="00486E3E"/>
    <w:rsid w:val="00487C12"/>
    <w:rsid w:val="00490983"/>
    <w:rsid w:val="004947FA"/>
    <w:rsid w:val="0049519E"/>
    <w:rsid w:val="00496423"/>
    <w:rsid w:val="004964D8"/>
    <w:rsid w:val="004A0C4C"/>
    <w:rsid w:val="004A3BC0"/>
    <w:rsid w:val="004A3D54"/>
    <w:rsid w:val="004A4AFD"/>
    <w:rsid w:val="004A6969"/>
    <w:rsid w:val="004A6B39"/>
    <w:rsid w:val="004B0F2C"/>
    <w:rsid w:val="004B1664"/>
    <w:rsid w:val="004B17EA"/>
    <w:rsid w:val="004B1E7F"/>
    <w:rsid w:val="004C0725"/>
    <w:rsid w:val="004C238A"/>
    <w:rsid w:val="004C32EA"/>
    <w:rsid w:val="004C391A"/>
    <w:rsid w:val="004C3D5B"/>
    <w:rsid w:val="004C3E79"/>
    <w:rsid w:val="004C461C"/>
    <w:rsid w:val="004C7AC9"/>
    <w:rsid w:val="004D732F"/>
    <w:rsid w:val="004D7B31"/>
    <w:rsid w:val="004E0331"/>
    <w:rsid w:val="004E0823"/>
    <w:rsid w:val="004E0C1F"/>
    <w:rsid w:val="004E2CBE"/>
    <w:rsid w:val="004E42AA"/>
    <w:rsid w:val="004F0185"/>
    <w:rsid w:val="004F23CB"/>
    <w:rsid w:val="004F294C"/>
    <w:rsid w:val="004F3026"/>
    <w:rsid w:val="004F4265"/>
    <w:rsid w:val="004F42F1"/>
    <w:rsid w:val="004F4860"/>
    <w:rsid w:val="004F4B66"/>
    <w:rsid w:val="004F513F"/>
    <w:rsid w:val="004F6EA1"/>
    <w:rsid w:val="004F6F92"/>
    <w:rsid w:val="004F71EC"/>
    <w:rsid w:val="005000E3"/>
    <w:rsid w:val="00500578"/>
    <w:rsid w:val="00501023"/>
    <w:rsid w:val="0050174E"/>
    <w:rsid w:val="00502AB6"/>
    <w:rsid w:val="005034B1"/>
    <w:rsid w:val="005034E2"/>
    <w:rsid w:val="00504728"/>
    <w:rsid w:val="0050601D"/>
    <w:rsid w:val="00511371"/>
    <w:rsid w:val="005115AD"/>
    <w:rsid w:val="0051176C"/>
    <w:rsid w:val="00515511"/>
    <w:rsid w:val="00516A64"/>
    <w:rsid w:val="00517246"/>
    <w:rsid w:val="00517D47"/>
    <w:rsid w:val="00517E6A"/>
    <w:rsid w:val="00520021"/>
    <w:rsid w:val="00520663"/>
    <w:rsid w:val="0052084C"/>
    <w:rsid w:val="0052256E"/>
    <w:rsid w:val="005230FF"/>
    <w:rsid w:val="005238ED"/>
    <w:rsid w:val="00523AE2"/>
    <w:rsid w:val="005270AB"/>
    <w:rsid w:val="00530955"/>
    <w:rsid w:val="00531C4F"/>
    <w:rsid w:val="005343BF"/>
    <w:rsid w:val="00537F97"/>
    <w:rsid w:val="005417D3"/>
    <w:rsid w:val="005422CC"/>
    <w:rsid w:val="005438AC"/>
    <w:rsid w:val="00544999"/>
    <w:rsid w:val="00544A8A"/>
    <w:rsid w:val="0054604E"/>
    <w:rsid w:val="00550031"/>
    <w:rsid w:val="00550097"/>
    <w:rsid w:val="00550F9C"/>
    <w:rsid w:val="00553169"/>
    <w:rsid w:val="0055465F"/>
    <w:rsid w:val="005557A5"/>
    <w:rsid w:val="00556F77"/>
    <w:rsid w:val="00557395"/>
    <w:rsid w:val="0056087C"/>
    <w:rsid w:val="00560C31"/>
    <w:rsid w:val="005613A4"/>
    <w:rsid w:val="00561AF6"/>
    <w:rsid w:val="00561FC9"/>
    <w:rsid w:val="0056792C"/>
    <w:rsid w:val="00567C9B"/>
    <w:rsid w:val="00567E8F"/>
    <w:rsid w:val="00567F85"/>
    <w:rsid w:val="00571401"/>
    <w:rsid w:val="00571834"/>
    <w:rsid w:val="00571F60"/>
    <w:rsid w:val="00572AD1"/>
    <w:rsid w:val="00572D43"/>
    <w:rsid w:val="005734EE"/>
    <w:rsid w:val="00573CFE"/>
    <w:rsid w:val="00573ECC"/>
    <w:rsid w:val="0057466C"/>
    <w:rsid w:val="00574DD0"/>
    <w:rsid w:val="00576C14"/>
    <w:rsid w:val="005779E8"/>
    <w:rsid w:val="00577B6C"/>
    <w:rsid w:val="0058047A"/>
    <w:rsid w:val="005804FD"/>
    <w:rsid w:val="005806ED"/>
    <w:rsid w:val="0058172E"/>
    <w:rsid w:val="005827E4"/>
    <w:rsid w:val="00584BCD"/>
    <w:rsid w:val="00585247"/>
    <w:rsid w:val="0058615C"/>
    <w:rsid w:val="00590593"/>
    <w:rsid w:val="005913EC"/>
    <w:rsid w:val="00591CFD"/>
    <w:rsid w:val="00592032"/>
    <w:rsid w:val="00593621"/>
    <w:rsid w:val="005939A4"/>
    <w:rsid w:val="005939EB"/>
    <w:rsid w:val="0059479D"/>
    <w:rsid w:val="00594B37"/>
    <w:rsid w:val="005959E1"/>
    <w:rsid w:val="00596E02"/>
    <w:rsid w:val="005A2DED"/>
    <w:rsid w:val="005A4267"/>
    <w:rsid w:val="005A4C72"/>
    <w:rsid w:val="005A50CF"/>
    <w:rsid w:val="005A66CF"/>
    <w:rsid w:val="005A6D4F"/>
    <w:rsid w:val="005A724E"/>
    <w:rsid w:val="005A7953"/>
    <w:rsid w:val="005B05B2"/>
    <w:rsid w:val="005B06B5"/>
    <w:rsid w:val="005B0CC2"/>
    <w:rsid w:val="005B11C4"/>
    <w:rsid w:val="005B18B7"/>
    <w:rsid w:val="005B4F62"/>
    <w:rsid w:val="005B67FB"/>
    <w:rsid w:val="005B7007"/>
    <w:rsid w:val="005B73AE"/>
    <w:rsid w:val="005B7D12"/>
    <w:rsid w:val="005B7DE0"/>
    <w:rsid w:val="005C01B9"/>
    <w:rsid w:val="005C0523"/>
    <w:rsid w:val="005C2707"/>
    <w:rsid w:val="005C2ADC"/>
    <w:rsid w:val="005C3806"/>
    <w:rsid w:val="005C434A"/>
    <w:rsid w:val="005C48D9"/>
    <w:rsid w:val="005C4941"/>
    <w:rsid w:val="005C4E69"/>
    <w:rsid w:val="005C6F57"/>
    <w:rsid w:val="005D041B"/>
    <w:rsid w:val="005D0B8B"/>
    <w:rsid w:val="005D1844"/>
    <w:rsid w:val="005D1970"/>
    <w:rsid w:val="005D2299"/>
    <w:rsid w:val="005D2BA6"/>
    <w:rsid w:val="005D46CF"/>
    <w:rsid w:val="005D4B11"/>
    <w:rsid w:val="005D5150"/>
    <w:rsid w:val="005D54BC"/>
    <w:rsid w:val="005D63DF"/>
    <w:rsid w:val="005D70C4"/>
    <w:rsid w:val="005E08B4"/>
    <w:rsid w:val="005E09ED"/>
    <w:rsid w:val="005E11C9"/>
    <w:rsid w:val="005E12A3"/>
    <w:rsid w:val="005E1C33"/>
    <w:rsid w:val="005E2571"/>
    <w:rsid w:val="005E3647"/>
    <w:rsid w:val="005E3650"/>
    <w:rsid w:val="005E53D9"/>
    <w:rsid w:val="005E5649"/>
    <w:rsid w:val="005E5C91"/>
    <w:rsid w:val="005F2105"/>
    <w:rsid w:val="005F2B61"/>
    <w:rsid w:val="005F2E48"/>
    <w:rsid w:val="005F6C82"/>
    <w:rsid w:val="005F7891"/>
    <w:rsid w:val="005F7CB7"/>
    <w:rsid w:val="005F7EAE"/>
    <w:rsid w:val="00600E78"/>
    <w:rsid w:val="006013B8"/>
    <w:rsid w:val="00602038"/>
    <w:rsid w:val="00602C4E"/>
    <w:rsid w:val="00602D8F"/>
    <w:rsid w:val="006038FB"/>
    <w:rsid w:val="00604105"/>
    <w:rsid w:val="00604E69"/>
    <w:rsid w:val="006055EE"/>
    <w:rsid w:val="006057B6"/>
    <w:rsid w:val="00606714"/>
    <w:rsid w:val="00607230"/>
    <w:rsid w:val="00607C3B"/>
    <w:rsid w:val="00607D00"/>
    <w:rsid w:val="006124A4"/>
    <w:rsid w:val="006127B0"/>
    <w:rsid w:val="00614077"/>
    <w:rsid w:val="00615050"/>
    <w:rsid w:val="00615AE4"/>
    <w:rsid w:val="0061633E"/>
    <w:rsid w:val="00617695"/>
    <w:rsid w:val="00620F32"/>
    <w:rsid w:val="006214C3"/>
    <w:rsid w:val="00621E3A"/>
    <w:rsid w:val="00625A2E"/>
    <w:rsid w:val="00626FB6"/>
    <w:rsid w:val="00627F77"/>
    <w:rsid w:val="00633093"/>
    <w:rsid w:val="006361CC"/>
    <w:rsid w:val="00636809"/>
    <w:rsid w:val="00637066"/>
    <w:rsid w:val="006374F8"/>
    <w:rsid w:val="00637B88"/>
    <w:rsid w:val="00642516"/>
    <w:rsid w:val="00642DF5"/>
    <w:rsid w:val="00644254"/>
    <w:rsid w:val="006459D1"/>
    <w:rsid w:val="0064700D"/>
    <w:rsid w:val="00652B0D"/>
    <w:rsid w:val="0065314F"/>
    <w:rsid w:val="0065344B"/>
    <w:rsid w:val="00654503"/>
    <w:rsid w:val="00654A16"/>
    <w:rsid w:val="00654CA3"/>
    <w:rsid w:val="00654CEC"/>
    <w:rsid w:val="00655F6F"/>
    <w:rsid w:val="006563E4"/>
    <w:rsid w:val="006567B0"/>
    <w:rsid w:val="00656B7A"/>
    <w:rsid w:val="00656D27"/>
    <w:rsid w:val="00657BBB"/>
    <w:rsid w:val="00661411"/>
    <w:rsid w:val="0066319C"/>
    <w:rsid w:val="00664114"/>
    <w:rsid w:val="00664582"/>
    <w:rsid w:val="00664FAB"/>
    <w:rsid w:val="00665B26"/>
    <w:rsid w:val="006670C1"/>
    <w:rsid w:val="00670614"/>
    <w:rsid w:val="006709A7"/>
    <w:rsid w:val="00670B53"/>
    <w:rsid w:val="00671DBC"/>
    <w:rsid w:val="0067554E"/>
    <w:rsid w:val="0067643B"/>
    <w:rsid w:val="00676A9C"/>
    <w:rsid w:val="00677307"/>
    <w:rsid w:val="00680A35"/>
    <w:rsid w:val="00681036"/>
    <w:rsid w:val="0068395E"/>
    <w:rsid w:val="00684E33"/>
    <w:rsid w:val="00686718"/>
    <w:rsid w:val="0068744F"/>
    <w:rsid w:val="006877FB"/>
    <w:rsid w:val="0069012A"/>
    <w:rsid w:val="0069046B"/>
    <w:rsid w:val="00692DD0"/>
    <w:rsid w:val="00694028"/>
    <w:rsid w:val="0069486A"/>
    <w:rsid w:val="00694E0A"/>
    <w:rsid w:val="006965C5"/>
    <w:rsid w:val="006A0943"/>
    <w:rsid w:val="006A2FEE"/>
    <w:rsid w:val="006A3410"/>
    <w:rsid w:val="006A3648"/>
    <w:rsid w:val="006A389A"/>
    <w:rsid w:val="006A38FE"/>
    <w:rsid w:val="006A3AA8"/>
    <w:rsid w:val="006A3D01"/>
    <w:rsid w:val="006A3D7C"/>
    <w:rsid w:val="006A70E7"/>
    <w:rsid w:val="006A7E70"/>
    <w:rsid w:val="006B04FF"/>
    <w:rsid w:val="006B0E65"/>
    <w:rsid w:val="006B15AE"/>
    <w:rsid w:val="006B253B"/>
    <w:rsid w:val="006B3123"/>
    <w:rsid w:val="006C0D6D"/>
    <w:rsid w:val="006C26A3"/>
    <w:rsid w:val="006C36F4"/>
    <w:rsid w:val="006C489C"/>
    <w:rsid w:val="006C5637"/>
    <w:rsid w:val="006C5E1A"/>
    <w:rsid w:val="006C6A00"/>
    <w:rsid w:val="006C6ED2"/>
    <w:rsid w:val="006D3E87"/>
    <w:rsid w:val="006D4D06"/>
    <w:rsid w:val="006E0854"/>
    <w:rsid w:val="006E592C"/>
    <w:rsid w:val="006E70DB"/>
    <w:rsid w:val="006E72C1"/>
    <w:rsid w:val="006F11D5"/>
    <w:rsid w:val="006F1234"/>
    <w:rsid w:val="006F1F1E"/>
    <w:rsid w:val="006F1F78"/>
    <w:rsid w:val="006F2DEE"/>
    <w:rsid w:val="006F3EE4"/>
    <w:rsid w:val="006F44E0"/>
    <w:rsid w:val="006F4B57"/>
    <w:rsid w:val="006F6BBE"/>
    <w:rsid w:val="006F6EBB"/>
    <w:rsid w:val="006F7B4F"/>
    <w:rsid w:val="006F7F9D"/>
    <w:rsid w:val="00700972"/>
    <w:rsid w:val="00700D54"/>
    <w:rsid w:val="0070164E"/>
    <w:rsid w:val="00702949"/>
    <w:rsid w:val="007045A3"/>
    <w:rsid w:val="00704EE6"/>
    <w:rsid w:val="00706AE3"/>
    <w:rsid w:val="00707F02"/>
    <w:rsid w:val="0071057B"/>
    <w:rsid w:val="00710B39"/>
    <w:rsid w:val="0071287C"/>
    <w:rsid w:val="0071352B"/>
    <w:rsid w:val="007144DA"/>
    <w:rsid w:val="0071603A"/>
    <w:rsid w:val="007164E9"/>
    <w:rsid w:val="00716585"/>
    <w:rsid w:val="00720F20"/>
    <w:rsid w:val="007212A5"/>
    <w:rsid w:val="0072438D"/>
    <w:rsid w:val="007267F5"/>
    <w:rsid w:val="00726E20"/>
    <w:rsid w:val="00727D6C"/>
    <w:rsid w:val="00727ED6"/>
    <w:rsid w:val="00730055"/>
    <w:rsid w:val="00731471"/>
    <w:rsid w:val="007319BB"/>
    <w:rsid w:val="007319C8"/>
    <w:rsid w:val="0073259A"/>
    <w:rsid w:val="007327FB"/>
    <w:rsid w:val="007358AF"/>
    <w:rsid w:val="007373BA"/>
    <w:rsid w:val="00737524"/>
    <w:rsid w:val="00740EA6"/>
    <w:rsid w:val="007421E6"/>
    <w:rsid w:val="007424E1"/>
    <w:rsid w:val="00742980"/>
    <w:rsid w:val="00746543"/>
    <w:rsid w:val="00747C92"/>
    <w:rsid w:val="00747DFE"/>
    <w:rsid w:val="0075032A"/>
    <w:rsid w:val="0075078A"/>
    <w:rsid w:val="007508ED"/>
    <w:rsid w:val="00750B5D"/>
    <w:rsid w:val="007512F4"/>
    <w:rsid w:val="00753386"/>
    <w:rsid w:val="007537D8"/>
    <w:rsid w:val="0075400C"/>
    <w:rsid w:val="007548F4"/>
    <w:rsid w:val="00754C03"/>
    <w:rsid w:val="0075596B"/>
    <w:rsid w:val="0075681E"/>
    <w:rsid w:val="00757696"/>
    <w:rsid w:val="00761DBC"/>
    <w:rsid w:val="007632BE"/>
    <w:rsid w:val="00763518"/>
    <w:rsid w:val="00763CA8"/>
    <w:rsid w:val="00764B27"/>
    <w:rsid w:val="0076668B"/>
    <w:rsid w:val="00767C1B"/>
    <w:rsid w:val="00770380"/>
    <w:rsid w:val="0077112D"/>
    <w:rsid w:val="00771A50"/>
    <w:rsid w:val="00776658"/>
    <w:rsid w:val="00776E7E"/>
    <w:rsid w:val="00777530"/>
    <w:rsid w:val="00781104"/>
    <w:rsid w:val="00782958"/>
    <w:rsid w:val="00783E22"/>
    <w:rsid w:val="007866CF"/>
    <w:rsid w:val="007868C5"/>
    <w:rsid w:val="0078717E"/>
    <w:rsid w:val="00787E5D"/>
    <w:rsid w:val="0079014F"/>
    <w:rsid w:val="0079119C"/>
    <w:rsid w:val="007912B6"/>
    <w:rsid w:val="00793CD9"/>
    <w:rsid w:val="00794087"/>
    <w:rsid w:val="0079538E"/>
    <w:rsid w:val="007959AE"/>
    <w:rsid w:val="007A0748"/>
    <w:rsid w:val="007A0B00"/>
    <w:rsid w:val="007A2C3D"/>
    <w:rsid w:val="007A3018"/>
    <w:rsid w:val="007A4FB7"/>
    <w:rsid w:val="007A7C38"/>
    <w:rsid w:val="007A7EC2"/>
    <w:rsid w:val="007A7F2D"/>
    <w:rsid w:val="007B234A"/>
    <w:rsid w:val="007B40DF"/>
    <w:rsid w:val="007B4346"/>
    <w:rsid w:val="007B444E"/>
    <w:rsid w:val="007B4A4E"/>
    <w:rsid w:val="007B5E94"/>
    <w:rsid w:val="007B6305"/>
    <w:rsid w:val="007B6363"/>
    <w:rsid w:val="007C094B"/>
    <w:rsid w:val="007C1EA4"/>
    <w:rsid w:val="007C36F3"/>
    <w:rsid w:val="007C55D8"/>
    <w:rsid w:val="007C66C5"/>
    <w:rsid w:val="007C6B9C"/>
    <w:rsid w:val="007C7839"/>
    <w:rsid w:val="007D0790"/>
    <w:rsid w:val="007D1134"/>
    <w:rsid w:val="007D2528"/>
    <w:rsid w:val="007D2B98"/>
    <w:rsid w:val="007D31FB"/>
    <w:rsid w:val="007D79B6"/>
    <w:rsid w:val="007E1525"/>
    <w:rsid w:val="007E1E4C"/>
    <w:rsid w:val="007E37CD"/>
    <w:rsid w:val="007E3CD0"/>
    <w:rsid w:val="007E3DC9"/>
    <w:rsid w:val="007E7C53"/>
    <w:rsid w:val="007F04A3"/>
    <w:rsid w:val="007F08D9"/>
    <w:rsid w:val="007F1628"/>
    <w:rsid w:val="007F1844"/>
    <w:rsid w:val="007F4D04"/>
    <w:rsid w:val="007F5163"/>
    <w:rsid w:val="007F62E1"/>
    <w:rsid w:val="007F6B66"/>
    <w:rsid w:val="007F6CCC"/>
    <w:rsid w:val="007F7638"/>
    <w:rsid w:val="007F799B"/>
    <w:rsid w:val="00800496"/>
    <w:rsid w:val="008016AC"/>
    <w:rsid w:val="0081002A"/>
    <w:rsid w:val="00811D2C"/>
    <w:rsid w:val="00811E76"/>
    <w:rsid w:val="0081266E"/>
    <w:rsid w:val="0081358D"/>
    <w:rsid w:val="008147F4"/>
    <w:rsid w:val="00815061"/>
    <w:rsid w:val="008157E5"/>
    <w:rsid w:val="008165B5"/>
    <w:rsid w:val="0081702E"/>
    <w:rsid w:val="00820E3C"/>
    <w:rsid w:val="00820E62"/>
    <w:rsid w:val="00821D42"/>
    <w:rsid w:val="00822516"/>
    <w:rsid w:val="008227F7"/>
    <w:rsid w:val="00823B41"/>
    <w:rsid w:val="008245A7"/>
    <w:rsid w:val="008248AF"/>
    <w:rsid w:val="008257B6"/>
    <w:rsid w:val="008269F5"/>
    <w:rsid w:val="00826F03"/>
    <w:rsid w:val="008308F9"/>
    <w:rsid w:val="00830ED8"/>
    <w:rsid w:val="00832524"/>
    <w:rsid w:val="00833FA4"/>
    <w:rsid w:val="00834052"/>
    <w:rsid w:val="00835BD1"/>
    <w:rsid w:val="00840269"/>
    <w:rsid w:val="00840E6D"/>
    <w:rsid w:val="008428FF"/>
    <w:rsid w:val="0084335E"/>
    <w:rsid w:val="00843361"/>
    <w:rsid w:val="00845364"/>
    <w:rsid w:val="008464CF"/>
    <w:rsid w:val="0084752C"/>
    <w:rsid w:val="00847DFC"/>
    <w:rsid w:val="00850E0E"/>
    <w:rsid w:val="0085219E"/>
    <w:rsid w:val="00852FF4"/>
    <w:rsid w:val="00853C45"/>
    <w:rsid w:val="008556E8"/>
    <w:rsid w:val="00857D95"/>
    <w:rsid w:val="00863764"/>
    <w:rsid w:val="0086773F"/>
    <w:rsid w:val="00870F1B"/>
    <w:rsid w:val="00872F81"/>
    <w:rsid w:val="00873643"/>
    <w:rsid w:val="00874FD2"/>
    <w:rsid w:val="00876538"/>
    <w:rsid w:val="00876642"/>
    <w:rsid w:val="00876A20"/>
    <w:rsid w:val="00877B72"/>
    <w:rsid w:val="00880BE2"/>
    <w:rsid w:val="00884CD2"/>
    <w:rsid w:val="00885004"/>
    <w:rsid w:val="008853C4"/>
    <w:rsid w:val="008854AB"/>
    <w:rsid w:val="00885D34"/>
    <w:rsid w:val="00886BA6"/>
    <w:rsid w:val="008876C8"/>
    <w:rsid w:val="008906E5"/>
    <w:rsid w:val="00890C4B"/>
    <w:rsid w:val="00892049"/>
    <w:rsid w:val="00892672"/>
    <w:rsid w:val="008942EE"/>
    <w:rsid w:val="00895509"/>
    <w:rsid w:val="00895FAC"/>
    <w:rsid w:val="008A04B5"/>
    <w:rsid w:val="008A0E53"/>
    <w:rsid w:val="008A1284"/>
    <w:rsid w:val="008A1B52"/>
    <w:rsid w:val="008A1DF6"/>
    <w:rsid w:val="008A5A96"/>
    <w:rsid w:val="008A620C"/>
    <w:rsid w:val="008B0338"/>
    <w:rsid w:val="008B0BA8"/>
    <w:rsid w:val="008B0CCC"/>
    <w:rsid w:val="008B3109"/>
    <w:rsid w:val="008B4706"/>
    <w:rsid w:val="008B4744"/>
    <w:rsid w:val="008B5546"/>
    <w:rsid w:val="008B7265"/>
    <w:rsid w:val="008C2242"/>
    <w:rsid w:val="008C3A45"/>
    <w:rsid w:val="008C456B"/>
    <w:rsid w:val="008C541E"/>
    <w:rsid w:val="008C55A7"/>
    <w:rsid w:val="008C5A0D"/>
    <w:rsid w:val="008C6137"/>
    <w:rsid w:val="008C78F7"/>
    <w:rsid w:val="008D04FE"/>
    <w:rsid w:val="008D1ACD"/>
    <w:rsid w:val="008D3BA8"/>
    <w:rsid w:val="008D3F70"/>
    <w:rsid w:val="008D47CF"/>
    <w:rsid w:val="008D4A1B"/>
    <w:rsid w:val="008D7198"/>
    <w:rsid w:val="008D7A0A"/>
    <w:rsid w:val="008E1503"/>
    <w:rsid w:val="008E25B5"/>
    <w:rsid w:val="008E2D0F"/>
    <w:rsid w:val="008E79BC"/>
    <w:rsid w:val="008F074B"/>
    <w:rsid w:val="008F1A9D"/>
    <w:rsid w:val="008F25FD"/>
    <w:rsid w:val="008F35CC"/>
    <w:rsid w:val="008F61CD"/>
    <w:rsid w:val="008F6B3E"/>
    <w:rsid w:val="008F7C22"/>
    <w:rsid w:val="009014A5"/>
    <w:rsid w:val="00902546"/>
    <w:rsid w:val="00903D8A"/>
    <w:rsid w:val="009048ED"/>
    <w:rsid w:val="00905E9E"/>
    <w:rsid w:val="009072FD"/>
    <w:rsid w:val="009104F0"/>
    <w:rsid w:val="00911F5E"/>
    <w:rsid w:val="00912E40"/>
    <w:rsid w:val="00913991"/>
    <w:rsid w:val="009144A5"/>
    <w:rsid w:val="00916430"/>
    <w:rsid w:val="00917F88"/>
    <w:rsid w:val="00921389"/>
    <w:rsid w:val="009216BF"/>
    <w:rsid w:val="00924927"/>
    <w:rsid w:val="00924BF3"/>
    <w:rsid w:val="009258E5"/>
    <w:rsid w:val="009312FE"/>
    <w:rsid w:val="00931B41"/>
    <w:rsid w:val="00933A4C"/>
    <w:rsid w:val="0093478F"/>
    <w:rsid w:val="00937C1A"/>
    <w:rsid w:val="0094032B"/>
    <w:rsid w:val="00946600"/>
    <w:rsid w:val="00946622"/>
    <w:rsid w:val="00946A77"/>
    <w:rsid w:val="00946B05"/>
    <w:rsid w:val="00946E95"/>
    <w:rsid w:val="00947C41"/>
    <w:rsid w:val="00947D00"/>
    <w:rsid w:val="00950275"/>
    <w:rsid w:val="00951715"/>
    <w:rsid w:val="00951B99"/>
    <w:rsid w:val="0095239D"/>
    <w:rsid w:val="009551DD"/>
    <w:rsid w:val="009552CC"/>
    <w:rsid w:val="009558F3"/>
    <w:rsid w:val="00955D04"/>
    <w:rsid w:val="009604D9"/>
    <w:rsid w:val="0096077E"/>
    <w:rsid w:val="00960D8E"/>
    <w:rsid w:val="0096180C"/>
    <w:rsid w:val="0096223A"/>
    <w:rsid w:val="00963ACD"/>
    <w:rsid w:val="00963AE7"/>
    <w:rsid w:val="009650FC"/>
    <w:rsid w:val="0096776A"/>
    <w:rsid w:val="00970A60"/>
    <w:rsid w:val="00970CFB"/>
    <w:rsid w:val="009747C2"/>
    <w:rsid w:val="00975C64"/>
    <w:rsid w:val="00981499"/>
    <w:rsid w:val="00982775"/>
    <w:rsid w:val="009834CB"/>
    <w:rsid w:val="00984D30"/>
    <w:rsid w:val="00984D60"/>
    <w:rsid w:val="009864D0"/>
    <w:rsid w:val="009865CE"/>
    <w:rsid w:val="00986615"/>
    <w:rsid w:val="00987961"/>
    <w:rsid w:val="00992FF3"/>
    <w:rsid w:val="00993529"/>
    <w:rsid w:val="00994545"/>
    <w:rsid w:val="009952A8"/>
    <w:rsid w:val="00995FD5"/>
    <w:rsid w:val="00997106"/>
    <w:rsid w:val="00997325"/>
    <w:rsid w:val="009A22F6"/>
    <w:rsid w:val="009A2FAD"/>
    <w:rsid w:val="009A580D"/>
    <w:rsid w:val="009A71CD"/>
    <w:rsid w:val="009B139D"/>
    <w:rsid w:val="009B182F"/>
    <w:rsid w:val="009B1C59"/>
    <w:rsid w:val="009B26A5"/>
    <w:rsid w:val="009B27AD"/>
    <w:rsid w:val="009B41E8"/>
    <w:rsid w:val="009B6365"/>
    <w:rsid w:val="009B683A"/>
    <w:rsid w:val="009B78CB"/>
    <w:rsid w:val="009C1791"/>
    <w:rsid w:val="009C1B4A"/>
    <w:rsid w:val="009C4CF3"/>
    <w:rsid w:val="009C4EE8"/>
    <w:rsid w:val="009C56AC"/>
    <w:rsid w:val="009D09EB"/>
    <w:rsid w:val="009D34C2"/>
    <w:rsid w:val="009D39E0"/>
    <w:rsid w:val="009D3B94"/>
    <w:rsid w:val="009D4028"/>
    <w:rsid w:val="009D4C31"/>
    <w:rsid w:val="009D6345"/>
    <w:rsid w:val="009D777E"/>
    <w:rsid w:val="009E120B"/>
    <w:rsid w:val="009E295A"/>
    <w:rsid w:val="009E3586"/>
    <w:rsid w:val="009E4FE7"/>
    <w:rsid w:val="009E767C"/>
    <w:rsid w:val="009F04F3"/>
    <w:rsid w:val="009F1172"/>
    <w:rsid w:val="009F20FE"/>
    <w:rsid w:val="009F2DE6"/>
    <w:rsid w:val="009F30B9"/>
    <w:rsid w:val="009F3941"/>
    <w:rsid w:val="009F6182"/>
    <w:rsid w:val="00A000F3"/>
    <w:rsid w:val="00A0210B"/>
    <w:rsid w:val="00A05531"/>
    <w:rsid w:val="00A058EE"/>
    <w:rsid w:val="00A05A1E"/>
    <w:rsid w:val="00A06BA0"/>
    <w:rsid w:val="00A06DE9"/>
    <w:rsid w:val="00A0738D"/>
    <w:rsid w:val="00A10AEE"/>
    <w:rsid w:val="00A11398"/>
    <w:rsid w:val="00A11907"/>
    <w:rsid w:val="00A128DB"/>
    <w:rsid w:val="00A1303F"/>
    <w:rsid w:val="00A13ABD"/>
    <w:rsid w:val="00A14FB5"/>
    <w:rsid w:val="00A15D18"/>
    <w:rsid w:val="00A201E5"/>
    <w:rsid w:val="00A20384"/>
    <w:rsid w:val="00A2049B"/>
    <w:rsid w:val="00A2081D"/>
    <w:rsid w:val="00A219E1"/>
    <w:rsid w:val="00A2343A"/>
    <w:rsid w:val="00A23A78"/>
    <w:rsid w:val="00A248DC"/>
    <w:rsid w:val="00A26515"/>
    <w:rsid w:val="00A2795F"/>
    <w:rsid w:val="00A310D6"/>
    <w:rsid w:val="00A31554"/>
    <w:rsid w:val="00A3342D"/>
    <w:rsid w:val="00A3478C"/>
    <w:rsid w:val="00A34803"/>
    <w:rsid w:val="00A34B39"/>
    <w:rsid w:val="00A36C1A"/>
    <w:rsid w:val="00A37641"/>
    <w:rsid w:val="00A40F8D"/>
    <w:rsid w:val="00A413FB"/>
    <w:rsid w:val="00A4147B"/>
    <w:rsid w:val="00A417CC"/>
    <w:rsid w:val="00A429E1"/>
    <w:rsid w:val="00A4354D"/>
    <w:rsid w:val="00A43BE0"/>
    <w:rsid w:val="00A44179"/>
    <w:rsid w:val="00A447BB"/>
    <w:rsid w:val="00A455C7"/>
    <w:rsid w:val="00A457BC"/>
    <w:rsid w:val="00A462B9"/>
    <w:rsid w:val="00A50055"/>
    <w:rsid w:val="00A53190"/>
    <w:rsid w:val="00A5395F"/>
    <w:rsid w:val="00A53B04"/>
    <w:rsid w:val="00A55D9D"/>
    <w:rsid w:val="00A55ED6"/>
    <w:rsid w:val="00A569B3"/>
    <w:rsid w:val="00A56F1A"/>
    <w:rsid w:val="00A5721B"/>
    <w:rsid w:val="00A6043D"/>
    <w:rsid w:val="00A61285"/>
    <w:rsid w:val="00A6145B"/>
    <w:rsid w:val="00A62FC3"/>
    <w:rsid w:val="00A63581"/>
    <w:rsid w:val="00A6382C"/>
    <w:rsid w:val="00A641A2"/>
    <w:rsid w:val="00A652F8"/>
    <w:rsid w:val="00A65819"/>
    <w:rsid w:val="00A664BD"/>
    <w:rsid w:val="00A665F9"/>
    <w:rsid w:val="00A66872"/>
    <w:rsid w:val="00A71208"/>
    <w:rsid w:val="00A713D7"/>
    <w:rsid w:val="00A715B1"/>
    <w:rsid w:val="00A71CCA"/>
    <w:rsid w:val="00A71ECE"/>
    <w:rsid w:val="00A72D68"/>
    <w:rsid w:val="00A7400A"/>
    <w:rsid w:val="00A75776"/>
    <w:rsid w:val="00A75E27"/>
    <w:rsid w:val="00A762A2"/>
    <w:rsid w:val="00A76D45"/>
    <w:rsid w:val="00A776C6"/>
    <w:rsid w:val="00A77825"/>
    <w:rsid w:val="00A8019E"/>
    <w:rsid w:val="00A8059C"/>
    <w:rsid w:val="00A81671"/>
    <w:rsid w:val="00A819B3"/>
    <w:rsid w:val="00A81BCE"/>
    <w:rsid w:val="00A81F9A"/>
    <w:rsid w:val="00A82402"/>
    <w:rsid w:val="00A8315F"/>
    <w:rsid w:val="00A8339D"/>
    <w:rsid w:val="00A83B5E"/>
    <w:rsid w:val="00A85537"/>
    <w:rsid w:val="00A8680A"/>
    <w:rsid w:val="00A87574"/>
    <w:rsid w:val="00A87CE2"/>
    <w:rsid w:val="00A87D55"/>
    <w:rsid w:val="00A9116A"/>
    <w:rsid w:val="00A91676"/>
    <w:rsid w:val="00A92857"/>
    <w:rsid w:val="00A93632"/>
    <w:rsid w:val="00A938EA"/>
    <w:rsid w:val="00A93EDB"/>
    <w:rsid w:val="00A96209"/>
    <w:rsid w:val="00AA0AE3"/>
    <w:rsid w:val="00AA1E0A"/>
    <w:rsid w:val="00AA2138"/>
    <w:rsid w:val="00AA74C2"/>
    <w:rsid w:val="00AB1206"/>
    <w:rsid w:val="00AB16D2"/>
    <w:rsid w:val="00AB1CA3"/>
    <w:rsid w:val="00AB207D"/>
    <w:rsid w:val="00AB5CB0"/>
    <w:rsid w:val="00AB75FB"/>
    <w:rsid w:val="00AC2E64"/>
    <w:rsid w:val="00AC48A1"/>
    <w:rsid w:val="00AC4942"/>
    <w:rsid w:val="00AC4C8B"/>
    <w:rsid w:val="00AC509F"/>
    <w:rsid w:val="00AC6700"/>
    <w:rsid w:val="00AC6BB2"/>
    <w:rsid w:val="00AD0A6C"/>
    <w:rsid w:val="00AD0CD0"/>
    <w:rsid w:val="00AD20E4"/>
    <w:rsid w:val="00AD27D6"/>
    <w:rsid w:val="00AD286B"/>
    <w:rsid w:val="00AD4357"/>
    <w:rsid w:val="00AD6942"/>
    <w:rsid w:val="00AE41AC"/>
    <w:rsid w:val="00AE4F4C"/>
    <w:rsid w:val="00AF58E7"/>
    <w:rsid w:val="00AF6AF9"/>
    <w:rsid w:val="00B02562"/>
    <w:rsid w:val="00B04E3A"/>
    <w:rsid w:val="00B06F3A"/>
    <w:rsid w:val="00B07044"/>
    <w:rsid w:val="00B10323"/>
    <w:rsid w:val="00B12180"/>
    <w:rsid w:val="00B13D91"/>
    <w:rsid w:val="00B14B08"/>
    <w:rsid w:val="00B15386"/>
    <w:rsid w:val="00B166E6"/>
    <w:rsid w:val="00B168FA"/>
    <w:rsid w:val="00B2026A"/>
    <w:rsid w:val="00B21ED5"/>
    <w:rsid w:val="00B221B0"/>
    <w:rsid w:val="00B2313F"/>
    <w:rsid w:val="00B23965"/>
    <w:rsid w:val="00B23A5F"/>
    <w:rsid w:val="00B25817"/>
    <w:rsid w:val="00B301CC"/>
    <w:rsid w:val="00B30A2C"/>
    <w:rsid w:val="00B32035"/>
    <w:rsid w:val="00B3386C"/>
    <w:rsid w:val="00B348BC"/>
    <w:rsid w:val="00B35C1B"/>
    <w:rsid w:val="00B36AF6"/>
    <w:rsid w:val="00B36F50"/>
    <w:rsid w:val="00B36FFA"/>
    <w:rsid w:val="00B37AA3"/>
    <w:rsid w:val="00B414B1"/>
    <w:rsid w:val="00B417C2"/>
    <w:rsid w:val="00B44345"/>
    <w:rsid w:val="00B44B04"/>
    <w:rsid w:val="00B44D23"/>
    <w:rsid w:val="00B45522"/>
    <w:rsid w:val="00B45C6B"/>
    <w:rsid w:val="00B52811"/>
    <w:rsid w:val="00B533A9"/>
    <w:rsid w:val="00B53B39"/>
    <w:rsid w:val="00B53BF3"/>
    <w:rsid w:val="00B54BCA"/>
    <w:rsid w:val="00B54C13"/>
    <w:rsid w:val="00B56A5F"/>
    <w:rsid w:val="00B60F56"/>
    <w:rsid w:val="00B61775"/>
    <w:rsid w:val="00B63647"/>
    <w:rsid w:val="00B726A7"/>
    <w:rsid w:val="00B73084"/>
    <w:rsid w:val="00B73C96"/>
    <w:rsid w:val="00B74624"/>
    <w:rsid w:val="00B758DD"/>
    <w:rsid w:val="00B76B27"/>
    <w:rsid w:val="00B80526"/>
    <w:rsid w:val="00B80C1C"/>
    <w:rsid w:val="00B81859"/>
    <w:rsid w:val="00B8194C"/>
    <w:rsid w:val="00B82A86"/>
    <w:rsid w:val="00B84FDA"/>
    <w:rsid w:val="00B84FE5"/>
    <w:rsid w:val="00B865B5"/>
    <w:rsid w:val="00B90198"/>
    <w:rsid w:val="00B90EC5"/>
    <w:rsid w:val="00B94ADC"/>
    <w:rsid w:val="00B95566"/>
    <w:rsid w:val="00B96533"/>
    <w:rsid w:val="00B97885"/>
    <w:rsid w:val="00B97FE4"/>
    <w:rsid w:val="00BA06EA"/>
    <w:rsid w:val="00BA0D88"/>
    <w:rsid w:val="00BA0E36"/>
    <w:rsid w:val="00BA137E"/>
    <w:rsid w:val="00BA1524"/>
    <w:rsid w:val="00BA1574"/>
    <w:rsid w:val="00BA513A"/>
    <w:rsid w:val="00BA5693"/>
    <w:rsid w:val="00BA7B3A"/>
    <w:rsid w:val="00BB2A1E"/>
    <w:rsid w:val="00BB2B6D"/>
    <w:rsid w:val="00BB54BD"/>
    <w:rsid w:val="00BC152F"/>
    <w:rsid w:val="00BC2DF7"/>
    <w:rsid w:val="00BC2EE1"/>
    <w:rsid w:val="00BC4248"/>
    <w:rsid w:val="00BC503A"/>
    <w:rsid w:val="00BC6E3E"/>
    <w:rsid w:val="00BD01A5"/>
    <w:rsid w:val="00BD1256"/>
    <w:rsid w:val="00BD12ED"/>
    <w:rsid w:val="00BD2C0D"/>
    <w:rsid w:val="00BD3150"/>
    <w:rsid w:val="00BD3742"/>
    <w:rsid w:val="00BD3760"/>
    <w:rsid w:val="00BD4C54"/>
    <w:rsid w:val="00BD7001"/>
    <w:rsid w:val="00BE2365"/>
    <w:rsid w:val="00BE4517"/>
    <w:rsid w:val="00BE5CAB"/>
    <w:rsid w:val="00BE6573"/>
    <w:rsid w:val="00BE7471"/>
    <w:rsid w:val="00BF2018"/>
    <w:rsid w:val="00BF248B"/>
    <w:rsid w:val="00BF269E"/>
    <w:rsid w:val="00BF316A"/>
    <w:rsid w:val="00BF50DB"/>
    <w:rsid w:val="00BF5CCC"/>
    <w:rsid w:val="00BF5D2D"/>
    <w:rsid w:val="00BF6672"/>
    <w:rsid w:val="00BF683F"/>
    <w:rsid w:val="00BF6EB3"/>
    <w:rsid w:val="00BF6F50"/>
    <w:rsid w:val="00BF7878"/>
    <w:rsid w:val="00BF789D"/>
    <w:rsid w:val="00C00FDB"/>
    <w:rsid w:val="00C03B0D"/>
    <w:rsid w:val="00C06C62"/>
    <w:rsid w:val="00C106CB"/>
    <w:rsid w:val="00C10B6F"/>
    <w:rsid w:val="00C114BC"/>
    <w:rsid w:val="00C14065"/>
    <w:rsid w:val="00C15B2C"/>
    <w:rsid w:val="00C168CD"/>
    <w:rsid w:val="00C16C54"/>
    <w:rsid w:val="00C16E2A"/>
    <w:rsid w:val="00C20215"/>
    <w:rsid w:val="00C212E6"/>
    <w:rsid w:val="00C22563"/>
    <w:rsid w:val="00C22915"/>
    <w:rsid w:val="00C24D8B"/>
    <w:rsid w:val="00C26575"/>
    <w:rsid w:val="00C279EF"/>
    <w:rsid w:val="00C30120"/>
    <w:rsid w:val="00C3049B"/>
    <w:rsid w:val="00C307D0"/>
    <w:rsid w:val="00C30E56"/>
    <w:rsid w:val="00C30ECE"/>
    <w:rsid w:val="00C31EED"/>
    <w:rsid w:val="00C35F1F"/>
    <w:rsid w:val="00C36E05"/>
    <w:rsid w:val="00C3794E"/>
    <w:rsid w:val="00C43300"/>
    <w:rsid w:val="00C4410C"/>
    <w:rsid w:val="00C44110"/>
    <w:rsid w:val="00C45502"/>
    <w:rsid w:val="00C45DAA"/>
    <w:rsid w:val="00C45DEC"/>
    <w:rsid w:val="00C4783C"/>
    <w:rsid w:val="00C47A84"/>
    <w:rsid w:val="00C47FF6"/>
    <w:rsid w:val="00C50902"/>
    <w:rsid w:val="00C50A04"/>
    <w:rsid w:val="00C54862"/>
    <w:rsid w:val="00C549D2"/>
    <w:rsid w:val="00C55437"/>
    <w:rsid w:val="00C558C3"/>
    <w:rsid w:val="00C55D21"/>
    <w:rsid w:val="00C571DF"/>
    <w:rsid w:val="00C57E93"/>
    <w:rsid w:val="00C60579"/>
    <w:rsid w:val="00C60794"/>
    <w:rsid w:val="00C614EE"/>
    <w:rsid w:val="00C61F30"/>
    <w:rsid w:val="00C70A96"/>
    <w:rsid w:val="00C73C9B"/>
    <w:rsid w:val="00C771D6"/>
    <w:rsid w:val="00C77D34"/>
    <w:rsid w:val="00C77E7E"/>
    <w:rsid w:val="00C80213"/>
    <w:rsid w:val="00C806E6"/>
    <w:rsid w:val="00C81391"/>
    <w:rsid w:val="00C82FC5"/>
    <w:rsid w:val="00C84EBA"/>
    <w:rsid w:val="00C87296"/>
    <w:rsid w:val="00C87A38"/>
    <w:rsid w:val="00C900FD"/>
    <w:rsid w:val="00C905A2"/>
    <w:rsid w:val="00C90DD1"/>
    <w:rsid w:val="00C90E19"/>
    <w:rsid w:val="00C912F9"/>
    <w:rsid w:val="00C940A7"/>
    <w:rsid w:val="00C9745B"/>
    <w:rsid w:val="00C97E9D"/>
    <w:rsid w:val="00CA2AC0"/>
    <w:rsid w:val="00CA3F2D"/>
    <w:rsid w:val="00CA55D0"/>
    <w:rsid w:val="00CA5854"/>
    <w:rsid w:val="00CA694E"/>
    <w:rsid w:val="00CA7756"/>
    <w:rsid w:val="00CB01EA"/>
    <w:rsid w:val="00CB1E44"/>
    <w:rsid w:val="00CB1EB9"/>
    <w:rsid w:val="00CB1F4F"/>
    <w:rsid w:val="00CB3A27"/>
    <w:rsid w:val="00CB3FC8"/>
    <w:rsid w:val="00CB41ED"/>
    <w:rsid w:val="00CB58CB"/>
    <w:rsid w:val="00CB7B70"/>
    <w:rsid w:val="00CC2893"/>
    <w:rsid w:val="00CC2F57"/>
    <w:rsid w:val="00CC4502"/>
    <w:rsid w:val="00CC4E7E"/>
    <w:rsid w:val="00CC61E7"/>
    <w:rsid w:val="00CC630B"/>
    <w:rsid w:val="00CD021E"/>
    <w:rsid w:val="00CD2E24"/>
    <w:rsid w:val="00CD5951"/>
    <w:rsid w:val="00CD598A"/>
    <w:rsid w:val="00CD5AD4"/>
    <w:rsid w:val="00CE3A85"/>
    <w:rsid w:val="00CE4415"/>
    <w:rsid w:val="00CE467B"/>
    <w:rsid w:val="00CE4DCA"/>
    <w:rsid w:val="00CE5680"/>
    <w:rsid w:val="00CE6ABE"/>
    <w:rsid w:val="00CE6BB5"/>
    <w:rsid w:val="00CE6F52"/>
    <w:rsid w:val="00CF0F2E"/>
    <w:rsid w:val="00CF3C04"/>
    <w:rsid w:val="00D006BC"/>
    <w:rsid w:val="00D01468"/>
    <w:rsid w:val="00D01B4D"/>
    <w:rsid w:val="00D01E93"/>
    <w:rsid w:val="00D021BB"/>
    <w:rsid w:val="00D053D2"/>
    <w:rsid w:val="00D06ECE"/>
    <w:rsid w:val="00D06FAC"/>
    <w:rsid w:val="00D14356"/>
    <w:rsid w:val="00D14F5F"/>
    <w:rsid w:val="00D15C22"/>
    <w:rsid w:val="00D173FE"/>
    <w:rsid w:val="00D179EA"/>
    <w:rsid w:val="00D2033A"/>
    <w:rsid w:val="00D2442D"/>
    <w:rsid w:val="00D247FD"/>
    <w:rsid w:val="00D2512E"/>
    <w:rsid w:val="00D26818"/>
    <w:rsid w:val="00D27E1E"/>
    <w:rsid w:val="00D27F2C"/>
    <w:rsid w:val="00D3163B"/>
    <w:rsid w:val="00D337F2"/>
    <w:rsid w:val="00D349FA"/>
    <w:rsid w:val="00D356D4"/>
    <w:rsid w:val="00D35A6F"/>
    <w:rsid w:val="00D36DD1"/>
    <w:rsid w:val="00D411DA"/>
    <w:rsid w:val="00D41DB2"/>
    <w:rsid w:val="00D43A11"/>
    <w:rsid w:val="00D43AD7"/>
    <w:rsid w:val="00D445C3"/>
    <w:rsid w:val="00D452FD"/>
    <w:rsid w:val="00D50A25"/>
    <w:rsid w:val="00D5180B"/>
    <w:rsid w:val="00D53215"/>
    <w:rsid w:val="00D53825"/>
    <w:rsid w:val="00D609A4"/>
    <w:rsid w:val="00D62858"/>
    <w:rsid w:val="00D628B5"/>
    <w:rsid w:val="00D6374B"/>
    <w:rsid w:val="00D63CE2"/>
    <w:rsid w:val="00D64DEF"/>
    <w:rsid w:val="00D669B1"/>
    <w:rsid w:val="00D67E2E"/>
    <w:rsid w:val="00D72E2E"/>
    <w:rsid w:val="00D73AA6"/>
    <w:rsid w:val="00D7635E"/>
    <w:rsid w:val="00D764D0"/>
    <w:rsid w:val="00D76CB6"/>
    <w:rsid w:val="00D76F3B"/>
    <w:rsid w:val="00D80BB2"/>
    <w:rsid w:val="00D82757"/>
    <w:rsid w:val="00D862DE"/>
    <w:rsid w:val="00D86BAB"/>
    <w:rsid w:val="00D86D0E"/>
    <w:rsid w:val="00D877A6"/>
    <w:rsid w:val="00D87A30"/>
    <w:rsid w:val="00D91FF0"/>
    <w:rsid w:val="00D9292E"/>
    <w:rsid w:val="00D9305D"/>
    <w:rsid w:val="00D9345E"/>
    <w:rsid w:val="00D93A47"/>
    <w:rsid w:val="00D9489E"/>
    <w:rsid w:val="00D96A8E"/>
    <w:rsid w:val="00D979F0"/>
    <w:rsid w:val="00D97ED4"/>
    <w:rsid w:val="00DA0676"/>
    <w:rsid w:val="00DA18FD"/>
    <w:rsid w:val="00DA1A63"/>
    <w:rsid w:val="00DA1C75"/>
    <w:rsid w:val="00DA2F53"/>
    <w:rsid w:val="00DA3435"/>
    <w:rsid w:val="00DA670F"/>
    <w:rsid w:val="00DA79B4"/>
    <w:rsid w:val="00DB0AD4"/>
    <w:rsid w:val="00DB1B31"/>
    <w:rsid w:val="00DB2468"/>
    <w:rsid w:val="00DB64AE"/>
    <w:rsid w:val="00DB7C53"/>
    <w:rsid w:val="00DC10A7"/>
    <w:rsid w:val="00DC2B2E"/>
    <w:rsid w:val="00DC38D4"/>
    <w:rsid w:val="00DC3E6B"/>
    <w:rsid w:val="00DC5907"/>
    <w:rsid w:val="00DC6FF1"/>
    <w:rsid w:val="00DC7284"/>
    <w:rsid w:val="00DC7FD6"/>
    <w:rsid w:val="00DD0EA1"/>
    <w:rsid w:val="00DD0ED8"/>
    <w:rsid w:val="00DD191F"/>
    <w:rsid w:val="00DD23D3"/>
    <w:rsid w:val="00DD3681"/>
    <w:rsid w:val="00DD547E"/>
    <w:rsid w:val="00DD5CC1"/>
    <w:rsid w:val="00DD6EA0"/>
    <w:rsid w:val="00DD72D3"/>
    <w:rsid w:val="00DE1501"/>
    <w:rsid w:val="00DE1CA1"/>
    <w:rsid w:val="00DE3A84"/>
    <w:rsid w:val="00DE41D7"/>
    <w:rsid w:val="00DE4509"/>
    <w:rsid w:val="00DE4B94"/>
    <w:rsid w:val="00DE5EFF"/>
    <w:rsid w:val="00DE5F0B"/>
    <w:rsid w:val="00DE6830"/>
    <w:rsid w:val="00DE6ABF"/>
    <w:rsid w:val="00DE6F56"/>
    <w:rsid w:val="00DE7C00"/>
    <w:rsid w:val="00DF1E9B"/>
    <w:rsid w:val="00DF3FC2"/>
    <w:rsid w:val="00DF4136"/>
    <w:rsid w:val="00DF529F"/>
    <w:rsid w:val="00DF6EBE"/>
    <w:rsid w:val="00DF77B5"/>
    <w:rsid w:val="00E007AD"/>
    <w:rsid w:val="00E01BC3"/>
    <w:rsid w:val="00E01C9D"/>
    <w:rsid w:val="00E05AA8"/>
    <w:rsid w:val="00E11781"/>
    <w:rsid w:val="00E12C48"/>
    <w:rsid w:val="00E136BA"/>
    <w:rsid w:val="00E147B5"/>
    <w:rsid w:val="00E147F7"/>
    <w:rsid w:val="00E15763"/>
    <w:rsid w:val="00E1797A"/>
    <w:rsid w:val="00E215F1"/>
    <w:rsid w:val="00E22AEA"/>
    <w:rsid w:val="00E23A14"/>
    <w:rsid w:val="00E244F5"/>
    <w:rsid w:val="00E272E8"/>
    <w:rsid w:val="00E27537"/>
    <w:rsid w:val="00E3088B"/>
    <w:rsid w:val="00E31E37"/>
    <w:rsid w:val="00E328AC"/>
    <w:rsid w:val="00E32D62"/>
    <w:rsid w:val="00E33D7F"/>
    <w:rsid w:val="00E341F1"/>
    <w:rsid w:val="00E3430E"/>
    <w:rsid w:val="00E34D3E"/>
    <w:rsid w:val="00E35A53"/>
    <w:rsid w:val="00E37C7C"/>
    <w:rsid w:val="00E4061C"/>
    <w:rsid w:val="00E40F8A"/>
    <w:rsid w:val="00E442F6"/>
    <w:rsid w:val="00E44C0A"/>
    <w:rsid w:val="00E477B6"/>
    <w:rsid w:val="00E510F2"/>
    <w:rsid w:val="00E5156C"/>
    <w:rsid w:val="00E52F45"/>
    <w:rsid w:val="00E53CF7"/>
    <w:rsid w:val="00E5424F"/>
    <w:rsid w:val="00E54501"/>
    <w:rsid w:val="00E54A3C"/>
    <w:rsid w:val="00E551F3"/>
    <w:rsid w:val="00E55872"/>
    <w:rsid w:val="00E600FD"/>
    <w:rsid w:val="00E616CD"/>
    <w:rsid w:val="00E6266C"/>
    <w:rsid w:val="00E63385"/>
    <w:rsid w:val="00E63F73"/>
    <w:rsid w:val="00E652D2"/>
    <w:rsid w:val="00E65926"/>
    <w:rsid w:val="00E65CE6"/>
    <w:rsid w:val="00E6702B"/>
    <w:rsid w:val="00E72C17"/>
    <w:rsid w:val="00E74025"/>
    <w:rsid w:val="00E758F8"/>
    <w:rsid w:val="00E7680D"/>
    <w:rsid w:val="00E80815"/>
    <w:rsid w:val="00E813AA"/>
    <w:rsid w:val="00E8214C"/>
    <w:rsid w:val="00E83113"/>
    <w:rsid w:val="00E83D33"/>
    <w:rsid w:val="00E83DC5"/>
    <w:rsid w:val="00E85811"/>
    <w:rsid w:val="00E87411"/>
    <w:rsid w:val="00E9048A"/>
    <w:rsid w:val="00E9107F"/>
    <w:rsid w:val="00E91579"/>
    <w:rsid w:val="00E91F57"/>
    <w:rsid w:val="00E932B3"/>
    <w:rsid w:val="00E9408B"/>
    <w:rsid w:val="00E965AE"/>
    <w:rsid w:val="00E97498"/>
    <w:rsid w:val="00EA0AB9"/>
    <w:rsid w:val="00EA24B9"/>
    <w:rsid w:val="00EA2B74"/>
    <w:rsid w:val="00EA436D"/>
    <w:rsid w:val="00EA4474"/>
    <w:rsid w:val="00EA4C4C"/>
    <w:rsid w:val="00EB0C62"/>
    <w:rsid w:val="00EB145E"/>
    <w:rsid w:val="00EB2C0E"/>
    <w:rsid w:val="00EB46E7"/>
    <w:rsid w:val="00EB4998"/>
    <w:rsid w:val="00EB5483"/>
    <w:rsid w:val="00EC424F"/>
    <w:rsid w:val="00EC6153"/>
    <w:rsid w:val="00EC7658"/>
    <w:rsid w:val="00ED08AB"/>
    <w:rsid w:val="00ED3110"/>
    <w:rsid w:val="00ED419B"/>
    <w:rsid w:val="00EE056E"/>
    <w:rsid w:val="00EE26A4"/>
    <w:rsid w:val="00EE284B"/>
    <w:rsid w:val="00EE33A6"/>
    <w:rsid w:val="00EE3E69"/>
    <w:rsid w:val="00EE43BC"/>
    <w:rsid w:val="00EE49AF"/>
    <w:rsid w:val="00EE5372"/>
    <w:rsid w:val="00EE5B36"/>
    <w:rsid w:val="00EE5E92"/>
    <w:rsid w:val="00EE6A04"/>
    <w:rsid w:val="00EF061D"/>
    <w:rsid w:val="00EF1A94"/>
    <w:rsid w:val="00EF4A00"/>
    <w:rsid w:val="00EF57C6"/>
    <w:rsid w:val="00EF5F4D"/>
    <w:rsid w:val="00EF6E05"/>
    <w:rsid w:val="00F010C2"/>
    <w:rsid w:val="00F0236F"/>
    <w:rsid w:val="00F02D5D"/>
    <w:rsid w:val="00F030FC"/>
    <w:rsid w:val="00F05AB0"/>
    <w:rsid w:val="00F05DCE"/>
    <w:rsid w:val="00F06A38"/>
    <w:rsid w:val="00F1005F"/>
    <w:rsid w:val="00F11725"/>
    <w:rsid w:val="00F12147"/>
    <w:rsid w:val="00F133D9"/>
    <w:rsid w:val="00F135BE"/>
    <w:rsid w:val="00F1396B"/>
    <w:rsid w:val="00F142CE"/>
    <w:rsid w:val="00F148F0"/>
    <w:rsid w:val="00F14AA6"/>
    <w:rsid w:val="00F15A45"/>
    <w:rsid w:val="00F20C94"/>
    <w:rsid w:val="00F20E83"/>
    <w:rsid w:val="00F22687"/>
    <w:rsid w:val="00F23286"/>
    <w:rsid w:val="00F30704"/>
    <w:rsid w:val="00F33249"/>
    <w:rsid w:val="00F33939"/>
    <w:rsid w:val="00F33D43"/>
    <w:rsid w:val="00F33FE2"/>
    <w:rsid w:val="00F35616"/>
    <w:rsid w:val="00F361B2"/>
    <w:rsid w:val="00F3702D"/>
    <w:rsid w:val="00F37260"/>
    <w:rsid w:val="00F408E7"/>
    <w:rsid w:val="00F41005"/>
    <w:rsid w:val="00F41477"/>
    <w:rsid w:val="00F4241A"/>
    <w:rsid w:val="00F43B61"/>
    <w:rsid w:val="00F44A49"/>
    <w:rsid w:val="00F45065"/>
    <w:rsid w:val="00F454A6"/>
    <w:rsid w:val="00F45574"/>
    <w:rsid w:val="00F468DE"/>
    <w:rsid w:val="00F469E8"/>
    <w:rsid w:val="00F472EB"/>
    <w:rsid w:val="00F473D7"/>
    <w:rsid w:val="00F476A8"/>
    <w:rsid w:val="00F50430"/>
    <w:rsid w:val="00F540D1"/>
    <w:rsid w:val="00F55AE0"/>
    <w:rsid w:val="00F55AF4"/>
    <w:rsid w:val="00F57A97"/>
    <w:rsid w:val="00F64B2A"/>
    <w:rsid w:val="00F66358"/>
    <w:rsid w:val="00F67662"/>
    <w:rsid w:val="00F676E1"/>
    <w:rsid w:val="00F702DA"/>
    <w:rsid w:val="00F7040C"/>
    <w:rsid w:val="00F71A5B"/>
    <w:rsid w:val="00F72045"/>
    <w:rsid w:val="00F7389F"/>
    <w:rsid w:val="00F74005"/>
    <w:rsid w:val="00F76F01"/>
    <w:rsid w:val="00F778DD"/>
    <w:rsid w:val="00F80D94"/>
    <w:rsid w:val="00F82A4E"/>
    <w:rsid w:val="00F84125"/>
    <w:rsid w:val="00F85252"/>
    <w:rsid w:val="00F86440"/>
    <w:rsid w:val="00F87A80"/>
    <w:rsid w:val="00F90155"/>
    <w:rsid w:val="00F92842"/>
    <w:rsid w:val="00F93B71"/>
    <w:rsid w:val="00F93D5B"/>
    <w:rsid w:val="00F9406E"/>
    <w:rsid w:val="00F96BAA"/>
    <w:rsid w:val="00F96EA7"/>
    <w:rsid w:val="00F9717F"/>
    <w:rsid w:val="00F9725D"/>
    <w:rsid w:val="00F972FB"/>
    <w:rsid w:val="00FA16C3"/>
    <w:rsid w:val="00FA1F8A"/>
    <w:rsid w:val="00FA24D6"/>
    <w:rsid w:val="00FA4096"/>
    <w:rsid w:val="00FA6ADC"/>
    <w:rsid w:val="00FB166B"/>
    <w:rsid w:val="00FB269A"/>
    <w:rsid w:val="00FB2CE6"/>
    <w:rsid w:val="00FB2F89"/>
    <w:rsid w:val="00FB545F"/>
    <w:rsid w:val="00FB5E86"/>
    <w:rsid w:val="00FB6A05"/>
    <w:rsid w:val="00FB7442"/>
    <w:rsid w:val="00FB7A3F"/>
    <w:rsid w:val="00FC03C4"/>
    <w:rsid w:val="00FC56F5"/>
    <w:rsid w:val="00FC6B2E"/>
    <w:rsid w:val="00FC787A"/>
    <w:rsid w:val="00FD1416"/>
    <w:rsid w:val="00FD1A8D"/>
    <w:rsid w:val="00FD1F01"/>
    <w:rsid w:val="00FD1F7D"/>
    <w:rsid w:val="00FD25AA"/>
    <w:rsid w:val="00FD6290"/>
    <w:rsid w:val="00FD7601"/>
    <w:rsid w:val="00FE2201"/>
    <w:rsid w:val="00FE3E5A"/>
    <w:rsid w:val="00FE4459"/>
    <w:rsid w:val="00FE5418"/>
    <w:rsid w:val="00FE5E05"/>
    <w:rsid w:val="00FE6D56"/>
    <w:rsid w:val="00FE7063"/>
    <w:rsid w:val="00FE7CC5"/>
    <w:rsid w:val="00FE7D22"/>
    <w:rsid w:val="00FF09AF"/>
    <w:rsid w:val="00FF0C64"/>
    <w:rsid w:val="00FF0EF3"/>
    <w:rsid w:val="00FF2824"/>
    <w:rsid w:val="00FF2CFD"/>
    <w:rsid w:val="00FF6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2730A4"/>
  <w14:defaultImageDpi w14:val="330"/>
  <w15:chartTrackingRefBased/>
  <w15:docId w15:val="{2CB57436-F455-4780-84C1-1F189FA0C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6182"/>
    <w:pPr>
      <w:jc w:val="center"/>
    </w:pPr>
    <w:rPr>
      <w:rFonts w:cs="Times New Roman"/>
    </w:rPr>
  </w:style>
  <w:style w:type="character" w:customStyle="1" w:styleId="EndNoteBibliographyTitleChar">
    <w:name w:val="EndNote Bibliography Title Char"/>
    <w:basedOn w:val="DefaultParagraphFont"/>
    <w:link w:val="EndNoteBibliographyTitle"/>
    <w:rsid w:val="009F6182"/>
    <w:rPr>
      <w:rFonts w:cs="Times New Roman"/>
    </w:rPr>
  </w:style>
  <w:style w:type="paragraph" w:customStyle="1" w:styleId="EndNoteBibliography">
    <w:name w:val="EndNote Bibliography"/>
    <w:basedOn w:val="Normal"/>
    <w:link w:val="EndNoteBibliographyChar"/>
    <w:rsid w:val="009F6182"/>
    <w:rPr>
      <w:rFonts w:cs="Times New Roman"/>
    </w:rPr>
  </w:style>
  <w:style w:type="character" w:customStyle="1" w:styleId="EndNoteBibliographyChar">
    <w:name w:val="EndNote Bibliography Char"/>
    <w:basedOn w:val="DefaultParagraphFont"/>
    <w:link w:val="EndNoteBibliography"/>
    <w:rsid w:val="009F6182"/>
    <w:rPr>
      <w:rFonts w:cs="Times New Roman"/>
    </w:rPr>
  </w:style>
  <w:style w:type="character" w:styleId="Hyperlink">
    <w:name w:val="Hyperlink"/>
    <w:basedOn w:val="DefaultParagraphFont"/>
    <w:uiPriority w:val="99"/>
    <w:unhideWhenUsed/>
    <w:rsid w:val="00A77825"/>
    <w:rPr>
      <w:color w:val="0563C1" w:themeColor="hyperlink"/>
      <w:u w:val="single"/>
    </w:rPr>
  </w:style>
  <w:style w:type="character" w:styleId="FollowedHyperlink">
    <w:name w:val="FollowedHyperlink"/>
    <w:basedOn w:val="DefaultParagraphFont"/>
    <w:uiPriority w:val="99"/>
    <w:semiHidden/>
    <w:unhideWhenUsed/>
    <w:rsid w:val="00CC4E7E"/>
    <w:rPr>
      <w:color w:val="954F72" w:themeColor="followedHyperlink"/>
      <w:u w:val="single"/>
    </w:rPr>
  </w:style>
  <w:style w:type="character" w:styleId="CommentReference">
    <w:name w:val="annotation reference"/>
    <w:basedOn w:val="DefaultParagraphFont"/>
    <w:uiPriority w:val="99"/>
    <w:semiHidden/>
    <w:unhideWhenUsed/>
    <w:rsid w:val="00F1396B"/>
    <w:rPr>
      <w:sz w:val="16"/>
      <w:szCs w:val="16"/>
    </w:rPr>
  </w:style>
  <w:style w:type="paragraph" w:styleId="CommentText">
    <w:name w:val="annotation text"/>
    <w:basedOn w:val="Normal"/>
    <w:link w:val="CommentTextChar"/>
    <w:uiPriority w:val="99"/>
    <w:semiHidden/>
    <w:unhideWhenUsed/>
    <w:rsid w:val="00F1396B"/>
    <w:rPr>
      <w:sz w:val="20"/>
      <w:szCs w:val="20"/>
    </w:rPr>
  </w:style>
  <w:style w:type="character" w:customStyle="1" w:styleId="CommentTextChar">
    <w:name w:val="Comment Text Char"/>
    <w:basedOn w:val="DefaultParagraphFont"/>
    <w:link w:val="CommentText"/>
    <w:uiPriority w:val="99"/>
    <w:semiHidden/>
    <w:rsid w:val="00F1396B"/>
    <w:rPr>
      <w:sz w:val="20"/>
      <w:szCs w:val="20"/>
    </w:rPr>
  </w:style>
  <w:style w:type="paragraph" w:styleId="CommentSubject">
    <w:name w:val="annotation subject"/>
    <w:basedOn w:val="CommentText"/>
    <w:next w:val="CommentText"/>
    <w:link w:val="CommentSubjectChar"/>
    <w:uiPriority w:val="99"/>
    <w:semiHidden/>
    <w:unhideWhenUsed/>
    <w:rsid w:val="00F1396B"/>
    <w:rPr>
      <w:b/>
      <w:bCs/>
    </w:rPr>
  </w:style>
  <w:style w:type="character" w:customStyle="1" w:styleId="CommentSubjectChar">
    <w:name w:val="Comment Subject Char"/>
    <w:basedOn w:val="CommentTextChar"/>
    <w:link w:val="CommentSubject"/>
    <w:uiPriority w:val="99"/>
    <w:semiHidden/>
    <w:rsid w:val="00F1396B"/>
    <w:rPr>
      <w:b/>
      <w:bCs/>
      <w:sz w:val="20"/>
      <w:szCs w:val="20"/>
    </w:rPr>
  </w:style>
  <w:style w:type="paragraph" w:styleId="BalloonText">
    <w:name w:val="Balloon Text"/>
    <w:basedOn w:val="Normal"/>
    <w:link w:val="BalloonTextChar"/>
    <w:uiPriority w:val="99"/>
    <w:semiHidden/>
    <w:unhideWhenUsed/>
    <w:rsid w:val="00F139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96B"/>
    <w:rPr>
      <w:rFonts w:ascii="Segoe UI" w:hAnsi="Segoe UI" w:cs="Segoe UI"/>
      <w:sz w:val="18"/>
      <w:szCs w:val="18"/>
    </w:rPr>
  </w:style>
  <w:style w:type="paragraph" w:styleId="Header">
    <w:name w:val="header"/>
    <w:basedOn w:val="Normal"/>
    <w:link w:val="HeaderChar"/>
    <w:uiPriority w:val="99"/>
    <w:unhideWhenUsed/>
    <w:rsid w:val="00A4147B"/>
    <w:pPr>
      <w:tabs>
        <w:tab w:val="center" w:pos="4513"/>
        <w:tab w:val="right" w:pos="9026"/>
      </w:tabs>
    </w:pPr>
  </w:style>
  <w:style w:type="character" w:customStyle="1" w:styleId="HeaderChar">
    <w:name w:val="Header Char"/>
    <w:basedOn w:val="DefaultParagraphFont"/>
    <w:link w:val="Header"/>
    <w:uiPriority w:val="99"/>
    <w:rsid w:val="00A4147B"/>
  </w:style>
  <w:style w:type="paragraph" w:styleId="Footer">
    <w:name w:val="footer"/>
    <w:basedOn w:val="Normal"/>
    <w:link w:val="FooterChar"/>
    <w:uiPriority w:val="99"/>
    <w:unhideWhenUsed/>
    <w:rsid w:val="00A4147B"/>
    <w:pPr>
      <w:tabs>
        <w:tab w:val="center" w:pos="4513"/>
        <w:tab w:val="right" w:pos="9026"/>
      </w:tabs>
    </w:pPr>
  </w:style>
  <w:style w:type="character" w:customStyle="1" w:styleId="FooterChar">
    <w:name w:val="Footer Char"/>
    <w:basedOn w:val="DefaultParagraphFont"/>
    <w:link w:val="Footer"/>
    <w:uiPriority w:val="99"/>
    <w:rsid w:val="00A4147B"/>
  </w:style>
  <w:style w:type="character" w:customStyle="1" w:styleId="UnresolvedMention1">
    <w:name w:val="Unresolved Mention1"/>
    <w:basedOn w:val="DefaultParagraphFont"/>
    <w:uiPriority w:val="99"/>
    <w:semiHidden/>
    <w:unhideWhenUsed/>
    <w:rsid w:val="00731471"/>
    <w:rPr>
      <w:color w:val="605E5C"/>
      <w:shd w:val="clear" w:color="auto" w:fill="E1DFDD"/>
    </w:rPr>
  </w:style>
  <w:style w:type="table" w:styleId="TableGrid">
    <w:name w:val="Table Grid"/>
    <w:basedOn w:val="TableNormal"/>
    <w:uiPriority w:val="39"/>
    <w:rsid w:val="00F226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777E"/>
  </w:style>
  <w:style w:type="character" w:styleId="UnresolvedMention">
    <w:name w:val="Unresolved Mention"/>
    <w:basedOn w:val="DefaultParagraphFont"/>
    <w:uiPriority w:val="99"/>
    <w:semiHidden/>
    <w:unhideWhenUsed/>
    <w:rsid w:val="00D349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802691">
      <w:bodyDiv w:val="1"/>
      <w:marLeft w:val="0"/>
      <w:marRight w:val="0"/>
      <w:marTop w:val="0"/>
      <w:marBottom w:val="0"/>
      <w:divBdr>
        <w:top w:val="none" w:sz="0" w:space="0" w:color="auto"/>
        <w:left w:val="none" w:sz="0" w:space="0" w:color="auto"/>
        <w:bottom w:val="none" w:sz="0" w:space="0" w:color="auto"/>
        <w:right w:val="none" w:sz="0" w:space="0" w:color="auto"/>
      </w:divBdr>
    </w:div>
    <w:div w:id="288514701">
      <w:bodyDiv w:val="1"/>
      <w:marLeft w:val="0"/>
      <w:marRight w:val="0"/>
      <w:marTop w:val="0"/>
      <w:marBottom w:val="0"/>
      <w:divBdr>
        <w:top w:val="none" w:sz="0" w:space="0" w:color="auto"/>
        <w:left w:val="none" w:sz="0" w:space="0" w:color="auto"/>
        <w:bottom w:val="none" w:sz="0" w:space="0" w:color="auto"/>
        <w:right w:val="none" w:sz="0" w:space="0" w:color="auto"/>
      </w:divBdr>
    </w:div>
    <w:div w:id="434440830">
      <w:bodyDiv w:val="1"/>
      <w:marLeft w:val="0"/>
      <w:marRight w:val="0"/>
      <w:marTop w:val="0"/>
      <w:marBottom w:val="0"/>
      <w:divBdr>
        <w:top w:val="none" w:sz="0" w:space="0" w:color="auto"/>
        <w:left w:val="none" w:sz="0" w:space="0" w:color="auto"/>
        <w:bottom w:val="none" w:sz="0" w:space="0" w:color="auto"/>
        <w:right w:val="none" w:sz="0" w:space="0" w:color="auto"/>
      </w:divBdr>
    </w:div>
    <w:div w:id="471870270">
      <w:bodyDiv w:val="1"/>
      <w:marLeft w:val="0"/>
      <w:marRight w:val="0"/>
      <w:marTop w:val="0"/>
      <w:marBottom w:val="0"/>
      <w:divBdr>
        <w:top w:val="none" w:sz="0" w:space="0" w:color="auto"/>
        <w:left w:val="none" w:sz="0" w:space="0" w:color="auto"/>
        <w:bottom w:val="none" w:sz="0" w:space="0" w:color="auto"/>
        <w:right w:val="none" w:sz="0" w:space="0" w:color="auto"/>
      </w:divBdr>
    </w:div>
    <w:div w:id="504244524">
      <w:bodyDiv w:val="1"/>
      <w:marLeft w:val="0"/>
      <w:marRight w:val="0"/>
      <w:marTop w:val="0"/>
      <w:marBottom w:val="0"/>
      <w:divBdr>
        <w:top w:val="none" w:sz="0" w:space="0" w:color="auto"/>
        <w:left w:val="none" w:sz="0" w:space="0" w:color="auto"/>
        <w:bottom w:val="none" w:sz="0" w:space="0" w:color="auto"/>
        <w:right w:val="none" w:sz="0" w:space="0" w:color="auto"/>
      </w:divBdr>
    </w:div>
    <w:div w:id="530533598">
      <w:bodyDiv w:val="1"/>
      <w:marLeft w:val="0"/>
      <w:marRight w:val="0"/>
      <w:marTop w:val="0"/>
      <w:marBottom w:val="0"/>
      <w:divBdr>
        <w:top w:val="none" w:sz="0" w:space="0" w:color="auto"/>
        <w:left w:val="none" w:sz="0" w:space="0" w:color="auto"/>
        <w:bottom w:val="none" w:sz="0" w:space="0" w:color="auto"/>
        <w:right w:val="none" w:sz="0" w:space="0" w:color="auto"/>
      </w:divBdr>
    </w:div>
    <w:div w:id="570045170">
      <w:bodyDiv w:val="1"/>
      <w:marLeft w:val="0"/>
      <w:marRight w:val="0"/>
      <w:marTop w:val="0"/>
      <w:marBottom w:val="0"/>
      <w:divBdr>
        <w:top w:val="none" w:sz="0" w:space="0" w:color="auto"/>
        <w:left w:val="none" w:sz="0" w:space="0" w:color="auto"/>
        <w:bottom w:val="none" w:sz="0" w:space="0" w:color="auto"/>
        <w:right w:val="none" w:sz="0" w:space="0" w:color="auto"/>
      </w:divBdr>
    </w:div>
    <w:div w:id="633828223">
      <w:bodyDiv w:val="1"/>
      <w:marLeft w:val="0"/>
      <w:marRight w:val="0"/>
      <w:marTop w:val="0"/>
      <w:marBottom w:val="0"/>
      <w:divBdr>
        <w:top w:val="none" w:sz="0" w:space="0" w:color="auto"/>
        <w:left w:val="none" w:sz="0" w:space="0" w:color="auto"/>
        <w:bottom w:val="none" w:sz="0" w:space="0" w:color="auto"/>
        <w:right w:val="none" w:sz="0" w:space="0" w:color="auto"/>
      </w:divBdr>
    </w:div>
    <w:div w:id="654181938">
      <w:bodyDiv w:val="1"/>
      <w:marLeft w:val="0"/>
      <w:marRight w:val="0"/>
      <w:marTop w:val="0"/>
      <w:marBottom w:val="0"/>
      <w:divBdr>
        <w:top w:val="none" w:sz="0" w:space="0" w:color="auto"/>
        <w:left w:val="none" w:sz="0" w:space="0" w:color="auto"/>
        <w:bottom w:val="none" w:sz="0" w:space="0" w:color="auto"/>
        <w:right w:val="none" w:sz="0" w:space="0" w:color="auto"/>
      </w:divBdr>
    </w:div>
    <w:div w:id="751896832">
      <w:bodyDiv w:val="1"/>
      <w:marLeft w:val="0"/>
      <w:marRight w:val="0"/>
      <w:marTop w:val="0"/>
      <w:marBottom w:val="0"/>
      <w:divBdr>
        <w:top w:val="none" w:sz="0" w:space="0" w:color="auto"/>
        <w:left w:val="none" w:sz="0" w:space="0" w:color="auto"/>
        <w:bottom w:val="none" w:sz="0" w:space="0" w:color="auto"/>
        <w:right w:val="none" w:sz="0" w:space="0" w:color="auto"/>
      </w:divBdr>
    </w:div>
    <w:div w:id="752317568">
      <w:bodyDiv w:val="1"/>
      <w:marLeft w:val="0"/>
      <w:marRight w:val="0"/>
      <w:marTop w:val="0"/>
      <w:marBottom w:val="0"/>
      <w:divBdr>
        <w:top w:val="none" w:sz="0" w:space="0" w:color="auto"/>
        <w:left w:val="none" w:sz="0" w:space="0" w:color="auto"/>
        <w:bottom w:val="none" w:sz="0" w:space="0" w:color="auto"/>
        <w:right w:val="none" w:sz="0" w:space="0" w:color="auto"/>
      </w:divBdr>
    </w:div>
    <w:div w:id="766774166">
      <w:bodyDiv w:val="1"/>
      <w:marLeft w:val="0"/>
      <w:marRight w:val="0"/>
      <w:marTop w:val="0"/>
      <w:marBottom w:val="0"/>
      <w:divBdr>
        <w:top w:val="none" w:sz="0" w:space="0" w:color="auto"/>
        <w:left w:val="none" w:sz="0" w:space="0" w:color="auto"/>
        <w:bottom w:val="none" w:sz="0" w:space="0" w:color="auto"/>
        <w:right w:val="none" w:sz="0" w:space="0" w:color="auto"/>
      </w:divBdr>
    </w:div>
    <w:div w:id="883324698">
      <w:bodyDiv w:val="1"/>
      <w:marLeft w:val="0"/>
      <w:marRight w:val="0"/>
      <w:marTop w:val="0"/>
      <w:marBottom w:val="0"/>
      <w:divBdr>
        <w:top w:val="none" w:sz="0" w:space="0" w:color="auto"/>
        <w:left w:val="none" w:sz="0" w:space="0" w:color="auto"/>
        <w:bottom w:val="none" w:sz="0" w:space="0" w:color="auto"/>
        <w:right w:val="none" w:sz="0" w:space="0" w:color="auto"/>
      </w:divBdr>
    </w:div>
    <w:div w:id="915823461">
      <w:bodyDiv w:val="1"/>
      <w:marLeft w:val="0"/>
      <w:marRight w:val="0"/>
      <w:marTop w:val="0"/>
      <w:marBottom w:val="0"/>
      <w:divBdr>
        <w:top w:val="none" w:sz="0" w:space="0" w:color="auto"/>
        <w:left w:val="none" w:sz="0" w:space="0" w:color="auto"/>
        <w:bottom w:val="none" w:sz="0" w:space="0" w:color="auto"/>
        <w:right w:val="none" w:sz="0" w:space="0" w:color="auto"/>
      </w:divBdr>
    </w:div>
    <w:div w:id="949900858">
      <w:bodyDiv w:val="1"/>
      <w:marLeft w:val="0"/>
      <w:marRight w:val="0"/>
      <w:marTop w:val="0"/>
      <w:marBottom w:val="0"/>
      <w:divBdr>
        <w:top w:val="none" w:sz="0" w:space="0" w:color="auto"/>
        <w:left w:val="none" w:sz="0" w:space="0" w:color="auto"/>
        <w:bottom w:val="none" w:sz="0" w:space="0" w:color="auto"/>
        <w:right w:val="none" w:sz="0" w:space="0" w:color="auto"/>
      </w:divBdr>
    </w:div>
    <w:div w:id="1032803363">
      <w:bodyDiv w:val="1"/>
      <w:marLeft w:val="0"/>
      <w:marRight w:val="0"/>
      <w:marTop w:val="0"/>
      <w:marBottom w:val="0"/>
      <w:divBdr>
        <w:top w:val="none" w:sz="0" w:space="0" w:color="auto"/>
        <w:left w:val="none" w:sz="0" w:space="0" w:color="auto"/>
        <w:bottom w:val="none" w:sz="0" w:space="0" w:color="auto"/>
        <w:right w:val="none" w:sz="0" w:space="0" w:color="auto"/>
      </w:divBdr>
    </w:div>
    <w:div w:id="1052268255">
      <w:bodyDiv w:val="1"/>
      <w:marLeft w:val="0"/>
      <w:marRight w:val="0"/>
      <w:marTop w:val="0"/>
      <w:marBottom w:val="0"/>
      <w:divBdr>
        <w:top w:val="none" w:sz="0" w:space="0" w:color="auto"/>
        <w:left w:val="none" w:sz="0" w:space="0" w:color="auto"/>
        <w:bottom w:val="none" w:sz="0" w:space="0" w:color="auto"/>
        <w:right w:val="none" w:sz="0" w:space="0" w:color="auto"/>
      </w:divBdr>
      <w:divsChild>
        <w:div w:id="1842230319">
          <w:marLeft w:val="0"/>
          <w:marRight w:val="0"/>
          <w:marTop w:val="0"/>
          <w:marBottom w:val="0"/>
          <w:divBdr>
            <w:top w:val="none" w:sz="0" w:space="0" w:color="auto"/>
            <w:left w:val="none" w:sz="0" w:space="0" w:color="auto"/>
            <w:bottom w:val="none" w:sz="0" w:space="0" w:color="auto"/>
            <w:right w:val="none" w:sz="0" w:space="0" w:color="auto"/>
          </w:divBdr>
        </w:div>
        <w:div w:id="36323436">
          <w:marLeft w:val="0"/>
          <w:marRight w:val="0"/>
          <w:marTop w:val="0"/>
          <w:marBottom w:val="0"/>
          <w:divBdr>
            <w:top w:val="none" w:sz="0" w:space="0" w:color="auto"/>
            <w:left w:val="none" w:sz="0" w:space="0" w:color="auto"/>
            <w:bottom w:val="none" w:sz="0" w:space="0" w:color="auto"/>
            <w:right w:val="none" w:sz="0" w:space="0" w:color="auto"/>
          </w:divBdr>
        </w:div>
        <w:div w:id="492066387">
          <w:marLeft w:val="0"/>
          <w:marRight w:val="0"/>
          <w:marTop w:val="0"/>
          <w:marBottom w:val="0"/>
          <w:divBdr>
            <w:top w:val="none" w:sz="0" w:space="0" w:color="auto"/>
            <w:left w:val="none" w:sz="0" w:space="0" w:color="auto"/>
            <w:bottom w:val="none" w:sz="0" w:space="0" w:color="auto"/>
            <w:right w:val="none" w:sz="0" w:space="0" w:color="auto"/>
          </w:divBdr>
        </w:div>
      </w:divsChild>
    </w:div>
    <w:div w:id="1072046799">
      <w:bodyDiv w:val="1"/>
      <w:marLeft w:val="0"/>
      <w:marRight w:val="0"/>
      <w:marTop w:val="0"/>
      <w:marBottom w:val="0"/>
      <w:divBdr>
        <w:top w:val="none" w:sz="0" w:space="0" w:color="auto"/>
        <w:left w:val="none" w:sz="0" w:space="0" w:color="auto"/>
        <w:bottom w:val="none" w:sz="0" w:space="0" w:color="auto"/>
        <w:right w:val="none" w:sz="0" w:space="0" w:color="auto"/>
      </w:divBdr>
    </w:div>
    <w:div w:id="1133988027">
      <w:bodyDiv w:val="1"/>
      <w:marLeft w:val="0"/>
      <w:marRight w:val="0"/>
      <w:marTop w:val="0"/>
      <w:marBottom w:val="0"/>
      <w:divBdr>
        <w:top w:val="none" w:sz="0" w:space="0" w:color="auto"/>
        <w:left w:val="none" w:sz="0" w:space="0" w:color="auto"/>
        <w:bottom w:val="none" w:sz="0" w:space="0" w:color="auto"/>
        <w:right w:val="none" w:sz="0" w:space="0" w:color="auto"/>
      </w:divBdr>
    </w:div>
    <w:div w:id="1154880497">
      <w:bodyDiv w:val="1"/>
      <w:marLeft w:val="0"/>
      <w:marRight w:val="0"/>
      <w:marTop w:val="0"/>
      <w:marBottom w:val="0"/>
      <w:divBdr>
        <w:top w:val="none" w:sz="0" w:space="0" w:color="auto"/>
        <w:left w:val="none" w:sz="0" w:space="0" w:color="auto"/>
        <w:bottom w:val="none" w:sz="0" w:space="0" w:color="auto"/>
        <w:right w:val="none" w:sz="0" w:space="0" w:color="auto"/>
      </w:divBdr>
    </w:div>
    <w:div w:id="1194926836">
      <w:bodyDiv w:val="1"/>
      <w:marLeft w:val="0"/>
      <w:marRight w:val="0"/>
      <w:marTop w:val="0"/>
      <w:marBottom w:val="0"/>
      <w:divBdr>
        <w:top w:val="none" w:sz="0" w:space="0" w:color="auto"/>
        <w:left w:val="none" w:sz="0" w:space="0" w:color="auto"/>
        <w:bottom w:val="none" w:sz="0" w:space="0" w:color="auto"/>
        <w:right w:val="none" w:sz="0" w:space="0" w:color="auto"/>
      </w:divBdr>
    </w:div>
    <w:div w:id="1234437338">
      <w:bodyDiv w:val="1"/>
      <w:marLeft w:val="0"/>
      <w:marRight w:val="0"/>
      <w:marTop w:val="0"/>
      <w:marBottom w:val="0"/>
      <w:divBdr>
        <w:top w:val="none" w:sz="0" w:space="0" w:color="auto"/>
        <w:left w:val="none" w:sz="0" w:space="0" w:color="auto"/>
        <w:bottom w:val="none" w:sz="0" w:space="0" w:color="auto"/>
        <w:right w:val="none" w:sz="0" w:space="0" w:color="auto"/>
      </w:divBdr>
    </w:div>
    <w:div w:id="1276865386">
      <w:bodyDiv w:val="1"/>
      <w:marLeft w:val="0"/>
      <w:marRight w:val="0"/>
      <w:marTop w:val="0"/>
      <w:marBottom w:val="0"/>
      <w:divBdr>
        <w:top w:val="none" w:sz="0" w:space="0" w:color="auto"/>
        <w:left w:val="none" w:sz="0" w:space="0" w:color="auto"/>
        <w:bottom w:val="none" w:sz="0" w:space="0" w:color="auto"/>
        <w:right w:val="none" w:sz="0" w:space="0" w:color="auto"/>
      </w:divBdr>
    </w:div>
    <w:div w:id="1337883113">
      <w:bodyDiv w:val="1"/>
      <w:marLeft w:val="0"/>
      <w:marRight w:val="0"/>
      <w:marTop w:val="0"/>
      <w:marBottom w:val="0"/>
      <w:divBdr>
        <w:top w:val="none" w:sz="0" w:space="0" w:color="auto"/>
        <w:left w:val="none" w:sz="0" w:space="0" w:color="auto"/>
        <w:bottom w:val="none" w:sz="0" w:space="0" w:color="auto"/>
        <w:right w:val="none" w:sz="0" w:space="0" w:color="auto"/>
      </w:divBdr>
    </w:div>
    <w:div w:id="1348480529">
      <w:bodyDiv w:val="1"/>
      <w:marLeft w:val="0"/>
      <w:marRight w:val="0"/>
      <w:marTop w:val="0"/>
      <w:marBottom w:val="0"/>
      <w:divBdr>
        <w:top w:val="none" w:sz="0" w:space="0" w:color="auto"/>
        <w:left w:val="none" w:sz="0" w:space="0" w:color="auto"/>
        <w:bottom w:val="none" w:sz="0" w:space="0" w:color="auto"/>
        <w:right w:val="none" w:sz="0" w:space="0" w:color="auto"/>
      </w:divBdr>
    </w:div>
    <w:div w:id="1359622673">
      <w:bodyDiv w:val="1"/>
      <w:marLeft w:val="0"/>
      <w:marRight w:val="0"/>
      <w:marTop w:val="0"/>
      <w:marBottom w:val="0"/>
      <w:divBdr>
        <w:top w:val="none" w:sz="0" w:space="0" w:color="auto"/>
        <w:left w:val="none" w:sz="0" w:space="0" w:color="auto"/>
        <w:bottom w:val="none" w:sz="0" w:space="0" w:color="auto"/>
        <w:right w:val="none" w:sz="0" w:space="0" w:color="auto"/>
      </w:divBdr>
    </w:div>
    <w:div w:id="1378771896">
      <w:bodyDiv w:val="1"/>
      <w:marLeft w:val="0"/>
      <w:marRight w:val="0"/>
      <w:marTop w:val="0"/>
      <w:marBottom w:val="0"/>
      <w:divBdr>
        <w:top w:val="none" w:sz="0" w:space="0" w:color="auto"/>
        <w:left w:val="none" w:sz="0" w:space="0" w:color="auto"/>
        <w:bottom w:val="none" w:sz="0" w:space="0" w:color="auto"/>
        <w:right w:val="none" w:sz="0" w:space="0" w:color="auto"/>
      </w:divBdr>
    </w:div>
    <w:div w:id="1413160448">
      <w:bodyDiv w:val="1"/>
      <w:marLeft w:val="0"/>
      <w:marRight w:val="0"/>
      <w:marTop w:val="0"/>
      <w:marBottom w:val="0"/>
      <w:divBdr>
        <w:top w:val="none" w:sz="0" w:space="0" w:color="auto"/>
        <w:left w:val="none" w:sz="0" w:space="0" w:color="auto"/>
        <w:bottom w:val="none" w:sz="0" w:space="0" w:color="auto"/>
        <w:right w:val="none" w:sz="0" w:space="0" w:color="auto"/>
      </w:divBdr>
      <w:divsChild>
        <w:div w:id="1035695548">
          <w:marLeft w:val="0"/>
          <w:marRight w:val="0"/>
          <w:marTop w:val="0"/>
          <w:marBottom w:val="0"/>
          <w:divBdr>
            <w:top w:val="none" w:sz="0" w:space="0" w:color="auto"/>
            <w:left w:val="none" w:sz="0" w:space="0" w:color="auto"/>
            <w:bottom w:val="none" w:sz="0" w:space="0" w:color="auto"/>
            <w:right w:val="none" w:sz="0" w:space="0" w:color="auto"/>
          </w:divBdr>
        </w:div>
        <w:div w:id="1571840245">
          <w:marLeft w:val="0"/>
          <w:marRight w:val="0"/>
          <w:marTop w:val="0"/>
          <w:marBottom w:val="0"/>
          <w:divBdr>
            <w:top w:val="none" w:sz="0" w:space="0" w:color="auto"/>
            <w:left w:val="none" w:sz="0" w:space="0" w:color="auto"/>
            <w:bottom w:val="none" w:sz="0" w:space="0" w:color="auto"/>
            <w:right w:val="none" w:sz="0" w:space="0" w:color="auto"/>
          </w:divBdr>
        </w:div>
        <w:div w:id="886180556">
          <w:marLeft w:val="0"/>
          <w:marRight w:val="0"/>
          <w:marTop w:val="0"/>
          <w:marBottom w:val="0"/>
          <w:divBdr>
            <w:top w:val="none" w:sz="0" w:space="0" w:color="auto"/>
            <w:left w:val="none" w:sz="0" w:space="0" w:color="auto"/>
            <w:bottom w:val="none" w:sz="0" w:space="0" w:color="auto"/>
            <w:right w:val="none" w:sz="0" w:space="0" w:color="auto"/>
          </w:divBdr>
        </w:div>
        <w:div w:id="914784040">
          <w:marLeft w:val="0"/>
          <w:marRight w:val="0"/>
          <w:marTop w:val="0"/>
          <w:marBottom w:val="0"/>
          <w:divBdr>
            <w:top w:val="none" w:sz="0" w:space="0" w:color="auto"/>
            <w:left w:val="none" w:sz="0" w:space="0" w:color="auto"/>
            <w:bottom w:val="none" w:sz="0" w:space="0" w:color="auto"/>
            <w:right w:val="none" w:sz="0" w:space="0" w:color="auto"/>
          </w:divBdr>
        </w:div>
      </w:divsChild>
    </w:div>
    <w:div w:id="1532568235">
      <w:bodyDiv w:val="1"/>
      <w:marLeft w:val="0"/>
      <w:marRight w:val="0"/>
      <w:marTop w:val="0"/>
      <w:marBottom w:val="0"/>
      <w:divBdr>
        <w:top w:val="none" w:sz="0" w:space="0" w:color="auto"/>
        <w:left w:val="none" w:sz="0" w:space="0" w:color="auto"/>
        <w:bottom w:val="none" w:sz="0" w:space="0" w:color="auto"/>
        <w:right w:val="none" w:sz="0" w:space="0" w:color="auto"/>
      </w:divBdr>
    </w:div>
    <w:div w:id="1566405625">
      <w:bodyDiv w:val="1"/>
      <w:marLeft w:val="0"/>
      <w:marRight w:val="0"/>
      <w:marTop w:val="0"/>
      <w:marBottom w:val="0"/>
      <w:divBdr>
        <w:top w:val="none" w:sz="0" w:space="0" w:color="auto"/>
        <w:left w:val="none" w:sz="0" w:space="0" w:color="auto"/>
        <w:bottom w:val="none" w:sz="0" w:space="0" w:color="auto"/>
        <w:right w:val="none" w:sz="0" w:space="0" w:color="auto"/>
      </w:divBdr>
    </w:div>
    <w:div w:id="1649822395">
      <w:bodyDiv w:val="1"/>
      <w:marLeft w:val="0"/>
      <w:marRight w:val="0"/>
      <w:marTop w:val="0"/>
      <w:marBottom w:val="0"/>
      <w:divBdr>
        <w:top w:val="none" w:sz="0" w:space="0" w:color="auto"/>
        <w:left w:val="none" w:sz="0" w:space="0" w:color="auto"/>
        <w:bottom w:val="none" w:sz="0" w:space="0" w:color="auto"/>
        <w:right w:val="none" w:sz="0" w:space="0" w:color="auto"/>
      </w:divBdr>
    </w:div>
    <w:div w:id="1667241752">
      <w:bodyDiv w:val="1"/>
      <w:marLeft w:val="0"/>
      <w:marRight w:val="0"/>
      <w:marTop w:val="0"/>
      <w:marBottom w:val="0"/>
      <w:divBdr>
        <w:top w:val="none" w:sz="0" w:space="0" w:color="auto"/>
        <w:left w:val="none" w:sz="0" w:space="0" w:color="auto"/>
        <w:bottom w:val="none" w:sz="0" w:space="0" w:color="auto"/>
        <w:right w:val="none" w:sz="0" w:space="0" w:color="auto"/>
      </w:divBdr>
    </w:div>
    <w:div w:id="1721788478">
      <w:bodyDiv w:val="1"/>
      <w:marLeft w:val="0"/>
      <w:marRight w:val="0"/>
      <w:marTop w:val="0"/>
      <w:marBottom w:val="0"/>
      <w:divBdr>
        <w:top w:val="none" w:sz="0" w:space="0" w:color="auto"/>
        <w:left w:val="none" w:sz="0" w:space="0" w:color="auto"/>
        <w:bottom w:val="none" w:sz="0" w:space="0" w:color="auto"/>
        <w:right w:val="none" w:sz="0" w:space="0" w:color="auto"/>
      </w:divBdr>
    </w:div>
    <w:div w:id="1760786078">
      <w:bodyDiv w:val="1"/>
      <w:marLeft w:val="0"/>
      <w:marRight w:val="0"/>
      <w:marTop w:val="0"/>
      <w:marBottom w:val="0"/>
      <w:divBdr>
        <w:top w:val="none" w:sz="0" w:space="0" w:color="auto"/>
        <w:left w:val="none" w:sz="0" w:space="0" w:color="auto"/>
        <w:bottom w:val="none" w:sz="0" w:space="0" w:color="auto"/>
        <w:right w:val="none" w:sz="0" w:space="0" w:color="auto"/>
      </w:divBdr>
    </w:div>
    <w:div w:id="1816755621">
      <w:bodyDiv w:val="1"/>
      <w:marLeft w:val="0"/>
      <w:marRight w:val="0"/>
      <w:marTop w:val="0"/>
      <w:marBottom w:val="0"/>
      <w:divBdr>
        <w:top w:val="none" w:sz="0" w:space="0" w:color="auto"/>
        <w:left w:val="none" w:sz="0" w:space="0" w:color="auto"/>
        <w:bottom w:val="none" w:sz="0" w:space="0" w:color="auto"/>
        <w:right w:val="none" w:sz="0" w:space="0" w:color="auto"/>
      </w:divBdr>
    </w:div>
    <w:div w:id="1876189411">
      <w:bodyDiv w:val="1"/>
      <w:marLeft w:val="0"/>
      <w:marRight w:val="0"/>
      <w:marTop w:val="0"/>
      <w:marBottom w:val="0"/>
      <w:divBdr>
        <w:top w:val="none" w:sz="0" w:space="0" w:color="auto"/>
        <w:left w:val="none" w:sz="0" w:space="0" w:color="auto"/>
        <w:bottom w:val="none" w:sz="0" w:space="0" w:color="auto"/>
        <w:right w:val="none" w:sz="0" w:space="0" w:color="auto"/>
      </w:divBdr>
    </w:div>
    <w:div w:id="1881431174">
      <w:bodyDiv w:val="1"/>
      <w:marLeft w:val="0"/>
      <w:marRight w:val="0"/>
      <w:marTop w:val="0"/>
      <w:marBottom w:val="0"/>
      <w:divBdr>
        <w:top w:val="none" w:sz="0" w:space="0" w:color="auto"/>
        <w:left w:val="none" w:sz="0" w:space="0" w:color="auto"/>
        <w:bottom w:val="none" w:sz="0" w:space="0" w:color="auto"/>
        <w:right w:val="none" w:sz="0" w:space="0" w:color="auto"/>
      </w:divBdr>
    </w:div>
    <w:div w:id="1920362645">
      <w:bodyDiv w:val="1"/>
      <w:marLeft w:val="0"/>
      <w:marRight w:val="0"/>
      <w:marTop w:val="0"/>
      <w:marBottom w:val="0"/>
      <w:divBdr>
        <w:top w:val="none" w:sz="0" w:space="0" w:color="auto"/>
        <w:left w:val="none" w:sz="0" w:space="0" w:color="auto"/>
        <w:bottom w:val="none" w:sz="0" w:space="0" w:color="auto"/>
        <w:right w:val="none" w:sz="0" w:space="0" w:color="auto"/>
      </w:divBdr>
    </w:div>
    <w:div w:id="1940677178">
      <w:bodyDiv w:val="1"/>
      <w:marLeft w:val="0"/>
      <w:marRight w:val="0"/>
      <w:marTop w:val="0"/>
      <w:marBottom w:val="0"/>
      <w:divBdr>
        <w:top w:val="none" w:sz="0" w:space="0" w:color="auto"/>
        <w:left w:val="none" w:sz="0" w:space="0" w:color="auto"/>
        <w:bottom w:val="none" w:sz="0" w:space="0" w:color="auto"/>
        <w:right w:val="none" w:sz="0" w:space="0" w:color="auto"/>
      </w:divBdr>
    </w:div>
    <w:div w:id="2019581849">
      <w:bodyDiv w:val="1"/>
      <w:marLeft w:val="0"/>
      <w:marRight w:val="0"/>
      <w:marTop w:val="0"/>
      <w:marBottom w:val="0"/>
      <w:divBdr>
        <w:top w:val="none" w:sz="0" w:space="0" w:color="auto"/>
        <w:left w:val="none" w:sz="0" w:space="0" w:color="auto"/>
        <w:bottom w:val="none" w:sz="0" w:space="0" w:color="auto"/>
        <w:right w:val="none" w:sz="0" w:space="0" w:color="auto"/>
      </w:divBdr>
    </w:div>
    <w:div w:id="2033988390">
      <w:bodyDiv w:val="1"/>
      <w:marLeft w:val="0"/>
      <w:marRight w:val="0"/>
      <w:marTop w:val="0"/>
      <w:marBottom w:val="0"/>
      <w:divBdr>
        <w:top w:val="none" w:sz="0" w:space="0" w:color="auto"/>
        <w:left w:val="none" w:sz="0" w:space="0" w:color="auto"/>
        <w:bottom w:val="none" w:sz="0" w:space="0" w:color="auto"/>
        <w:right w:val="none" w:sz="0" w:space="0" w:color="auto"/>
      </w:divBdr>
    </w:div>
    <w:div w:id="2038313820">
      <w:bodyDiv w:val="1"/>
      <w:marLeft w:val="0"/>
      <w:marRight w:val="0"/>
      <w:marTop w:val="0"/>
      <w:marBottom w:val="0"/>
      <w:divBdr>
        <w:top w:val="none" w:sz="0" w:space="0" w:color="auto"/>
        <w:left w:val="none" w:sz="0" w:space="0" w:color="auto"/>
        <w:bottom w:val="none" w:sz="0" w:space="0" w:color="auto"/>
        <w:right w:val="none" w:sz="0" w:space="0" w:color="auto"/>
      </w:divBdr>
    </w:div>
    <w:div w:id="203846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1205-012-0076-y" TargetMode="External"/><Relationship Id="rId18" Type="http://schemas.openxmlformats.org/officeDocument/2006/relationships/hyperlink" Target="https://doi.org/10.1037/0012-1649.43.3.620" TargetMode="External"/><Relationship Id="rId26" Type="http://schemas.openxmlformats.org/officeDocument/2006/relationships/hyperlink" Target="https://doi.org/10.1111/jomf.12627" TargetMode="External"/><Relationship Id="rId21" Type="http://schemas.openxmlformats.org/officeDocument/2006/relationships/hyperlink" Target="https://doi.org/10.1007/s10935-013-0318-z"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111/j.1741-3737.2008.00541.x" TargetMode="External"/><Relationship Id="rId17" Type="http://schemas.openxmlformats.org/officeDocument/2006/relationships/hyperlink" Target="https://doi.org/10.1093/esr/jcr081" TargetMode="External"/><Relationship Id="rId25" Type="http://schemas.openxmlformats.org/officeDocument/2006/relationships/hyperlink" Target="https://doi.org/10.1111/j.1741-3737.2006.00349.x" TargetMode="External"/><Relationship Id="rId33" Type="http://schemas.openxmlformats.org/officeDocument/2006/relationships/hyperlink" Target="https://doi.org/10.4054/DemRes.2017.37.22" TargetMode="External"/><Relationship Id="rId2" Type="http://schemas.openxmlformats.org/officeDocument/2006/relationships/numbering" Target="numbering.xml"/><Relationship Id="rId16" Type="http://schemas.openxmlformats.org/officeDocument/2006/relationships/hyperlink" Target="https://doi.org/10.1525/sp.1989.36.5.03x0007g" TargetMode="External"/><Relationship Id="rId20" Type="http://schemas.openxmlformats.org/officeDocument/2006/relationships/hyperlink" Target="https://doi.org/10.1017/s0033291702006074" TargetMode="External"/><Relationship Id="rId29" Type="http://schemas.openxmlformats.org/officeDocument/2006/relationships/hyperlink" Target="https://doi.org/10.1111/j.1741-3737.2002.00002.x"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nfbeh.2008.12.008" TargetMode="External"/><Relationship Id="rId24" Type="http://schemas.openxmlformats.org/officeDocument/2006/relationships/hyperlink" Target="https://doi.org/10.1111/j.1741-3737.2010.00735.x" TargetMode="External"/><Relationship Id="rId32" Type="http://schemas.openxmlformats.org/officeDocument/2006/relationships/hyperlink" Target="https://doi.org/10.1007/s10995-016-2233-4" TargetMode="External"/><Relationship Id="rId5" Type="http://schemas.openxmlformats.org/officeDocument/2006/relationships/webSettings" Target="webSettings.xml"/><Relationship Id="rId15" Type="http://schemas.openxmlformats.org/officeDocument/2006/relationships/hyperlink" Target="https://ec.europa.eu/eurostat/data/database" TargetMode="External"/><Relationship Id="rId23" Type="http://schemas.openxmlformats.org/officeDocument/2006/relationships/hyperlink" Target="https://doi.org/10.1111/jomf.12215" TargetMode="External"/><Relationship Id="rId28" Type="http://schemas.openxmlformats.org/officeDocument/2006/relationships/hyperlink" Target="https://doi.org/10.1007/s00148-007-0147-6" TargetMode="External"/><Relationship Id="rId36" Type="http://schemas.openxmlformats.org/officeDocument/2006/relationships/theme" Target="theme/theme1.xml"/><Relationship Id="rId10" Type="http://schemas.openxmlformats.org/officeDocument/2006/relationships/hyperlink" Target="https://doi.org/10.1146/annurev.psych.48.1.243" TargetMode="External"/><Relationship Id="rId19" Type="http://schemas.openxmlformats.org/officeDocument/2006/relationships/hyperlink" Target="https://doi.org/10.14301/llcs.v7i4.416" TargetMode="External"/><Relationship Id="rId31" Type="http://schemas.openxmlformats.org/officeDocument/2006/relationships/hyperlink" Target="https://doi.org/10.1177/0192513x15585810" TargetMode="External"/><Relationship Id="rId4" Type="http://schemas.openxmlformats.org/officeDocument/2006/relationships/settings" Target="settings.xml"/><Relationship Id="rId9" Type="http://schemas.openxmlformats.org/officeDocument/2006/relationships/hyperlink" Target="https://doi.org/10.1037/0012-1649.22.6.723" TargetMode="External"/><Relationship Id="rId14" Type="http://schemas.openxmlformats.org/officeDocument/2006/relationships/hyperlink" Target="https://www.urban.org/research/publication/nonstandard-work-schedules-and-well-being-low-income-families" TargetMode="External"/><Relationship Id="rId22" Type="http://schemas.openxmlformats.org/officeDocument/2006/relationships/hyperlink" Target="https://doi.org/https://doi.org/10.20377/jfr-371" TargetMode="External"/><Relationship Id="rId27" Type="http://schemas.openxmlformats.org/officeDocument/2006/relationships/hyperlink" Target="https://doi.org/10.1111/j.1741-3737.2000.00093.x" TargetMode="External"/><Relationship Id="rId30" Type="http://schemas.openxmlformats.org/officeDocument/2006/relationships/hyperlink" Target="https://doi.org/10.1007/s10995-009-0488-8" TargetMode="External"/><Relationship Id="rId35" Type="http://schemas.openxmlformats.org/officeDocument/2006/relationships/fontTable" Target="fontTable.xml"/><Relationship Id="rId8" Type="http://schemas.openxmlformats.org/officeDocument/2006/relationships/hyperlink" Target="https://doi.org/10.1007/s12187-009-9037-7"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3D32C-F98B-47C8-88A5-F73F9D97D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5</Pages>
  <Words>27967</Words>
  <Characters>159414</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shin Zilanawala</dc:creator>
  <cp:keywords/>
  <dc:description/>
  <cp:lastModifiedBy>Afshin Zilanawala</cp:lastModifiedBy>
  <cp:revision>6</cp:revision>
  <cp:lastPrinted>2020-03-30T12:27:00Z</cp:lastPrinted>
  <dcterms:created xsi:type="dcterms:W3CDTF">2022-02-19T14:54:00Z</dcterms:created>
  <dcterms:modified xsi:type="dcterms:W3CDTF">2022-05-09T10:27:00Z</dcterms:modified>
</cp:coreProperties>
</file>